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DE7BD" w14:textId="6CF030F3" w:rsidR="00F661DE" w:rsidRPr="00E35EA4" w:rsidRDefault="00F661DE" w:rsidP="000C3156">
      <w:pPr>
        <w:pStyle w:val="Heading1"/>
        <w:rPr>
          <w:rFonts w:ascii="Times New Roman" w:hAnsi="Times New Roman" w:cs="Times New Roman"/>
          <w:color w:val="5B9BD5" w:themeColor="accent1"/>
          <w:sz w:val="48"/>
          <w:szCs w:val="48"/>
          <w:lang w:val="en-US"/>
        </w:rPr>
      </w:pPr>
      <w:r w:rsidRPr="00E35EA4">
        <w:rPr>
          <w:rFonts w:ascii="Times New Roman" w:hAnsi="Times New Roman" w:cs="Times New Roman"/>
          <w:color w:val="5B9BD5" w:themeColor="accent1"/>
          <w:sz w:val="48"/>
          <w:szCs w:val="48"/>
          <w:lang w:val="en-US"/>
        </w:rPr>
        <w:t>Tutorial</w:t>
      </w:r>
      <w:r w:rsidR="009C6CA3" w:rsidRPr="00E35EA4">
        <w:rPr>
          <w:rFonts w:ascii="Times New Roman" w:hAnsi="Times New Roman" w:cs="Times New Roman"/>
          <w:color w:val="5B9BD5" w:themeColor="accent1"/>
          <w:sz w:val="48"/>
          <w:szCs w:val="48"/>
          <w:lang w:val="en-US"/>
        </w:rPr>
        <w:t>:</w:t>
      </w:r>
      <w:r w:rsidRPr="00E35EA4">
        <w:rPr>
          <w:rFonts w:ascii="Times New Roman" w:hAnsi="Times New Roman" w:cs="Times New Roman"/>
          <w:color w:val="5B9BD5" w:themeColor="accent1"/>
          <w:sz w:val="48"/>
          <w:szCs w:val="48"/>
          <w:lang w:val="en-US"/>
        </w:rPr>
        <w:t xml:space="preserve"> </w:t>
      </w:r>
      <w:r w:rsidR="009C6CA3" w:rsidRPr="00E35EA4">
        <w:rPr>
          <w:rFonts w:ascii="Times New Roman" w:hAnsi="Times New Roman" w:cs="Times New Roman"/>
          <w:color w:val="5B9BD5" w:themeColor="accent1"/>
          <w:sz w:val="48"/>
          <w:szCs w:val="48"/>
          <w:lang w:val="en-US"/>
        </w:rPr>
        <w:t>The</w:t>
      </w:r>
      <w:r w:rsidRPr="00E35EA4">
        <w:rPr>
          <w:rFonts w:ascii="Times New Roman" w:hAnsi="Times New Roman" w:cs="Times New Roman"/>
          <w:color w:val="5B9BD5" w:themeColor="accent1"/>
          <w:sz w:val="48"/>
          <w:szCs w:val="48"/>
          <w:lang w:val="en-US"/>
        </w:rPr>
        <w:t xml:space="preserve"> </w:t>
      </w:r>
      <w:r w:rsidR="007F7B3C" w:rsidRPr="00E35EA4">
        <w:rPr>
          <w:rFonts w:ascii="Times New Roman" w:hAnsi="Times New Roman" w:cs="Times New Roman"/>
          <w:color w:val="5B9BD5" w:themeColor="accent1"/>
          <w:sz w:val="48"/>
          <w:szCs w:val="48"/>
          <w:lang w:val="en-US"/>
        </w:rPr>
        <w:t>"</w:t>
      </w:r>
      <w:r w:rsidR="002C63A8" w:rsidRPr="00E35EA4">
        <w:rPr>
          <w:rFonts w:ascii="Times New Roman" w:hAnsi="Times New Roman" w:cs="Times New Roman"/>
          <w:color w:val="5B9BD5" w:themeColor="accent1"/>
          <w:sz w:val="48"/>
          <w:szCs w:val="48"/>
          <w:lang w:val="en-US"/>
        </w:rPr>
        <w:t>non-local brain</w:t>
      </w:r>
      <w:r w:rsidR="007F7B3C" w:rsidRPr="00E35EA4">
        <w:rPr>
          <w:rFonts w:ascii="Times New Roman" w:hAnsi="Times New Roman" w:cs="Times New Roman"/>
          <w:color w:val="5B9BD5" w:themeColor="accent1"/>
          <w:sz w:val="48"/>
          <w:szCs w:val="48"/>
          <w:lang w:val="en-US"/>
        </w:rPr>
        <w:t>"</w:t>
      </w:r>
      <w:r w:rsidR="002C63A8" w:rsidRPr="00E35EA4">
        <w:rPr>
          <w:rFonts w:ascii="Times New Roman" w:hAnsi="Times New Roman" w:cs="Times New Roman"/>
          <w:color w:val="5B9BD5" w:themeColor="accent1"/>
          <w:sz w:val="48"/>
          <w:szCs w:val="48"/>
          <w:lang w:val="en-US"/>
        </w:rPr>
        <w:t xml:space="preserve"> simulation</w:t>
      </w:r>
    </w:p>
    <w:p w14:paraId="75E91A73" w14:textId="31C6BACA" w:rsidR="000C3156" w:rsidRPr="00E35EA4" w:rsidRDefault="000C3156" w:rsidP="000C3156">
      <w:pPr>
        <w:pStyle w:val="Heading1"/>
        <w:rPr>
          <w:rFonts w:ascii="Times New Roman" w:hAnsi="Times New Roman" w:cs="Times New Roman"/>
          <w:lang w:val="en-US"/>
        </w:rPr>
      </w:pPr>
      <w:r w:rsidRPr="00E35EA4">
        <w:rPr>
          <w:rFonts w:ascii="Times New Roman" w:hAnsi="Times New Roman" w:cs="Times New Roman"/>
          <w:lang w:val="en-US"/>
        </w:rPr>
        <w:t>Setting things</w:t>
      </w:r>
      <w:r w:rsidR="00985D08" w:rsidRPr="00E35EA4">
        <w:rPr>
          <w:rFonts w:ascii="Times New Roman" w:hAnsi="Times New Roman" w:cs="Times New Roman"/>
          <w:lang w:val="en-US"/>
        </w:rPr>
        <w:t xml:space="preserve"> up</w:t>
      </w:r>
      <w:r w:rsidR="008B1735" w:rsidRPr="00E35EA4">
        <w:rPr>
          <w:rFonts w:ascii="Times New Roman" w:hAnsi="Times New Roman" w:cs="Times New Roman"/>
          <w:lang w:val="en-US"/>
        </w:rPr>
        <w:t xml:space="preserve"> </w:t>
      </w:r>
    </w:p>
    <w:p w14:paraId="0AA8B69A" w14:textId="26D102C5" w:rsidR="000C3156" w:rsidRPr="00E35EA4" w:rsidRDefault="000C3156" w:rsidP="000C3156">
      <w:pPr>
        <w:pStyle w:val="BodyText"/>
        <w:jc w:val="both"/>
        <w:rPr>
          <w:rFonts w:ascii="Times New Roman" w:hAnsi="Times New Roman" w:cs="Times New Roman"/>
          <w:bCs/>
          <w:sz w:val="24"/>
          <w:szCs w:val="24"/>
          <w:lang w:val="en-US"/>
        </w:rPr>
      </w:pPr>
      <w:r w:rsidRPr="00E35EA4">
        <w:rPr>
          <w:rFonts w:ascii="Times New Roman" w:hAnsi="Times New Roman" w:cs="Times New Roman"/>
          <w:sz w:val="24"/>
          <w:szCs w:val="24"/>
          <w:lang w:val="en-US"/>
        </w:rPr>
        <w:t xml:space="preserve">The </w:t>
      </w:r>
      <w:r w:rsidR="007F7B3C" w:rsidRPr="00E35EA4">
        <w:rPr>
          <w:rFonts w:ascii="Times New Roman" w:hAnsi="Times New Roman" w:cs="Times New Roman"/>
          <w:sz w:val="24"/>
          <w:szCs w:val="24"/>
          <w:lang w:val="en-US"/>
        </w:rPr>
        <w:t>"non-local brain" simulation</w:t>
      </w:r>
      <w:r w:rsidR="002C63A8" w:rsidRPr="00E35EA4">
        <w:rPr>
          <w:rFonts w:ascii="Times New Roman" w:hAnsi="Times New Roman" w:cs="Times New Roman"/>
          <w:sz w:val="24"/>
          <w:szCs w:val="24"/>
          <w:lang w:val="en-US"/>
        </w:rPr>
        <w:t xml:space="preserve"> </w:t>
      </w:r>
      <w:r w:rsidRPr="00E35EA4">
        <w:rPr>
          <w:rFonts w:ascii="Times New Roman" w:hAnsi="Times New Roman" w:cs="Times New Roman"/>
          <w:sz w:val="24"/>
          <w:szCs w:val="24"/>
          <w:lang w:val="en-US"/>
        </w:rPr>
        <w:t xml:space="preserve">is </w:t>
      </w:r>
      <w:bookmarkStart w:id="0" w:name="_Toc351225494"/>
      <w:bookmarkEnd w:id="0"/>
      <w:r w:rsidRPr="00E35EA4">
        <w:rPr>
          <w:rFonts w:ascii="Times New Roman" w:hAnsi="Times New Roman" w:cs="Times New Roman"/>
          <w:sz w:val="24"/>
          <w:szCs w:val="24"/>
          <w:lang w:val="en-US"/>
        </w:rPr>
        <w:t>executed</w:t>
      </w:r>
      <w:r w:rsidR="002C63A8" w:rsidRPr="00E35EA4">
        <w:rPr>
          <w:rFonts w:ascii="Times New Roman" w:hAnsi="Times New Roman" w:cs="Times New Roman"/>
          <w:sz w:val="24"/>
          <w:szCs w:val="24"/>
          <w:lang w:val="en-US"/>
        </w:rPr>
        <w:t xml:space="preserve"> in </w:t>
      </w:r>
      <w:proofErr w:type="spellStart"/>
      <w:r w:rsidRPr="00E35EA4">
        <w:rPr>
          <w:rFonts w:ascii="Times New Roman" w:hAnsi="Times New Roman" w:cs="Times New Roman"/>
          <w:sz w:val="24"/>
          <w:szCs w:val="24"/>
          <w:lang w:val="en-US"/>
        </w:rPr>
        <w:t>NetLogo</w:t>
      </w:r>
      <w:proofErr w:type="spellEnd"/>
      <w:r w:rsidRPr="00E35EA4">
        <w:rPr>
          <w:rFonts w:ascii="Times New Roman" w:hAnsi="Times New Roman" w:cs="Times New Roman"/>
          <w:sz w:val="24"/>
          <w:szCs w:val="24"/>
          <w:lang w:val="en-US"/>
        </w:rPr>
        <w:t xml:space="preserve"> using the file </w:t>
      </w:r>
      <w:proofErr w:type="spellStart"/>
      <w:r w:rsidR="00454D5D" w:rsidRPr="00E35EA4">
        <w:rPr>
          <w:rFonts w:ascii="Times New Roman" w:hAnsi="Times New Roman" w:cs="Times New Roman"/>
          <w:b/>
          <w:i/>
          <w:sz w:val="24"/>
          <w:szCs w:val="24"/>
          <w:lang w:val="en-US"/>
        </w:rPr>
        <w:t>neoNoLIP</w:t>
      </w:r>
      <w:r w:rsidRPr="00E35EA4">
        <w:rPr>
          <w:rFonts w:ascii="Times New Roman" w:hAnsi="Times New Roman" w:cs="Times New Roman"/>
          <w:b/>
          <w:i/>
          <w:sz w:val="24"/>
          <w:szCs w:val="24"/>
          <w:lang w:val="en-US"/>
        </w:rPr>
        <w:t>_</w:t>
      </w:r>
      <w:proofErr w:type="gramStart"/>
      <w:r w:rsidR="00173F22" w:rsidRPr="00E35EA4">
        <w:rPr>
          <w:rFonts w:ascii="Times New Roman" w:hAnsi="Times New Roman" w:cs="Times New Roman"/>
          <w:b/>
          <w:i/>
          <w:sz w:val="24"/>
          <w:szCs w:val="24"/>
          <w:lang w:val="en-US"/>
        </w:rPr>
        <w:t>xxx</w:t>
      </w:r>
      <w:r w:rsidRPr="00E35EA4">
        <w:rPr>
          <w:rFonts w:ascii="Times New Roman" w:hAnsi="Times New Roman" w:cs="Times New Roman"/>
          <w:b/>
          <w:i/>
          <w:sz w:val="24"/>
          <w:szCs w:val="24"/>
          <w:lang w:val="en-US"/>
        </w:rPr>
        <w:t>.nlogo</w:t>
      </w:r>
      <w:proofErr w:type="spellEnd"/>
      <w:proofErr w:type="gramEnd"/>
      <w:r w:rsidRPr="00E35EA4">
        <w:rPr>
          <w:rFonts w:ascii="Times New Roman" w:hAnsi="Times New Roman" w:cs="Times New Roman"/>
          <w:b/>
          <w:i/>
          <w:sz w:val="24"/>
          <w:szCs w:val="24"/>
          <w:lang w:val="en-US"/>
        </w:rPr>
        <w:t>.</w:t>
      </w:r>
    </w:p>
    <w:p w14:paraId="297766AA" w14:textId="36B154E6" w:rsidR="000C3156" w:rsidRPr="00E35EA4" w:rsidRDefault="000C3156" w:rsidP="000C3156">
      <w:pPr>
        <w:spacing w:line="360" w:lineRule="auto"/>
        <w:jc w:val="both"/>
        <w:rPr>
          <w:rFonts w:ascii="Times New Roman" w:hAnsi="Times New Roman" w:cs="Times New Roman"/>
          <w:bCs/>
          <w:sz w:val="24"/>
          <w:szCs w:val="24"/>
          <w:lang w:val="en-US"/>
        </w:rPr>
      </w:pPr>
      <w:r w:rsidRPr="00E35EA4">
        <w:rPr>
          <w:rFonts w:ascii="Times New Roman" w:hAnsi="Times New Roman" w:cs="Times New Roman"/>
          <w:bCs/>
          <w:sz w:val="24"/>
          <w:szCs w:val="24"/>
          <w:lang w:val="en-US"/>
        </w:rPr>
        <w:t xml:space="preserve">The tutorial explains our program written in </w:t>
      </w:r>
      <w:proofErr w:type="spellStart"/>
      <w:r w:rsidRPr="00E35EA4">
        <w:rPr>
          <w:rFonts w:ascii="Times New Roman" w:hAnsi="Times New Roman" w:cs="Times New Roman"/>
          <w:bCs/>
          <w:i/>
          <w:sz w:val="24"/>
          <w:szCs w:val="24"/>
          <w:lang w:val="en-US"/>
        </w:rPr>
        <w:t>NetLogo</w:t>
      </w:r>
      <w:proofErr w:type="spellEnd"/>
      <w:r w:rsidRPr="00E35EA4">
        <w:rPr>
          <w:rFonts w:ascii="Times New Roman" w:hAnsi="Times New Roman" w:cs="Times New Roman"/>
          <w:bCs/>
          <w:sz w:val="24"/>
          <w:szCs w:val="24"/>
          <w:lang w:val="en-US"/>
        </w:rPr>
        <w:t xml:space="preserve"> language. It shows versatile applications of our software and how we model different information transmission processes in the brain. Moreover, our software can directly visualize emergent phenomena in neuron populations (e</w:t>
      </w:r>
      <w:r w:rsidR="00B93DE6"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g.</w:t>
      </w:r>
      <w:r w:rsid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in</w:t>
      </w:r>
      <w:r w:rsidR="008E0DD3" w:rsidRPr="00E35EA4">
        <w:rPr>
          <w:rFonts w:ascii="Times New Roman" w:hAnsi="Times New Roman" w:cs="Times New Roman"/>
          <w:bCs/>
          <w:sz w:val="24"/>
          <w:szCs w:val="24"/>
          <w:lang w:val="en-US"/>
        </w:rPr>
        <w:t xml:space="preserve"> the </w:t>
      </w:r>
      <w:r w:rsidR="00BC2A19" w:rsidRPr="00E35EA4">
        <w:rPr>
          <w:rFonts w:ascii="Times New Roman" w:hAnsi="Times New Roman" w:cs="Times New Roman"/>
          <w:bCs/>
          <w:sz w:val="24"/>
          <w:szCs w:val="24"/>
          <w:lang w:val="en-US"/>
        </w:rPr>
        <w:t xml:space="preserve">visual </w:t>
      </w:r>
      <w:r w:rsidRPr="00E35EA4">
        <w:rPr>
          <w:rFonts w:ascii="Times New Roman" w:hAnsi="Times New Roman" w:cs="Times New Roman"/>
          <w:bCs/>
          <w:sz w:val="24"/>
          <w:szCs w:val="24"/>
          <w:lang w:val="en-US"/>
        </w:rPr>
        <w:t xml:space="preserve">cortex). Such populations are generated </w:t>
      </w:r>
      <w:r w:rsidR="00DF09B9" w:rsidRPr="00E35EA4">
        <w:rPr>
          <w:rFonts w:ascii="Times New Roman" w:hAnsi="Times New Roman" w:cs="Times New Roman"/>
          <w:bCs/>
          <w:sz w:val="24"/>
          <w:szCs w:val="24"/>
          <w:lang w:val="en-US"/>
        </w:rPr>
        <w:t xml:space="preserve">by </w:t>
      </w:r>
      <w:r w:rsidRPr="00E35EA4">
        <w:rPr>
          <w:rFonts w:ascii="Times New Roman" w:hAnsi="Times New Roman" w:cs="Times New Roman"/>
          <w:bCs/>
          <w:sz w:val="24"/>
          <w:szCs w:val="24"/>
          <w:lang w:val="en-US"/>
        </w:rPr>
        <w:t>defining simple and basic rules for each neuron.</w:t>
      </w:r>
    </w:p>
    <w:p w14:paraId="64AA6365" w14:textId="77777777" w:rsidR="000C3156" w:rsidRPr="00E35EA4" w:rsidRDefault="000C3156" w:rsidP="000C3156">
      <w:pPr>
        <w:pStyle w:val="Heading2"/>
        <w:rPr>
          <w:rFonts w:ascii="Times New Roman" w:hAnsi="Times New Roman" w:cs="Times New Roman"/>
          <w:lang w:val="en-US"/>
        </w:rPr>
      </w:pPr>
      <w:r w:rsidRPr="00E35EA4">
        <w:rPr>
          <w:rFonts w:ascii="Times New Roman" w:hAnsi="Times New Roman" w:cs="Times New Roman"/>
          <w:lang w:val="en-US"/>
        </w:rPr>
        <w:t xml:space="preserve">Use cases and examples demonstrate the simulation </w:t>
      </w:r>
      <w:proofErr w:type="gramStart"/>
      <w:r w:rsidRPr="00E35EA4">
        <w:rPr>
          <w:rFonts w:ascii="Times New Roman" w:hAnsi="Times New Roman" w:cs="Times New Roman"/>
          <w:lang w:val="en-US"/>
        </w:rPr>
        <w:t>further</w:t>
      </w:r>
      <w:proofErr w:type="gramEnd"/>
    </w:p>
    <w:p w14:paraId="268F59E8" w14:textId="77777777" w:rsidR="002C63A8" w:rsidRPr="00E35EA4" w:rsidRDefault="000C3156" w:rsidP="000C3156">
      <w:pPr>
        <w:pStyle w:val="Heading3"/>
        <w:tabs>
          <w:tab w:val="left" w:pos="0"/>
        </w:tabs>
        <w:rPr>
          <w:rFonts w:ascii="Times New Roman" w:hAnsi="Times New Roman" w:cs="Times New Roman"/>
          <w:b w:val="0"/>
          <w:sz w:val="24"/>
          <w:szCs w:val="24"/>
          <w:lang w:val="en-US"/>
        </w:rPr>
      </w:pPr>
      <w:bookmarkStart w:id="1" w:name="__RefHeading__14499_972287912"/>
      <w:bookmarkStart w:id="2" w:name="_Toc370734751"/>
      <w:bookmarkStart w:id="3" w:name="_Toc370746693"/>
      <w:bookmarkStart w:id="4" w:name="_Toc371454289"/>
      <w:bookmarkStart w:id="5" w:name="_Toc377813909"/>
      <w:bookmarkStart w:id="6" w:name="_Toc377986578"/>
      <w:bookmarkStart w:id="7" w:name="_Toc377991181"/>
      <w:bookmarkStart w:id="8" w:name="_Toc351225496"/>
      <w:bookmarkEnd w:id="1"/>
      <w:r w:rsidRPr="00E35EA4">
        <w:rPr>
          <w:rFonts w:ascii="Times New Roman" w:hAnsi="Times New Roman" w:cs="Times New Roman"/>
          <w:lang w:val="en-US"/>
        </w:rPr>
        <w:t xml:space="preserve">Interface </w:t>
      </w:r>
      <w:bookmarkEnd w:id="2"/>
      <w:bookmarkEnd w:id="3"/>
      <w:bookmarkEnd w:id="4"/>
      <w:bookmarkEnd w:id="5"/>
      <w:bookmarkEnd w:id="6"/>
      <w:bookmarkEnd w:id="7"/>
      <w:bookmarkEnd w:id="8"/>
      <w:r w:rsidRPr="00E35EA4">
        <w:rPr>
          <w:rFonts w:ascii="Times New Roman" w:hAnsi="Times New Roman" w:cs="Times New Roman"/>
          <w:lang w:val="en-US"/>
        </w:rPr>
        <w:t>and examples</w:t>
      </w:r>
      <w:r w:rsidR="002C63A8" w:rsidRPr="00E35EA4">
        <w:rPr>
          <w:rFonts w:ascii="Times New Roman" w:hAnsi="Times New Roman" w:cs="Times New Roman"/>
          <w:lang w:val="en-US"/>
        </w:rPr>
        <w:t xml:space="preserve"> </w:t>
      </w:r>
    </w:p>
    <w:p w14:paraId="77B3F926" w14:textId="09B3D3D1" w:rsidR="000C3156" w:rsidRPr="00E35EA4" w:rsidRDefault="002C63A8" w:rsidP="000C3156">
      <w:pPr>
        <w:pStyle w:val="Heading3"/>
        <w:tabs>
          <w:tab w:val="left" w:pos="0"/>
        </w:tabs>
        <w:rPr>
          <w:rFonts w:ascii="Times New Roman" w:hAnsi="Times New Roman" w:cs="Times New Roman"/>
          <w:b w:val="0"/>
          <w:sz w:val="24"/>
          <w:szCs w:val="24"/>
          <w:lang w:val="en-US"/>
        </w:rPr>
      </w:pPr>
      <w:r w:rsidRPr="00E35EA4">
        <w:rPr>
          <w:rFonts w:ascii="Times New Roman" w:hAnsi="Times New Roman" w:cs="Times New Roman"/>
          <w:b w:val="0"/>
          <w:sz w:val="24"/>
          <w:szCs w:val="24"/>
          <w:lang w:val="en-US"/>
        </w:rPr>
        <w:t xml:space="preserve">This allows </w:t>
      </w:r>
      <w:r w:rsidR="00B63E3B" w:rsidRPr="00E35EA4">
        <w:rPr>
          <w:rFonts w:ascii="Times New Roman" w:hAnsi="Times New Roman" w:cs="Times New Roman"/>
          <w:b w:val="0"/>
          <w:sz w:val="24"/>
          <w:szCs w:val="24"/>
          <w:lang w:val="en-US"/>
        </w:rPr>
        <w:t xml:space="preserve">us </w:t>
      </w:r>
      <w:r w:rsidRPr="00E35EA4">
        <w:rPr>
          <w:rFonts w:ascii="Times New Roman" w:hAnsi="Times New Roman" w:cs="Times New Roman"/>
          <w:b w:val="0"/>
          <w:sz w:val="24"/>
          <w:szCs w:val="24"/>
          <w:lang w:val="en-US"/>
        </w:rPr>
        <w:t xml:space="preserve">to </w:t>
      </w:r>
      <w:r w:rsidR="00E35EA4">
        <w:rPr>
          <w:rFonts w:ascii="Times New Roman" w:hAnsi="Times New Roman" w:cs="Times New Roman"/>
          <w:b w:val="0"/>
          <w:sz w:val="24"/>
          <w:szCs w:val="24"/>
          <w:lang w:val="en-US"/>
        </w:rPr>
        <w:t>modify any of the simulations easily</w:t>
      </w:r>
      <w:r w:rsidRPr="00E35EA4">
        <w:rPr>
          <w:rFonts w:ascii="Times New Roman" w:hAnsi="Times New Roman" w:cs="Times New Roman"/>
          <w:b w:val="0"/>
          <w:sz w:val="24"/>
          <w:szCs w:val="24"/>
          <w:lang w:val="en-US"/>
        </w:rPr>
        <w:t>. Follow these steps:</w:t>
      </w:r>
    </w:p>
    <w:p w14:paraId="4E6A1061" w14:textId="6D26358F" w:rsidR="000C3156" w:rsidRPr="00E35EA4" w:rsidRDefault="000C3156" w:rsidP="000C3156">
      <w:pPr>
        <w:spacing w:line="360" w:lineRule="auto"/>
        <w:jc w:val="both"/>
        <w:rPr>
          <w:rFonts w:ascii="Times New Roman" w:hAnsi="Times New Roman" w:cs="Times New Roman"/>
          <w:sz w:val="24"/>
          <w:szCs w:val="24"/>
          <w:lang w:val="en-US"/>
        </w:rPr>
      </w:pPr>
      <w:r w:rsidRPr="00E35EA4">
        <w:rPr>
          <w:rFonts w:ascii="Times New Roman" w:hAnsi="Times New Roman" w:cs="Times New Roman"/>
          <w:bCs/>
          <w:sz w:val="24"/>
          <w:szCs w:val="24"/>
          <w:lang w:val="en-US"/>
        </w:rPr>
        <w:t xml:space="preserve">Open </w:t>
      </w:r>
      <w:proofErr w:type="spellStart"/>
      <w:r w:rsidR="009829C2" w:rsidRPr="00E35EA4">
        <w:rPr>
          <w:rFonts w:ascii="Times New Roman" w:hAnsi="Times New Roman" w:cs="Times New Roman"/>
          <w:b/>
          <w:i/>
          <w:sz w:val="24"/>
          <w:szCs w:val="24"/>
          <w:lang w:val="en-US"/>
        </w:rPr>
        <w:t>neoNoLIP</w:t>
      </w:r>
      <w:r w:rsidRPr="00E35EA4">
        <w:rPr>
          <w:rFonts w:ascii="Times New Roman" w:hAnsi="Times New Roman" w:cs="Times New Roman"/>
          <w:b/>
          <w:i/>
          <w:sz w:val="24"/>
          <w:szCs w:val="24"/>
          <w:lang w:val="en-US"/>
        </w:rPr>
        <w:t>_</w:t>
      </w:r>
      <w:proofErr w:type="gramStart"/>
      <w:r w:rsidR="001562C9" w:rsidRPr="00E35EA4">
        <w:rPr>
          <w:rFonts w:ascii="Times New Roman" w:hAnsi="Times New Roman" w:cs="Times New Roman"/>
          <w:b/>
          <w:i/>
          <w:sz w:val="24"/>
          <w:szCs w:val="24"/>
          <w:lang w:val="en-US"/>
        </w:rPr>
        <w:t>xxx</w:t>
      </w:r>
      <w:r w:rsidRPr="00E35EA4">
        <w:rPr>
          <w:rFonts w:ascii="Times New Roman" w:hAnsi="Times New Roman" w:cs="Times New Roman"/>
          <w:b/>
          <w:i/>
          <w:sz w:val="24"/>
          <w:szCs w:val="24"/>
          <w:lang w:val="en-US"/>
        </w:rPr>
        <w:t>.nlogo</w:t>
      </w:r>
      <w:proofErr w:type="spellEnd"/>
      <w:proofErr w:type="gramEnd"/>
      <w:r w:rsidRPr="00E35EA4">
        <w:rPr>
          <w:rFonts w:ascii="Times New Roman" w:hAnsi="Times New Roman" w:cs="Times New Roman"/>
          <w:b/>
          <w:i/>
          <w:sz w:val="24"/>
          <w:szCs w:val="24"/>
          <w:lang w:val="en-US"/>
        </w:rPr>
        <w:t>.</w:t>
      </w:r>
    </w:p>
    <w:p w14:paraId="56033087" w14:textId="19DC0D30" w:rsidR="000C3156" w:rsidRPr="00E35EA4" w:rsidRDefault="000C3156" w:rsidP="000C3156">
      <w:pPr>
        <w:spacing w:line="360" w:lineRule="auto"/>
        <w:jc w:val="both"/>
        <w:rPr>
          <w:rFonts w:ascii="Times New Roman" w:hAnsi="Times New Roman" w:cs="Times New Roman"/>
          <w:lang w:val="en-US"/>
        </w:rPr>
      </w:pPr>
      <w:r w:rsidRPr="00E35EA4">
        <w:rPr>
          <w:rFonts w:ascii="Times New Roman" w:hAnsi="Times New Roman" w:cs="Times New Roman"/>
          <w:sz w:val="24"/>
          <w:szCs w:val="24"/>
          <w:lang w:val="en-US"/>
        </w:rPr>
        <w:t>This will display an Interface (Fig</w:t>
      </w:r>
      <w:r w:rsidR="00B72145"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425460" w:rsidRPr="00E35EA4">
        <w:rPr>
          <w:rFonts w:ascii="Times New Roman" w:hAnsi="Times New Roman" w:cs="Times New Roman"/>
          <w:sz w:val="24"/>
          <w:szCs w:val="24"/>
          <w:lang w:val="en-US"/>
        </w:rPr>
        <w:t>T1</w:t>
      </w:r>
      <w:r w:rsidRPr="00E35EA4">
        <w:rPr>
          <w:rFonts w:ascii="Times New Roman" w:hAnsi="Times New Roman" w:cs="Times New Roman"/>
          <w:sz w:val="24"/>
          <w:szCs w:val="24"/>
          <w:lang w:val="en-US"/>
        </w:rPr>
        <w:t>)</w:t>
      </w:r>
    </w:p>
    <w:p w14:paraId="53699C55" w14:textId="77777777" w:rsidR="000C3156" w:rsidRPr="00E35EA4" w:rsidRDefault="000C3156" w:rsidP="000C3156">
      <w:pPr>
        <w:pStyle w:val="NoSpacing"/>
        <w:rPr>
          <w:rFonts w:ascii="Times New Roman" w:hAnsi="Times New Roman"/>
          <w:lang w:val="en-US"/>
        </w:rPr>
      </w:pPr>
      <w:r w:rsidRPr="00E35EA4">
        <w:rPr>
          <w:rFonts w:ascii="Times New Roman" w:hAnsi="Times New Roman"/>
          <w:noProof/>
          <w:lang w:val="en-US" w:eastAsia="en-GB"/>
        </w:rPr>
        <w:lastRenderedPageBreak/>
        <w:drawing>
          <wp:inline distT="0" distB="0" distL="0" distR="0" wp14:anchorId="1CADA4EC" wp14:editId="4C9CA5CF">
            <wp:extent cx="5759450" cy="3784600"/>
            <wp:effectExtent l="0" t="0" r="0" b="6350"/>
            <wp:docPr id="39" name="Grafik 39" descr="I:\Masterarbeit_BioWis\Netlogo\Skripts\Figure Paper\Interface\10stimuli 40-480Hz big sine NI2.65 200msbursts slopevd 0.08 slopeo0.01 d0.01 sponact0.01 50mV carrier7Hz - Kopie\Figure Interface_3_c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sterarbeit_BioWis\Netlogo\Skripts\Figure Paper\Interface\10stimuli 40-480Hz big sine NI2.65 200msbursts slopevd 0.08 slopeo0.01 d0.01 sponact0.01 50mV carrier7Hz - Kopie\Figure Interface_3_cu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9450" cy="3784600"/>
                    </a:xfrm>
                    <a:prstGeom prst="rect">
                      <a:avLst/>
                    </a:prstGeom>
                    <a:noFill/>
                    <a:ln>
                      <a:noFill/>
                    </a:ln>
                  </pic:spPr>
                </pic:pic>
              </a:graphicData>
            </a:graphic>
          </wp:inline>
        </w:drawing>
      </w:r>
    </w:p>
    <w:p w14:paraId="159F5B4C" w14:textId="09AE2247" w:rsidR="000C3156" w:rsidRPr="00E35EA4" w:rsidRDefault="000C3156" w:rsidP="000C3156">
      <w:pPr>
        <w:jc w:val="both"/>
        <w:rPr>
          <w:rFonts w:ascii="Times New Roman" w:hAnsi="Times New Roman" w:cs="Times New Roman"/>
          <w:b/>
          <w:i/>
          <w:color w:val="FF0000"/>
          <w:sz w:val="20"/>
          <w:szCs w:val="20"/>
          <w:lang w:val="en-US"/>
        </w:rPr>
      </w:pPr>
      <w:r w:rsidRPr="00E35EA4">
        <w:rPr>
          <w:rFonts w:ascii="Times New Roman" w:hAnsi="Times New Roman" w:cs="Times New Roman"/>
          <w:b/>
          <w:sz w:val="20"/>
          <w:szCs w:val="20"/>
          <w:lang w:val="en-US"/>
        </w:rPr>
        <w:t xml:space="preserve">Figure </w:t>
      </w:r>
      <w:r w:rsidR="00F749E0" w:rsidRPr="00E35EA4">
        <w:rPr>
          <w:rFonts w:ascii="Times New Roman" w:hAnsi="Times New Roman" w:cs="Times New Roman"/>
          <w:b/>
          <w:sz w:val="20"/>
          <w:szCs w:val="20"/>
          <w:lang w:val="en-US"/>
        </w:rPr>
        <w:t>T1</w:t>
      </w:r>
      <w:r w:rsidRPr="00E35EA4">
        <w:rPr>
          <w:rFonts w:ascii="Times New Roman" w:hAnsi="Times New Roman" w:cs="Times New Roman"/>
          <w:b/>
          <w:sz w:val="20"/>
          <w:szCs w:val="20"/>
          <w:lang w:val="en-US"/>
        </w:rPr>
        <w:t>:</w:t>
      </w:r>
      <w:r w:rsidRPr="00E35EA4">
        <w:rPr>
          <w:rFonts w:ascii="Times New Roman" w:hAnsi="Times New Roman" w:cs="Times New Roman"/>
          <w:sz w:val="20"/>
          <w:szCs w:val="20"/>
          <w:lang w:val="en-US"/>
        </w:rPr>
        <w:t xml:space="preserve"> Interface of </w:t>
      </w:r>
      <w:r w:rsidR="00666769" w:rsidRPr="00E35EA4">
        <w:rPr>
          <w:rFonts w:ascii="Times New Roman" w:hAnsi="Times New Roman" w:cs="Times New Roman"/>
          <w:sz w:val="20"/>
          <w:szCs w:val="20"/>
          <w:lang w:val="en-US"/>
        </w:rPr>
        <w:t>simulation</w:t>
      </w:r>
      <w:r w:rsidRPr="00E35EA4">
        <w:rPr>
          <w:rFonts w:ascii="Times New Roman" w:hAnsi="Times New Roman" w:cs="Times New Roman"/>
          <w:sz w:val="20"/>
          <w:szCs w:val="20"/>
          <w:lang w:val="en-US"/>
        </w:rPr>
        <w:t xml:space="preserve">. </w:t>
      </w:r>
      <w:r w:rsidRPr="00E35EA4">
        <w:rPr>
          <w:rFonts w:ascii="Times New Roman" w:hAnsi="Times New Roman" w:cs="Times New Roman"/>
          <w:color w:val="000000" w:themeColor="text1"/>
          <w:sz w:val="20"/>
          <w:szCs w:val="20"/>
          <w:lang w:val="en-US"/>
        </w:rPr>
        <w:t>Elements are: the visualization of activation levels (1), the generation of the rhythmic local field potentials (2), a section to alter the visualization (3), sliders to influence the symmetry of energy transfer (4), a section for adjusting the basic properties of energy transfer, suc</w:t>
      </w:r>
      <w:r w:rsidR="00B233FB" w:rsidRPr="00E35EA4">
        <w:rPr>
          <w:rFonts w:ascii="Times New Roman" w:hAnsi="Times New Roman" w:cs="Times New Roman"/>
          <w:color w:val="000000" w:themeColor="text1"/>
          <w:sz w:val="20"/>
          <w:szCs w:val="20"/>
          <w:lang w:val="en-US"/>
        </w:rPr>
        <w:t>h as damping, number of neighbo</w:t>
      </w:r>
      <w:r w:rsidRPr="00E35EA4">
        <w:rPr>
          <w:rFonts w:ascii="Times New Roman" w:hAnsi="Times New Roman" w:cs="Times New Roman"/>
          <w:color w:val="000000" w:themeColor="text1"/>
          <w:sz w:val="20"/>
          <w:szCs w:val="20"/>
          <w:lang w:val="en-US"/>
        </w:rPr>
        <w:t>rs, slope (5), parameters to determine the signal length (6), parameters to simulate inhibitory neurons (7), a generator for spontaneous activity (8), simulators for Alzheimer</w:t>
      </w:r>
      <w:r w:rsidR="007F7B3C" w:rsidRPr="00E35EA4">
        <w:rPr>
          <w:rFonts w:ascii="Times New Roman" w:hAnsi="Times New Roman" w:cs="Times New Roman"/>
          <w:color w:val="000000" w:themeColor="text1"/>
          <w:sz w:val="20"/>
          <w:szCs w:val="20"/>
          <w:lang w:val="en-US"/>
        </w:rPr>
        <w:t>'</w:t>
      </w:r>
      <w:r w:rsidRPr="00E35EA4">
        <w:rPr>
          <w:rFonts w:ascii="Times New Roman" w:hAnsi="Times New Roman" w:cs="Times New Roman"/>
          <w:color w:val="000000" w:themeColor="text1"/>
          <w:sz w:val="20"/>
          <w:szCs w:val="20"/>
          <w:lang w:val="en-US"/>
        </w:rPr>
        <w:t xml:space="preserve">s disease (9) and </w:t>
      </w:r>
      <w:r w:rsidR="00EB0C75" w:rsidRPr="00E35EA4">
        <w:rPr>
          <w:rFonts w:ascii="Times New Roman" w:hAnsi="Times New Roman" w:cs="Times New Roman"/>
          <w:color w:val="000000" w:themeColor="text1"/>
          <w:sz w:val="20"/>
          <w:szCs w:val="20"/>
          <w:lang w:val="en-US"/>
        </w:rPr>
        <w:t>s</w:t>
      </w:r>
      <w:r w:rsidRPr="00E35EA4">
        <w:rPr>
          <w:rFonts w:ascii="Times New Roman" w:hAnsi="Times New Roman" w:cs="Times New Roman"/>
          <w:color w:val="000000" w:themeColor="text1"/>
          <w:sz w:val="20"/>
          <w:szCs w:val="20"/>
          <w:lang w:val="en-US"/>
        </w:rPr>
        <w:t>chizophrenia (10), as well as the output panel for the depicted signals (11).</w:t>
      </w:r>
    </w:p>
    <w:p w14:paraId="1D7E3419" w14:textId="3B3B2778" w:rsidR="000C3156" w:rsidRPr="00E35EA4" w:rsidRDefault="000C3156" w:rsidP="000C3156">
      <w:pPr>
        <w:spacing w:line="360" w:lineRule="auto"/>
        <w:jc w:val="both"/>
        <w:rPr>
          <w:rFonts w:ascii="Times New Roman" w:hAnsi="Times New Roman" w:cs="Times New Roman"/>
          <w:b/>
          <w:sz w:val="24"/>
          <w:szCs w:val="24"/>
          <w:lang w:val="en-US"/>
        </w:rPr>
      </w:pPr>
      <w:r w:rsidRPr="00E35EA4">
        <w:rPr>
          <w:rFonts w:ascii="Times New Roman" w:hAnsi="Times New Roman" w:cs="Times New Roman"/>
          <w:sz w:val="24"/>
          <w:szCs w:val="24"/>
          <w:lang w:val="en-US"/>
        </w:rPr>
        <w:t>The following figures will describe the highlighted feature of the interface seen in Fig</w:t>
      </w:r>
      <w:r w:rsidR="00D12CDD"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534140" w:rsidRPr="00E35EA4">
        <w:rPr>
          <w:rFonts w:ascii="Times New Roman" w:hAnsi="Times New Roman" w:cs="Times New Roman"/>
          <w:sz w:val="24"/>
          <w:szCs w:val="24"/>
          <w:lang w:val="en-US"/>
        </w:rPr>
        <w:t>T1</w:t>
      </w:r>
      <w:r w:rsidRPr="00E35EA4">
        <w:rPr>
          <w:rFonts w:ascii="Times New Roman" w:hAnsi="Times New Roman" w:cs="Times New Roman"/>
          <w:sz w:val="24"/>
          <w:szCs w:val="24"/>
          <w:lang w:val="en-US"/>
        </w:rPr>
        <w:t xml:space="preserve"> in more detail.</w:t>
      </w:r>
    </w:p>
    <w:p w14:paraId="0DA1737C" w14:textId="013C333D" w:rsidR="000C3156" w:rsidRPr="00E35EA4" w:rsidRDefault="000C3156" w:rsidP="000C3156">
      <w:pPr>
        <w:spacing w:line="360" w:lineRule="auto"/>
        <w:jc w:val="both"/>
        <w:rPr>
          <w:rFonts w:ascii="Times New Roman" w:hAnsi="Times New Roman" w:cs="Times New Roman"/>
          <w:lang w:val="en-US"/>
        </w:rPr>
      </w:pPr>
      <w:r w:rsidRPr="00E35EA4">
        <w:rPr>
          <w:rFonts w:ascii="Times New Roman" w:hAnsi="Times New Roman" w:cs="Times New Roman"/>
          <w:sz w:val="24"/>
          <w:szCs w:val="24"/>
          <w:lang w:val="en-US"/>
        </w:rPr>
        <w:t>The main screen visualizes the simulation. The top slider (Fig</w:t>
      </w:r>
      <w:r w:rsidR="00A743DE"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041064" w:rsidRPr="00E35EA4">
        <w:rPr>
          <w:rFonts w:ascii="Times New Roman" w:hAnsi="Times New Roman" w:cs="Times New Roman"/>
          <w:sz w:val="24"/>
          <w:szCs w:val="24"/>
          <w:lang w:val="en-US"/>
        </w:rPr>
        <w:t>T1</w:t>
      </w:r>
      <w:r w:rsidRPr="00E35EA4">
        <w:rPr>
          <w:rFonts w:ascii="Times New Roman" w:hAnsi="Times New Roman" w:cs="Times New Roman"/>
          <w:sz w:val="24"/>
          <w:szCs w:val="24"/>
          <w:lang w:val="en-US"/>
        </w:rPr>
        <w:t>.1</w:t>
      </w:r>
      <w:proofErr w:type="gramStart"/>
      <w:r w:rsidRPr="00E35EA4">
        <w:rPr>
          <w:rFonts w:ascii="Times New Roman" w:hAnsi="Times New Roman" w:cs="Times New Roman"/>
          <w:sz w:val="24"/>
          <w:szCs w:val="24"/>
          <w:lang w:val="en-US"/>
        </w:rPr>
        <w:t>)</w:t>
      </w:r>
      <w:r w:rsidR="00FB011E">
        <w:rPr>
          <w:rFonts w:ascii="Times New Roman" w:hAnsi="Times New Roman" w:cs="Times New Roman"/>
          <w:sz w:val="24"/>
          <w:szCs w:val="24"/>
          <w:lang w:val="en-US"/>
        </w:rPr>
        <w:t xml:space="preserve"> </w:t>
      </w:r>
      <w:r w:rsidRPr="00E35EA4">
        <w:rPr>
          <w:rFonts w:ascii="Times New Roman" w:hAnsi="Times New Roman" w:cs="Times New Roman"/>
          <w:sz w:val="24"/>
          <w:szCs w:val="24"/>
          <w:lang w:val="en-US"/>
        </w:rPr>
        <w:t xml:space="preserve"> named</w:t>
      </w:r>
      <w:proofErr w:type="gramEnd"/>
      <w:r w:rsidRPr="00E35EA4">
        <w:rPr>
          <w:rFonts w:ascii="Times New Roman" w:hAnsi="Times New Roman" w:cs="Times New Roman"/>
          <w:sz w:val="24"/>
          <w:szCs w:val="24"/>
          <w:lang w:val="en-US"/>
        </w:rPr>
        <w:t xml:space="preserve"> </w:t>
      </w:r>
      <w:r w:rsidR="007F7B3C" w:rsidRPr="00E35EA4">
        <w:rPr>
          <w:rFonts w:ascii="Times New Roman" w:hAnsi="Times New Roman" w:cs="Times New Roman"/>
          <w:sz w:val="24"/>
          <w:szCs w:val="24"/>
          <w:lang w:val="en-US"/>
        </w:rPr>
        <w:t>'</w:t>
      </w:r>
      <w:proofErr w:type="spellStart"/>
      <w:r w:rsidRPr="00E35EA4">
        <w:rPr>
          <w:rFonts w:ascii="Times New Roman" w:hAnsi="Times New Roman" w:cs="Times New Roman"/>
          <w:i/>
          <w:sz w:val="24"/>
          <w:szCs w:val="24"/>
          <w:lang w:val="en-US"/>
        </w:rPr>
        <w:t>coloringactivation</w:t>
      </w:r>
      <w:proofErr w:type="spellEnd"/>
      <w:r w:rsidR="007F7B3C"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literally translates the </w:t>
      </w:r>
      <w:r w:rsidRPr="00E35EA4">
        <w:rPr>
          <w:rFonts w:ascii="Times New Roman" w:hAnsi="Times New Roman" w:cs="Times New Roman"/>
          <w:i/>
          <w:sz w:val="24"/>
          <w:szCs w:val="24"/>
          <w:lang w:val="en-US"/>
        </w:rPr>
        <w:t>activation0 level</w:t>
      </w:r>
      <w:r w:rsidRPr="00E35EA4">
        <w:rPr>
          <w:rFonts w:ascii="Times New Roman" w:hAnsi="Times New Roman" w:cs="Times New Roman"/>
          <w:sz w:val="24"/>
          <w:szCs w:val="24"/>
          <w:lang w:val="en-US"/>
        </w:rPr>
        <w:t xml:space="preserve"> in color code. Furthermore, the </w:t>
      </w:r>
      <w:r w:rsidRPr="00E35EA4">
        <w:rPr>
          <w:rFonts w:ascii="Times New Roman" w:hAnsi="Times New Roman" w:cs="Times New Roman"/>
          <w:i/>
          <w:sz w:val="24"/>
          <w:szCs w:val="24"/>
          <w:lang w:val="en-US"/>
        </w:rPr>
        <w:t>tick counter</w:t>
      </w:r>
      <w:r w:rsidRPr="00E35EA4">
        <w:rPr>
          <w:rFonts w:ascii="Times New Roman" w:hAnsi="Times New Roman" w:cs="Times New Roman"/>
          <w:sz w:val="24"/>
          <w:szCs w:val="24"/>
          <w:lang w:val="en-US"/>
        </w:rPr>
        <w:t xml:space="preserve"> </w:t>
      </w:r>
      <w:r w:rsidR="00FB011E">
        <w:rPr>
          <w:rFonts w:ascii="Times New Roman" w:hAnsi="Times New Roman" w:cs="Times New Roman"/>
          <w:sz w:val="24"/>
          <w:szCs w:val="24"/>
          <w:lang w:val="en-US"/>
        </w:rPr>
        <w:t>displays</w:t>
      </w:r>
      <w:r w:rsidRPr="00E35EA4">
        <w:rPr>
          <w:rFonts w:ascii="Times New Roman" w:hAnsi="Times New Roman" w:cs="Times New Roman"/>
          <w:sz w:val="24"/>
          <w:szCs w:val="24"/>
          <w:lang w:val="en-US"/>
        </w:rPr>
        <w:t xml:space="preserve"> the number of </w:t>
      </w:r>
      <w:r w:rsidRPr="00E35EA4">
        <w:rPr>
          <w:rFonts w:ascii="Times New Roman" w:hAnsi="Times New Roman" w:cs="Times New Roman"/>
          <w:i/>
          <w:sz w:val="24"/>
          <w:szCs w:val="24"/>
          <w:lang w:val="en-US"/>
        </w:rPr>
        <w:t xml:space="preserve">ticks </w:t>
      </w:r>
      <w:r w:rsidRPr="00E35EA4">
        <w:rPr>
          <w:rFonts w:ascii="Times New Roman" w:hAnsi="Times New Roman" w:cs="Times New Roman"/>
          <w:sz w:val="24"/>
          <w:szCs w:val="24"/>
          <w:lang w:val="en-US"/>
        </w:rPr>
        <w:t xml:space="preserve">or </w:t>
      </w:r>
      <w:r w:rsidRPr="00E35EA4">
        <w:rPr>
          <w:rFonts w:ascii="Times New Roman" w:hAnsi="Times New Roman" w:cs="Times New Roman"/>
          <w:i/>
          <w:sz w:val="24"/>
          <w:szCs w:val="24"/>
          <w:lang w:val="en-US"/>
        </w:rPr>
        <w:t xml:space="preserve">calculation steps </w:t>
      </w:r>
      <w:r w:rsidRPr="00E35EA4">
        <w:rPr>
          <w:rFonts w:ascii="Times New Roman" w:hAnsi="Times New Roman" w:cs="Times New Roman"/>
          <w:sz w:val="24"/>
          <w:szCs w:val="24"/>
          <w:lang w:val="en-US"/>
        </w:rPr>
        <w:t xml:space="preserve">that symbolize </w:t>
      </w:r>
      <w:r w:rsidRPr="00E35EA4">
        <w:rPr>
          <w:rFonts w:ascii="Times New Roman" w:hAnsi="Times New Roman" w:cs="Times New Roman"/>
          <w:i/>
          <w:sz w:val="24"/>
          <w:szCs w:val="24"/>
          <w:lang w:val="en-US"/>
        </w:rPr>
        <w:t xml:space="preserve">milliseconds </w:t>
      </w:r>
      <w:r w:rsidRPr="00E35EA4">
        <w:rPr>
          <w:rFonts w:ascii="Times New Roman" w:hAnsi="Times New Roman" w:cs="Times New Roman"/>
          <w:sz w:val="24"/>
          <w:szCs w:val="24"/>
          <w:lang w:val="en-US"/>
        </w:rPr>
        <w:t>(red circle).</w:t>
      </w:r>
    </w:p>
    <w:p w14:paraId="05D80BB5" w14:textId="77777777" w:rsidR="000C3156" w:rsidRPr="00E35EA4" w:rsidRDefault="000C3156" w:rsidP="000C3156">
      <w:pPr>
        <w:jc w:val="right"/>
        <w:rPr>
          <w:rFonts w:ascii="Times New Roman" w:hAnsi="Times New Roman" w:cs="Times New Roman"/>
          <w:sz w:val="20"/>
          <w:lang w:val="en-US"/>
        </w:rPr>
      </w:pPr>
      <w:r w:rsidRPr="00E35EA4">
        <w:rPr>
          <w:rFonts w:ascii="Times New Roman" w:hAnsi="Times New Roman" w:cs="Times New Roman"/>
          <w:noProof/>
          <w:lang w:val="en-US" w:eastAsia="en-GB"/>
        </w:rPr>
        <mc:AlternateContent>
          <mc:Choice Requires="wps">
            <w:drawing>
              <wp:anchor distT="0" distB="0" distL="114300" distR="114300" simplePos="0" relativeHeight="251659264" behindDoc="0" locked="0" layoutInCell="1" allowOverlap="1" wp14:anchorId="3091D941" wp14:editId="66487165">
                <wp:simplePos x="0" y="0"/>
                <wp:positionH relativeFrom="column">
                  <wp:posOffset>387680</wp:posOffset>
                </wp:positionH>
                <wp:positionV relativeFrom="paragraph">
                  <wp:posOffset>-25</wp:posOffset>
                </wp:positionV>
                <wp:extent cx="395021" cy="182880"/>
                <wp:effectExtent l="0" t="0" r="24130" b="26670"/>
                <wp:wrapNone/>
                <wp:docPr id="110" name="Ellipse 110"/>
                <wp:cNvGraphicFramePr/>
                <a:graphic xmlns:a="http://schemas.openxmlformats.org/drawingml/2006/main">
                  <a:graphicData uri="http://schemas.microsoft.com/office/word/2010/wordprocessingShape">
                    <wps:wsp>
                      <wps:cNvSpPr/>
                      <wps:spPr>
                        <a:xfrm>
                          <a:off x="0" y="0"/>
                          <a:ext cx="395021" cy="18288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1AC7477" id="Ellipse 110" o:spid="_x0000_s1026" style="position:absolute;margin-left:30.55pt;margin-top:0;width:31.1pt;height:14.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" filled="f" strokecolor="red" strokeweight="1pt">
                <v:stroke joinstyle="miter"/>
              </v:oval>
            </w:pict>
          </mc:Fallback>
        </mc:AlternateContent>
      </w:r>
      <w:r w:rsidRPr="00E35EA4">
        <w:rPr>
          <w:rFonts w:ascii="Times New Roman" w:hAnsi="Times New Roman" w:cs="Times New Roman"/>
          <w:noProof/>
          <w:lang w:val="en-US" w:eastAsia="en-GB"/>
        </w:rPr>
        <w:drawing>
          <wp:inline distT="0" distB="0" distL="0" distR="0" wp14:anchorId="04332748" wp14:editId="3976A4BD">
            <wp:extent cx="5781675" cy="4286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81675" cy="428625"/>
                    </a:xfrm>
                    <a:prstGeom prst="rect">
                      <a:avLst/>
                    </a:prstGeom>
                    <a:solidFill>
                      <a:srgbClr val="FFFFFF"/>
                    </a:solidFill>
                    <a:ln>
                      <a:noFill/>
                    </a:ln>
                  </pic:spPr>
                </pic:pic>
              </a:graphicData>
            </a:graphic>
          </wp:inline>
        </w:drawing>
      </w:r>
    </w:p>
    <w:p w14:paraId="4C45BFF2" w14:textId="35747547" w:rsidR="000C3156" w:rsidRPr="00E35EA4" w:rsidRDefault="000C3156" w:rsidP="000C3156">
      <w:pPr>
        <w:jc w:val="both"/>
        <w:rPr>
          <w:rFonts w:ascii="Times New Roman" w:hAnsi="Times New Roman" w:cs="Times New Roman"/>
          <w:b/>
          <w:i/>
          <w:lang w:val="en-US"/>
        </w:rPr>
      </w:pPr>
      <w:r w:rsidRPr="00E35EA4">
        <w:rPr>
          <w:rFonts w:ascii="Times New Roman" w:hAnsi="Times New Roman" w:cs="Times New Roman"/>
          <w:b/>
          <w:color w:val="000000" w:themeColor="text1"/>
          <w:sz w:val="20"/>
          <w:lang w:val="en-US"/>
        </w:rPr>
        <w:t xml:space="preserve">Figure </w:t>
      </w:r>
      <w:r w:rsidR="00041064" w:rsidRPr="00E35EA4">
        <w:rPr>
          <w:rFonts w:ascii="Times New Roman" w:hAnsi="Times New Roman" w:cs="Times New Roman"/>
          <w:b/>
          <w:color w:val="000000" w:themeColor="text1"/>
          <w:sz w:val="20"/>
          <w:lang w:val="en-US"/>
        </w:rPr>
        <w:t>T1</w:t>
      </w:r>
      <w:r w:rsidRPr="00E35EA4">
        <w:rPr>
          <w:rFonts w:ascii="Times New Roman" w:hAnsi="Times New Roman" w:cs="Times New Roman"/>
          <w:b/>
          <w:color w:val="000000" w:themeColor="text1"/>
          <w:sz w:val="20"/>
          <w:lang w:val="en-US"/>
        </w:rPr>
        <w:t>.1:</w:t>
      </w:r>
      <w:r w:rsidRPr="00E35EA4">
        <w:rPr>
          <w:rFonts w:ascii="Times New Roman" w:hAnsi="Times New Roman" w:cs="Times New Roman"/>
          <w:color w:val="000000" w:themeColor="text1"/>
          <w:sz w:val="20"/>
          <w:lang w:val="en-US"/>
        </w:rPr>
        <w:t xml:space="preserve"> </w:t>
      </w:r>
      <w:r w:rsidRPr="00E35EA4">
        <w:rPr>
          <w:rFonts w:ascii="Times New Roman" w:hAnsi="Times New Roman" w:cs="Times New Roman"/>
          <w:sz w:val="20"/>
          <w:lang w:val="en-US"/>
        </w:rPr>
        <w:t>Slider for coloring activation.</w:t>
      </w:r>
    </w:p>
    <w:p w14:paraId="2AE192AA" w14:textId="404C89EA" w:rsidR="000C3156" w:rsidRPr="00E35EA4" w:rsidRDefault="000C3156" w:rsidP="000C3156">
      <w:pPr>
        <w:spacing w:line="360" w:lineRule="auto"/>
        <w:jc w:val="both"/>
        <w:rPr>
          <w:rFonts w:ascii="Times New Roman" w:hAnsi="Times New Roman" w:cs="Times New Roman"/>
          <w:lang w:val="en-US"/>
        </w:rPr>
      </w:pPr>
      <w:r w:rsidRPr="00E35EA4">
        <w:rPr>
          <w:rFonts w:ascii="Times New Roman" w:hAnsi="Times New Roman" w:cs="Times New Roman"/>
          <w:sz w:val="24"/>
          <w:szCs w:val="24"/>
          <w:lang w:val="en-US"/>
        </w:rPr>
        <w:t>A basic property of the simulation of the cortical area is that energy input can enter the model everywhere, with different energy levels and distinct frequencies. Fig</w:t>
      </w:r>
      <w:r w:rsidR="00D42327"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041064" w:rsidRPr="00E35EA4">
        <w:rPr>
          <w:rFonts w:ascii="Times New Roman" w:hAnsi="Times New Roman" w:cs="Times New Roman"/>
          <w:sz w:val="24"/>
          <w:szCs w:val="24"/>
          <w:lang w:val="en-US"/>
        </w:rPr>
        <w:t>T1</w:t>
      </w:r>
      <w:r w:rsidRPr="00E35EA4">
        <w:rPr>
          <w:rFonts w:ascii="Times New Roman" w:hAnsi="Times New Roman" w:cs="Times New Roman"/>
          <w:sz w:val="24"/>
          <w:szCs w:val="24"/>
          <w:lang w:val="en-US"/>
        </w:rPr>
        <w:t>.2 demonstrates the parameters that can be altered to set up and fine</w:t>
      </w:r>
      <w:r w:rsidR="002048E0">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tune the input. </w:t>
      </w:r>
      <w:r w:rsidR="00FE57FD" w:rsidRPr="00E35EA4">
        <w:rPr>
          <w:rFonts w:ascii="Times New Roman" w:hAnsi="Times New Roman" w:cs="Times New Roman"/>
          <w:sz w:val="24"/>
          <w:szCs w:val="24"/>
          <w:lang w:val="en-US"/>
        </w:rPr>
        <w:t>Aside from</w:t>
      </w:r>
      <w:r w:rsidRPr="00E35EA4">
        <w:rPr>
          <w:rFonts w:ascii="Times New Roman" w:hAnsi="Times New Roman" w:cs="Times New Roman"/>
          <w:sz w:val="24"/>
          <w:szCs w:val="24"/>
          <w:lang w:val="en-US"/>
        </w:rPr>
        <w:t xml:space="preserve"> this, even more complex signals or chaotic signals can enter the processing layer of neurons. For this </w:t>
      </w:r>
      <w:r w:rsidR="00F57B6E" w:rsidRPr="00E35EA4">
        <w:rPr>
          <w:rFonts w:ascii="Times New Roman" w:hAnsi="Times New Roman" w:cs="Times New Roman"/>
          <w:sz w:val="24"/>
          <w:szCs w:val="24"/>
          <w:lang w:val="en-US"/>
        </w:rPr>
        <w:t>purpose,</w:t>
      </w:r>
      <w:r w:rsidRPr="00E35EA4">
        <w:rPr>
          <w:rFonts w:ascii="Times New Roman" w:hAnsi="Times New Roman" w:cs="Times New Roman"/>
          <w:sz w:val="24"/>
          <w:szCs w:val="24"/>
          <w:lang w:val="en-US"/>
        </w:rPr>
        <w:t xml:space="preserve"> an input can manually be set, e.g.</w:t>
      </w:r>
      <w:r w:rsidR="002048E0">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to generate phenomena like </w:t>
      </w:r>
      <w:proofErr w:type="gramStart"/>
      <w:r w:rsidRPr="00E35EA4">
        <w:rPr>
          <w:rFonts w:ascii="Times New Roman" w:hAnsi="Times New Roman" w:cs="Times New Roman"/>
          <w:sz w:val="24"/>
          <w:szCs w:val="24"/>
          <w:lang w:val="en-US"/>
        </w:rPr>
        <w:t>k-complex</w:t>
      </w:r>
      <w:proofErr w:type="gramEnd"/>
      <w:r w:rsidRPr="00E35EA4">
        <w:rPr>
          <w:rFonts w:ascii="Times New Roman" w:hAnsi="Times New Roman" w:cs="Times New Roman"/>
          <w:sz w:val="24"/>
          <w:szCs w:val="24"/>
          <w:lang w:val="en-US"/>
        </w:rPr>
        <w:t>.</w:t>
      </w:r>
    </w:p>
    <w:p w14:paraId="2AC43EE1" w14:textId="0E3156A5" w:rsidR="000C3156" w:rsidRPr="00E35EA4" w:rsidRDefault="000C3156" w:rsidP="000C3156">
      <w:pPr>
        <w:spacing w:line="360" w:lineRule="auto"/>
        <w:jc w:val="both"/>
        <w:rPr>
          <w:rFonts w:ascii="Times New Roman" w:hAnsi="Times New Roman" w:cs="Times New Roman"/>
          <w:sz w:val="24"/>
          <w:szCs w:val="24"/>
          <w:lang w:val="en-US"/>
        </w:rPr>
      </w:pPr>
      <w:r w:rsidRPr="00E35EA4">
        <w:rPr>
          <w:rFonts w:ascii="Times New Roman" w:hAnsi="Times New Roman" w:cs="Times New Roman"/>
          <w:sz w:val="24"/>
          <w:szCs w:val="24"/>
          <w:lang w:val="en-US"/>
        </w:rPr>
        <w:t>Fig</w:t>
      </w:r>
      <w:r w:rsidR="00D42327"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663D80" w:rsidRPr="00E35EA4">
        <w:rPr>
          <w:rFonts w:ascii="Times New Roman" w:hAnsi="Times New Roman" w:cs="Times New Roman"/>
          <w:sz w:val="24"/>
          <w:szCs w:val="24"/>
          <w:lang w:val="en-US"/>
        </w:rPr>
        <w:t>T1</w:t>
      </w:r>
      <w:r w:rsidRPr="00E35EA4">
        <w:rPr>
          <w:rFonts w:ascii="Times New Roman" w:hAnsi="Times New Roman" w:cs="Times New Roman"/>
          <w:sz w:val="24"/>
          <w:szCs w:val="24"/>
          <w:lang w:val="en-US"/>
        </w:rPr>
        <w:t xml:space="preserve">.2 shows buttons and sliders where you can </w:t>
      </w:r>
      <w:r w:rsidR="007F7B3C"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initialize</w:t>
      </w:r>
      <w:r w:rsidR="007F7B3C"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the simulation and let it run </w:t>
      </w:r>
      <w:r w:rsidR="007F7B3C" w:rsidRPr="00E35EA4">
        <w:rPr>
          <w:rFonts w:ascii="Times New Roman" w:hAnsi="Times New Roman" w:cs="Times New Roman"/>
          <w:sz w:val="24"/>
          <w:szCs w:val="24"/>
          <w:lang w:val="en-US"/>
        </w:rPr>
        <w:lastRenderedPageBreak/>
        <w:t>'</w:t>
      </w:r>
      <w:r w:rsidRPr="00E35EA4">
        <w:rPr>
          <w:rFonts w:ascii="Times New Roman" w:hAnsi="Times New Roman" w:cs="Times New Roman"/>
          <w:sz w:val="24"/>
          <w:szCs w:val="24"/>
          <w:lang w:val="en-US"/>
        </w:rPr>
        <w:t>stepwise</w:t>
      </w:r>
      <w:r w:rsidR="007F7B3C"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or </w:t>
      </w:r>
      <w:r w:rsidR="007F7B3C"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automatically</w:t>
      </w:r>
      <w:r w:rsidR="007F7B3C"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Furthermore, you can define different inputs (</w:t>
      </w:r>
      <w:r w:rsidRPr="00E35EA4">
        <w:rPr>
          <w:rFonts w:ascii="Times New Roman" w:hAnsi="Times New Roman" w:cs="Times New Roman"/>
          <w:i/>
          <w:sz w:val="24"/>
          <w:szCs w:val="24"/>
          <w:lang w:val="en-US"/>
        </w:rPr>
        <w:t>input1 – 12),</w:t>
      </w:r>
      <w:r w:rsidRPr="00E35EA4">
        <w:rPr>
          <w:rFonts w:ascii="Times New Roman" w:hAnsi="Times New Roman" w:cs="Times New Roman"/>
          <w:sz w:val="24"/>
          <w:szCs w:val="24"/>
          <w:lang w:val="en-US"/>
        </w:rPr>
        <w:t xml:space="preserve"> with defined frequencies (</w:t>
      </w:r>
      <w:r w:rsidRPr="00E35EA4">
        <w:rPr>
          <w:rFonts w:ascii="Times New Roman" w:hAnsi="Times New Roman" w:cs="Times New Roman"/>
          <w:i/>
          <w:sz w:val="24"/>
          <w:szCs w:val="24"/>
          <w:lang w:val="en-US"/>
        </w:rPr>
        <w:t>signal1 – 12</w:t>
      </w:r>
      <w:r w:rsidRPr="00E35EA4">
        <w:rPr>
          <w:rFonts w:ascii="Times New Roman" w:hAnsi="Times New Roman" w:cs="Times New Roman"/>
          <w:sz w:val="24"/>
          <w:szCs w:val="24"/>
          <w:lang w:val="en-US"/>
        </w:rPr>
        <w:t xml:space="preserve">), </w:t>
      </w:r>
      <w:r w:rsidR="00D54575">
        <w:rPr>
          <w:rFonts w:ascii="Times New Roman" w:hAnsi="Times New Roman" w:cs="Times New Roman"/>
          <w:sz w:val="24"/>
          <w:szCs w:val="24"/>
          <w:lang w:val="en-US"/>
        </w:rPr>
        <w:t xml:space="preserve">and </w:t>
      </w:r>
      <w:r w:rsidRPr="00E35EA4">
        <w:rPr>
          <w:rFonts w:ascii="Times New Roman" w:hAnsi="Times New Roman" w:cs="Times New Roman"/>
          <w:sz w:val="24"/>
          <w:szCs w:val="24"/>
          <w:lang w:val="en-US"/>
        </w:rPr>
        <w:t>signal strengths and set their coordinates (</w:t>
      </w:r>
      <w:proofErr w:type="spellStart"/>
      <w:r w:rsidRPr="00E35EA4">
        <w:rPr>
          <w:rFonts w:ascii="Times New Roman" w:hAnsi="Times New Roman" w:cs="Times New Roman"/>
          <w:i/>
          <w:sz w:val="24"/>
          <w:szCs w:val="24"/>
          <w:lang w:val="en-US"/>
        </w:rPr>
        <w:t>xcor</w:t>
      </w:r>
      <w:proofErr w:type="spellEnd"/>
      <w:r w:rsidRPr="00E35EA4">
        <w:rPr>
          <w:rFonts w:ascii="Times New Roman" w:hAnsi="Times New Roman" w:cs="Times New Roman"/>
          <w:i/>
          <w:sz w:val="24"/>
          <w:szCs w:val="24"/>
          <w:lang w:val="en-US"/>
        </w:rPr>
        <w:t xml:space="preserve">, </w:t>
      </w:r>
      <w:proofErr w:type="spellStart"/>
      <w:r w:rsidRPr="00E35EA4">
        <w:rPr>
          <w:rFonts w:ascii="Times New Roman" w:hAnsi="Times New Roman" w:cs="Times New Roman"/>
          <w:i/>
          <w:sz w:val="24"/>
          <w:szCs w:val="24"/>
          <w:lang w:val="en-US"/>
        </w:rPr>
        <w:t>ycor</w:t>
      </w:r>
      <w:proofErr w:type="spellEnd"/>
      <w:r w:rsidRPr="00E35EA4">
        <w:rPr>
          <w:rFonts w:ascii="Times New Roman" w:hAnsi="Times New Roman" w:cs="Times New Roman"/>
          <w:sz w:val="24"/>
          <w:szCs w:val="24"/>
          <w:lang w:val="en-US"/>
        </w:rPr>
        <w:t xml:space="preserve">). There is an additional </w:t>
      </w:r>
      <w:r w:rsidRPr="00E35EA4">
        <w:rPr>
          <w:rFonts w:ascii="Times New Roman" w:hAnsi="Times New Roman" w:cs="Times New Roman"/>
          <w:i/>
          <w:sz w:val="24"/>
          <w:szCs w:val="24"/>
          <w:lang w:val="en-US"/>
        </w:rPr>
        <w:t>Carrier</w:t>
      </w:r>
      <w:r w:rsidRPr="00E35EA4">
        <w:rPr>
          <w:rFonts w:ascii="Times New Roman" w:hAnsi="Times New Roman" w:cs="Times New Roman"/>
          <w:sz w:val="24"/>
          <w:szCs w:val="24"/>
          <w:lang w:val="en-US"/>
        </w:rPr>
        <w:t xml:space="preserve"> </w:t>
      </w:r>
      <w:r w:rsidRPr="00E35EA4">
        <w:rPr>
          <w:rFonts w:ascii="Times New Roman" w:hAnsi="Times New Roman" w:cs="Times New Roman"/>
          <w:i/>
          <w:sz w:val="24"/>
          <w:szCs w:val="24"/>
          <w:lang w:val="en-US"/>
        </w:rPr>
        <w:t>signal</w:t>
      </w:r>
      <w:r w:rsidRPr="00E35EA4">
        <w:rPr>
          <w:rFonts w:ascii="Times New Roman" w:hAnsi="Times New Roman" w:cs="Times New Roman"/>
          <w:sz w:val="24"/>
          <w:szCs w:val="24"/>
          <w:lang w:val="en-US"/>
        </w:rPr>
        <w:t xml:space="preserve"> and a </w:t>
      </w:r>
      <w:r w:rsidRPr="00E35EA4">
        <w:rPr>
          <w:rFonts w:ascii="Times New Roman" w:hAnsi="Times New Roman" w:cs="Times New Roman"/>
          <w:i/>
          <w:sz w:val="24"/>
          <w:szCs w:val="24"/>
          <w:lang w:val="en-US"/>
        </w:rPr>
        <w:t xml:space="preserve">Fire </w:t>
      </w:r>
      <w:r w:rsidRPr="00E35EA4">
        <w:rPr>
          <w:rFonts w:ascii="Times New Roman" w:hAnsi="Times New Roman" w:cs="Times New Roman"/>
          <w:sz w:val="24"/>
          <w:szCs w:val="24"/>
          <w:lang w:val="en-US"/>
        </w:rPr>
        <w:t xml:space="preserve">button that allows you to manually set the input. Moreover, </w:t>
      </w:r>
      <w:r w:rsidRPr="00E35EA4">
        <w:rPr>
          <w:rFonts w:ascii="Times New Roman" w:hAnsi="Times New Roman" w:cs="Times New Roman"/>
          <w:i/>
          <w:sz w:val="24"/>
          <w:szCs w:val="24"/>
          <w:lang w:val="en-US"/>
        </w:rPr>
        <w:t>the level of input activation</w:t>
      </w:r>
      <w:r w:rsidRPr="00E35EA4">
        <w:rPr>
          <w:rFonts w:ascii="Times New Roman" w:hAnsi="Times New Roman" w:cs="Times New Roman"/>
          <w:sz w:val="24"/>
          <w:szCs w:val="24"/>
          <w:lang w:val="en-US"/>
        </w:rPr>
        <w:t xml:space="preserve"> is changed by sliders that allow you to define the </w:t>
      </w:r>
      <w:r w:rsidRPr="00E35EA4">
        <w:rPr>
          <w:rFonts w:ascii="Times New Roman" w:hAnsi="Times New Roman" w:cs="Times New Roman"/>
          <w:i/>
          <w:sz w:val="24"/>
          <w:szCs w:val="24"/>
          <w:lang w:val="en-US"/>
        </w:rPr>
        <w:t>input activation</w:t>
      </w:r>
      <w:r w:rsidRPr="00E35EA4">
        <w:rPr>
          <w:rFonts w:ascii="Times New Roman" w:hAnsi="Times New Roman" w:cs="Times New Roman"/>
          <w:sz w:val="24"/>
          <w:szCs w:val="24"/>
          <w:lang w:val="en-US"/>
        </w:rPr>
        <w:t xml:space="preserve"> of </w:t>
      </w:r>
      <w:r w:rsidRPr="00E35EA4">
        <w:rPr>
          <w:rFonts w:ascii="Times New Roman" w:hAnsi="Times New Roman" w:cs="Times New Roman"/>
          <w:i/>
          <w:sz w:val="24"/>
          <w:szCs w:val="24"/>
          <w:lang w:val="en-US"/>
        </w:rPr>
        <w:t>input1-12, Fire</w:t>
      </w:r>
      <w:r w:rsidR="006D4A8B">
        <w:rPr>
          <w:rFonts w:ascii="Times New Roman" w:hAnsi="Times New Roman" w:cs="Times New Roman"/>
          <w:i/>
          <w:sz w:val="24"/>
          <w:szCs w:val="24"/>
          <w:lang w:val="en-US"/>
        </w:rPr>
        <w:t>,</w:t>
      </w:r>
      <w:r w:rsidRPr="00E35EA4">
        <w:rPr>
          <w:rFonts w:ascii="Times New Roman" w:hAnsi="Times New Roman" w:cs="Times New Roman"/>
          <w:sz w:val="24"/>
          <w:szCs w:val="24"/>
          <w:lang w:val="en-US"/>
        </w:rPr>
        <w:t xml:space="preserve"> and the carrier sign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0C3156" w:rsidRPr="00E35EA4" w14:paraId="1E052475" w14:textId="77777777" w:rsidTr="00832064">
        <w:tc>
          <w:tcPr>
            <w:tcW w:w="9062" w:type="dxa"/>
          </w:tcPr>
          <w:p w14:paraId="45ACFD47" w14:textId="77777777" w:rsidR="000C3156" w:rsidRPr="00E35EA4" w:rsidRDefault="000C3156" w:rsidP="00832064">
            <w:pPr>
              <w:pStyle w:val="NoSpacing"/>
              <w:jc w:val="center"/>
              <w:rPr>
                <w:rFonts w:ascii="Times New Roman" w:hAnsi="Times New Roman"/>
                <w:lang w:val="en-US"/>
              </w:rPr>
            </w:pPr>
            <w:r w:rsidRPr="00E35EA4">
              <w:rPr>
                <w:rFonts w:ascii="Times New Roman" w:hAnsi="Times New Roman"/>
                <w:noProof/>
                <w:lang w:val="en-US" w:eastAsia="en-GB"/>
              </w:rPr>
              <w:drawing>
                <wp:inline distT="0" distB="0" distL="0" distR="0" wp14:anchorId="179AA740" wp14:editId="230F0BC2">
                  <wp:extent cx="4670943" cy="4394579"/>
                  <wp:effectExtent l="0" t="0" r="0" b="6350"/>
                  <wp:docPr id="5" name="Grafik 5" descr="I:\Masterarbeit_BioWis\Netlogo\Skripts\Figure Paper\Supplement\Figure 1.2.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sterarbeit_BioWis\Netlogo\Skripts\Figure Paper\Supplement\Figure 1.2.a.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4588" cy="4426233"/>
                          </a:xfrm>
                          <a:prstGeom prst="rect">
                            <a:avLst/>
                          </a:prstGeom>
                          <a:noFill/>
                          <a:ln>
                            <a:noFill/>
                          </a:ln>
                        </pic:spPr>
                      </pic:pic>
                    </a:graphicData>
                  </a:graphic>
                </wp:inline>
              </w:drawing>
            </w:r>
          </w:p>
          <w:p w14:paraId="187D67D5" w14:textId="77777777" w:rsidR="000C3156" w:rsidRPr="00E35EA4" w:rsidRDefault="000C3156" w:rsidP="00832064">
            <w:pPr>
              <w:pStyle w:val="NoSpacing"/>
              <w:jc w:val="center"/>
              <w:rPr>
                <w:rFonts w:ascii="Times New Roman" w:hAnsi="Times New Roman"/>
                <w:lang w:val="en-US"/>
              </w:rPr>
            </w:pPr>
            <w:r w:rsidRPr="00E35EA4">
              <w:rPr>
                <w:rFonts w:ascii="Times New Roman" w:hAnsi="Times New Roman"/>
                <w:lang w:val="en-US"/>
              </w:rPr>
              <w:t>…</w:t>
            </w:r>
          </w:p>
        </w:tc>
      </w:tr>
      <w:tr w:rsidR="000C3156" w:rsidRPr="00E35EA4" w14:paraId="2D19D003" w14:textId="77777777" w:rsidTr="00832064">
        <w:tc>
          <w:tcPr>
            <w:tcW w:w="9062" w:type="dxa"/>
          </w:tcPr>
          <w:p w14:paraId="46545A52" w14:textId="77777777" w:rsidR="000C3156" w:rsidRPr="00E35EA4" w:rsidRDefault="000C3156" w:rsidP="00832064">
            <w:pPr>
              <w:pStyle w:val="NoSpacing"/>
              <w:jc w:val="center"/>
              <w:rPr>
                <w:rFonts w:ascii="Times New Roman" w:hAnsi="Times New Roman"/>
                <w:lang w:val="en-US"/>
              </w:rPr>
            </w:pPr>
            <w:r w:rsidRPr="00E35EA4">
              <w:rPr>
                <w:rFonts w:ascii="Times New Roman" w:hAnsi="Times New Roman"/>
                <w:noProof/>
                <w:lang w:val="en-US" w:eastAsia="en-GB"/>
              </w:rPr>
              <w:lastRenderedPageBreak/>
              <w:drawing>
                <wp:inline distT="0" distB="0" distL="0" distR="0" wp14:anchorId="1342CC39" wp14:editId="04A169C6">
                  <wp:extent cx="4602187" cy="3465830"/>
                  <wp:effectExtent l="0" t="0" r="8255" b="1270"/>
                  <wp:docPr id="6" name="Grafik 6" descr="I:\Masterarbeit_BioWis\Netlogo\Skripts\Figure Paper\Supplement\Figure 1.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sterarbeit_BioWis\Netlogo\Skripts\Figure Paper\Supplement\Figure 1.2.b.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8388" cy="3485561"/>
                          </a:xfrm>
                          <a:prstGeom prst="rect">
                            <a:avLst/>
                          </a:prstGeom>
                          <a:noFill/>
                          <a:ln>
                            <a:noFill/>
                          </a:ln>
                        </pic:spPr>
                      </pic:pic>
                    </a:graphicData>
                  </a:graphic>
                </wp:inline>
              </w:drawing>
            </w:r>
          </w:p>
        </w:tc>
      </w:tr>
    </w:tbl>
    <w:p w14:paraId="524DBCDC" w14:textId="242B1467" w:rsidR="000C3156" w:rsidRPr="00E35EA4" w:rsidRDefault="000C3156" w:rsidP="000C3156">
      <w:pPr>
        <w:spacing w:line="240" w:lineRule="auto"/>
        <w:jc w:val="both"/>
        <w:rPr>
          <w:rFonts w:ascii="Times New Roman" w:hAnsi="Times New Roman" w:cs="Times New Roman"/>
          <w:color w:val="000000" w:themeColor="text1"/>
          <w:sz w:val="20"/>
          <w:szCs w:val="20"/>
          <w:lang w:val="en-US"/>
        </w:rPr>
      </w:pPr>
      <w:r w:rsidRPr="00E35EA4">
        <w:rPr>
          <w:rFonts w:ascii="Times New Roman" w:hAnsi="Times New Roman" w:cs="Times New Roman"/>
          <w:b/>
          <w:sz w:val="20"/>
          <w:szCs w:val="20"/>
          <w:lang w:val="en-US"/>
        </w:rPr>
        <w:t xml:space="preserve">Figure </w:t>
      </w:r>
      <w:r w:rsidR="00405A43" w:rsidRPr="00E35EA4">
        <w:rPr>
          <w:rFonts w:ascii="Times New Roman" w:hAnsi="Times New Roman" w:cs="Times New Roman"/>
          <w:b/>
          <w:sz w:val="20"/>
          <w:szCs w:val="20"/>
          <w:lang w:val="en-US"/>
        </w:rPr>
        <w:t>T1</w:t>
      </w:r>
      <w:r w:rsidRPr="00E35EA4">
        <w:rPr>
          <w:rFonts w:ascii="Times New Roman" w:hAnsi="Times New Roman" w:cs="Times New Roman"/>
          <w:b/>
          <w:sz w:val="20"/>
          <w:szCs w:val="20"/>
          <w:lang w:val="en-US"/>
        </w:rPr>
        <w:t>.2:</w:t>
      </w:r>
      <w:r w:rsidRPr="00E35EA4">
        <w:rPr>
          <w:rFonts w:ascii="Times New Roman" w:hAnsi="Times New Roman" w:cs="Times New Roman"/>
          <w:sz w:val="20"/>
          <w:szCs w:val="20"/>
          <w:lang w:val="en-US"/>
        </w:rPr>
        <w:t xml:space="preserve"> Demonstration of </w:t>
      </w:r>
      <w:r w:rsidRPr="00E35EA4">
        <w:rPr>
          <w:rFonts w:ascii="Times New Roman" w:hAnsi="Times New Roman" w:cs="Times New Roman"/>
          <w:i/>
          <w:sz w:val="20"/>
          <w:szCs w:val="20"/>
          <w:lang w:val="en-US"/>
        </w:rPr>
        <w:t>sliders</w:t>
      </w:r>
      <w:r w:rsidRPr="00E35EA4">
        <w:rPr>
          <w:rFonts w:ascii="Times New Roman" w:hAnsi="Times New Roman" w:cs="Times New Roman"/>
          <w:sz w:val="20"/>
          <w:szCs w:val="20"/>
          <w:lang w:val="en-US"/>
        </w:rPr>
        <w:t xml:space="preserve"> and </w:t>
      </w:r>
      <w:r w:rsidRPr="00E35EA4">
        <w:rPr>
          <w:rFonts w:ascii="Times New Roman" w:hAnsi="Times New Roman" w:cs="Times New Roman"/>
          <w:i/>
          <w:sz w:val="20"/>
          <w:szCs w:val="20"/>
          <w:lang w:val="en-US"/>
        </w:rPr>
        <w:t>switches</w:t>
      </w:r>
      <w:r w:rsidRPr="00E35EA4">
        <w:rPr>
          <w:rFonts w:ascii="Times New Roman" w:hAnsi="Times New Roman" w:cs="Times New Roman"/>
          <w:sz w:val="20"/>
          <w:szCs w:val="20"/>
          <w:lang w:val="en-US"/>
        </w:rPr>
        <w:t xml:space="preserve"> for editing the input signals of the simulation. The input signals have a defined strength</w:t>
      </w:r>
      <w:r w:rsidRPr="00E35EA4">
        <w:rPr>
          <w:rFonts w:ascii="Times New Roman" w:hAnsi="Times New Roman" w:cs="Times New Roman"/>
          <w:color w:val="000000" w:themeColor="text1"/>
          <w:sz w:val="20"/>
          <w:szCs w:val="20"/>
          <w:lang w:val="en-US"/>
        </w:rPr>
        <w:t>, a distinct or dynamic localization, are rhythmic or chaotic, can be coded in prime numbers, affect a certain number of neighbors</w:t>
      </w:r>
      <w:r w:rsidR="00E16756">
        <w:rPr>
          <w:rFonts w:ascii="Times New Roman" w:hAnsi="Times New Roman" w:cs="Times New Roman"/>
          <w:color w:val="000000" w:themeColor="text1"/>
          <w:sz w:val="20"/>
          <w:szCs w:val="20"/>
          <w:lang w:val="en-US"/>
        </w:rPr>
        <w:t>,</w:t>
      </w:r>
      <w:r w:rsidRPr="00E35EA4">
        <w:rPr>
          <w:rFonts w:ascii="Times New Roman" w:hAnsi="Times New Roman" w:cs="Times New Roman"/>
          <w:color w:val="000000" w:themeColor="text1"/>
          <w:sz w:val="20"/>
          <w:szCs w:val="20"/>
          <w:lang w:val="en-US"/>
        </w:rPr>
        <w:t xml:space="preserve"> and are generated manually </w:t>
      </w:r>
      <w:r w:rsidRPr="00E35EA4">
        <w:rPr>
          <w:rFonts w:ascii="Times New Roman" w:hAnsi="Times New Roman" w:cs="Times New Roman"/>
          <w:i/>
          <w:color w:val="000000" w:themeColor="text1"/>
          <w:sz w:val="20"/>
          <w:szCs w:val="20"/>
          <w:lang w:val="en-US"/>
        </w:rPr>
        <w:t>(Fire)</w:t>
      </w:r>
      <w:r w:rsidRPr="00E35EA4">
        <w:rPr>
          <w:rFonts w:ascii="Times New Roman" w:hAnsi="Times New Roman" w:cs="Times New Roman"/>
          <w:color w:val="000000" w:themeColor="text1"/>
          <w:sz w:val="20"/>
          <w:szCs w:val="20"/>
          <w:lang w:val="en-US"/>
        </w:rPr>
        <w:t>.</w:t>
      </w:r>
    </w:p>
    <w:p w14:paraId="0B531F7D" w14:textId="77777777" w:rsidR="000C3156" w:rsidRPr="00E35EA4" w:rsidRDefault="000C3156" w:rsidP="000C3156">
      <w:pPr>
        <w:pStyle w:val="NoSpacing"/>
        <w:rPr>
          <w:rFonts w:ascii="Times New Roman" w:hAnsi="Times New Roman"/>
          <w:lang w:val="en-US"/>
        </w:rPr>
      </w:pPr>
    </w:p>
    <w:p w14:paraId="0EEBB08A" w14:textId="00B31945" w:rsidR="000C3156" w:rsidRPr="00E35EA4" w:rsidRDefault="000C3156" w:rsidP="000C3156">
      <w:pPr>
        <w:jc w:val="both"/>
        <w:rPr>
          <w:rFonts w:ascii="Times New Roman" w:hAnsi="Times New Roman" w:cs="Times New Roman"/>
          <w:sz w:val="24"/>
          <w:lang w:val="en-US"/>
        </w:rPr>
      </w:pPr>
      <w:proofErr w:type="gramStart"/>
      <w:r w:rsidRPr="00E35EA4">
        <w:rPr>
          <w:rFonts w:ascii="Times New Roman" w:hAnsi="Times New Roman" w:cs="Times New Roman"/>
          <w:sz w:val="24"/>
          <w:lang w:val="en-US"/>
        </w:rPr>
        <w:t>For the purpose of</w:t>
      </w:r>
      <w:proofErr w:type="gramEnd"/>
      <w:r w:rsidRPr="00E35EA4">
        <w:rPr>
          <w:rFonts w:ascii="Times New Roman" w:hAnsi="Times New Roman" w:cs="Times New Roman"/>
          <w:sz w:val="24"/>
          <w:lang w:val="en-US"/>
        </w:rPr>
        <w:t xml:space="preserve"> developing a qualitative impression of the interference patterns, the properties of the visualization of the communicating neuronal columns </w:t>
      </w:r>
      <w:r w:rsidR="00FB55B1">
        <w:rPr>
          <w:rFonts w:ascii="Times New Roman" w:hAnsi="Times New Roman" w:cs="Times New Roman"/>
          <w:sz w:val="24"/>
          <w:lang w:val="en-US"/>
        </w:rPr>
        <w:t>are</w:t>
      </w:r>
      <w:r w:rsidRPr="00E35EA4">
        <w:rPr>
          <w:rFonts w:ascii="Times New Roman" w:hAnsi="Times New Roman" w:cs="Times New Roman"/>
          <w:sz w:val="24"/>
          <w:lang w:val="en-US"/>
        </w:rPr>
        <w:t xml:space="preserve"> altered by several </w:t>
      </w:r>
      <w:r w:rsidR="007F7B3C" w:rsidRPr="00E35EA4">
        <w:rPr>
          <w:rFonts w:ascii="Times New Roman" w:hAnsi="Times New Roman" w:cs="Times New Roman"/>
          <w:sz w:val="24"/>
          <w:lang w:val="en-US"/>
        </w:rPr>
        <w:t>'</w:t>
      </w:r>
      <w:r w:rsidRPr="00E35EA4">
        <w:rPr>
          <w:rFonts w:ascii="Times New Roman" w:hAnsi="Times New Roman" w:cs="Times New Roman"/>
          <w:sz w:val="24"/>
          <w:lang w:val="en-US"/>
        </w:rPr>
        <w:t>switches</w:t>
      </w:r>
      <w:r w:rsidR="007F7B3C" w:rsidRPr="00E35EA4">
        <w:rPr>
          <w:rFonts w:ascii="Times New Roman" w:hAnsi="Times New Roman" w:cs="Times New Roman"/>
          <w:sz w:val="24"/>
          <w:lang w:val="en-US"/>
        </w:rPr>
        <w:t>'</w:t>
      </w:r>
      <w:r w:rsidRPr="00E35EA4">
        <w:rPr>
          <w:rFonts w:ascii="Times New Roman" w:hAnsi="Times New Roman" w:cs="Times New Roman"/>
          <w:sz w:val="24"/>
          <w:lang w:val="en-US"/>
        </w:rPr>
        <w:t xml:space="preserve"> and </w:t>
      </w:r>
      <w:r w:rsidR="007F7B3C" w:rsidRPr="00E35EA4">
        <w:rPr>
          <w:rFonts w:ascii="Times New Roman" w:hAnsi="Times New Roman" w:cs="Times New Roman"/>
          <w:sz w:val="24"/>
          <w:lang w:val="en-US"/>
        </w:rPr>
        <w:t>'</w:t>
      </w:r>
      <w:r w:rsidRPr="00E35EA4">
        <w:rPr>
          <w:rFonts w:ascii="Times New Roman" w:hAnsi="Times New Roman" w:cs="Times New Roman"/>
          <w:sz w:val="24"/>
          <w:lang w:val="en-US"/>
        </w:rPr>
        <w:t>slider</w:t>
      </w:r>
      <w:r w:rsidR="007F7B3C" w:rsidRPr="00E35EA4">
        <w:rPr>
          <w:rFonts w:ascii="Times New Roman" w:hAnsi="Times New Roman" w:cs="Times New Roman"/>
          <w:sz w:val="24"/>
          <w:lang w:val="en-US"/>
        </w:rPr>
        <w:t>'</w:t>
      </w:r>
      <w:r w:rsidRPr="00E35EA4">
        <w:rPr>
          <w:rFonts w:ascii="Times New Roman" w:hAnsi="Times New Roman" w:cs="Times New Roman"/>
          <w:sz w:val="24"/>
          <w:lang w:val="en-US"/>
        </w:rPr>
        <w:t>. In addition, the recording electrodes can be shown</w:t>
      </w:r>
      <w:r w:rsidR="00FB55B1">
        <w:rPr>
          <w:rFonts w:ascii="Times New Roman" w:hAnsi="Times New Roman" w:cs="Times New Roman"/>
          <w:sz w:val="24"/>
          <w:lang w:val="en-US"/>
        </w:rPr>
        <w:t>,</w:t>
      </w:r>
      <w:r w:rsidRPr="00E35EA4">
        <w:rPr>
          <w:rFonts w:ascii="Times New Roman" w:hAnsi="Times New Roman" w:cs="Times New Roman"/>
          <w:sz w:val="24"/>
          <w:lang w:val="en-US"/>
        </w:rPr>
        <w:t xml:space="preserve"> and their size and position can be ad</w:t>
      </w:r>
      <w:r w:rsidR="00FB55B1">
        <w:rPr>
          <w:rFonts w:ascii="Times New Roman" w:hAnsi="Times New Roman" w:cs="Times New Roman"/>
          <w:sz w:val="24"/>
          <w:lang w:val="en-US"/>
        </w:rPr>
        <w:t>a</w:t>
      </w:r>
      <w:r w:rsidRPr="00E35EA4">
        <w:rPr>
          <w:rFonts w:ascii="Times New Roman" w:hAnsi="Times New Roman" w:cs="Times New Roman"/>
          <w:sz w:val="24"/>
          <w:lang w:val="en-US"/>
        </w:rPr>
        <w:t>pted to the object of the investigation.</w:t>
      </w:r>
    </w:p>
    <w:p w14:paraId="02E06578" w14:textId="77777777" w:rsidR="000C3156" w:rsidRPr="00E35EA4" w:rsidRDefault="000C3156" w:rsidP="000C3156">
      <w:pPr>
        <w:jc w:val="center"/>
        <w:rPr>
          <w:rFonts w:ascii="Times New Roman" w:hAnsi="Times New Roman" w:cs="Times New Roman"/>
          <w:bCs/>
          <w:sz w:val="20"/>
          <w:lang w:val="en-US"/>
        </w:rPr>
      </w:pPr>
      <w:r w:rsidRPr="00E35EA4">
        <w:rPr>
          <w:rFonts w:ascii="Times New Roman" w:hAnsi="Times New Roman" w:cs="Times New Roman"/>
          <w:noProof/>
          <w:lang w:val="en-US" w:eastAsia="en-GB"/>
        </w:rPr>
        <w:drawing>
          <wp:inline distT="0" distB="0" distL="0" distR="0" wp14:anchorId="3F6373D9" wp14:editId="65601808">
            <wp:extent cx="4876800" cy="1990725"/>
            <wp:effectExtent l="0" t="0" r="0" b="9525"/>
            <wp:docPr id="112" name="Grafik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76800" cy="1990725"/>
                    </a:xfrm>
                    <a:prstGeom prst="rect">
                      <a:avLst/>
                    </a:prstGeom>
                  </pic:spPr>
                </pic:pic>
              </a:graphicData>
            </a:graphic>
          </wp:inline>
        </w:drawing>
      </w:r>
    </w:p>
    <w:p w14:paraId="75A15D12" w14:textId="36E82108" w:rsidR="000C3156" w:rsidRPr="00E35EA4" w:rsidRDefault="000C3156" w:rsidP="000C3156">
      <w:pPr>
        <w:jc w:val="both"/>
        <w:rPr>
          <w:rFonts w:ascii="Times New Roman" w:hAnsi="Times New Roman" w:cs="Times New Roman"/>
          <w:lang w:val="en-US"/>
        </w:rPr>
      </w:pPr>
      <w:r w:rsidRPr="00E35EA4">
        <w:rPr>
          <w:rFonts w:ascii="Times New Roman" w:hAnsi="Times New Roman" w:cs="Times New Roman"/>
          <w:b/>
          <w:bCs/>
          <w:sz w:val="20"/>
          <w:lang w:val="en-US"/>
        </w:rPr>
        <w:t xml:space="preserve">Figure </w:t>
      </w:r>
      <w:r w:rsidR="004F2782" w:rsidRPr="00E35EA4">
        <w:rPr>
          <w:rFonts w:ascii="Times New Roman" w:hAnsi="Times New Roman" w:cs="Times New Roman"/>
          <w:b/>
          <w:bCs/>
          <w:sz w:val="20"/>
          <w:lang w:val="en-US"/>
        </w:rPr>
        <w:t>T1</w:t>
      </w:r>
      <w:r w:rsidRPr="00E35EA4">
        <w:rPr>
          <w:rFonts w:ascii="Times New Roman" w:hAnsi="Times New Roman" w:cs="Times New Roman"/>
          <w:b/>
          <w:bCs/>
          <w:sz w:val="20"/>
          <w:lang w:val="en-US"/>
        </w:rPr>
        <w:t>.3:</w:t>
      </w:r>
      <w:r w:rsidRPr="00E35EA4">
        <w:rPr>
          <w:rFonts w:ascii="Times New Roman" w:hAnsi="Times New Roman" w:cs="Times New Roman"/>
          <w:bCs/>
          <w:sz w:val="20"/>
          <w:lang w:val="en-US"/>
        </w:rPr>
        <w:t xml:space="preserve"> The graphical appearance is changed with the switches and the sliders, such as </w:t>
      </w:r>
      <w:r w:rsidR="007F7B3C" w:rsidRPr="00E35EA4">
        <w:rPr>
          <w:rFonts w:ascii="Times New Roman" w:hAnsi="Times New Roman" w:cs="Times New Roman"/>
          <w:bCs/>
          <w:i/>
          <w:sz w:val="20"/>
          <w:lang w:val="en-US"/>
        </w:rPr>
        <w:t>'</w:t>
      </w:r>
      <w:proofErr w:type="spellStart"/>
      <w:r w:rsidRPr="00E35EA4">
        <w:rPr>
          <w:rFonts w:ascii="Times New Roman" w:hAnsi="Times New Roman" w:cs="Times New Roman"/>
          <w:bCs/>
          <w:i/>
          <w:sz w:val="20"/>
          <w:lang w:val="en-US"/>
        </w:rPr>
        <w:t>backgroundcolors</w:t>
      </w:r>
      <w:proofErr w:type="spellEnd"/>
      <w:r w:rsidR="007F7B3C" w:rsidRPr="00E35EA4">
        <w:rPr>
          <w:rFonts w:ascii="Times New Roman" w:hAnsi="Times New Roman" w:cs="Times New Roman"/>
          <w:bCs/>
          <w:i/>
          <w:sz w:val="20"/>
          <w:lang w:val="en-US"/>
        </w:rPr>
        <w:t>'</w:t>
      </w:r>
      <w:r w:rsidRPr="00E35EA4">
        <w:rPr>
          <w:rFonts w:ascii="Times New Roman" w:hAnsi="Times New Roman" w:cs="Times New Roman"/>
          <w:bCs/>
          <w:sz w:val="20"/>
          <w:lang w:val="en-US"/>
        </w:rPr>
        <w:t xml:space="preserve"> and </w:t>
      </w:r>
      <w:r w:rsidR="007F7B3C" w:rsidRPr="00E35EA4">
        <w:rPr>
          <w:rFonts w:ascii="Times New Roman" w:hAnsi="Times New Roman" w:cs="Times New Roman"/>
          <w:bCs/>
          <w:sz w:val="20"/>
          <w:lang w:val="en-US"/>
        </w:rPr>
        <w:t>'</w:t>
      </w:r>
      <w:proofErr w:type="spellStart"/>
      <w:r w:rsidRPr="00E35EA4">
        <w:rPr>
          <w:rFonts w:ascii="Times New Roman" w:hAnsi="Times New Roman" w:cs="Times New Roman"/>
          <w:bCs/>
          <w:i/>
          <w:sz w:val="20"/>
          <w:lang w:val="en-US"/>
        </w:rPr>
        <w:t>margincolor</w:t>
      </w:r>
      <w:proofErr w:type="spellEnd"/>
      <w:r w:rsidR="007F7B3C" w:rsidRPr="00E35EA4">
        <w:rPr>
          <w:rFonts w:ascii="Times New Roman" w:hAnsi="Times New Roman" w:cs="Times New Roman"/>
          <w:bCs/>
          <w:i/>
          <w:sz w:val="20"/>
          <w:lang w:val="en-US"/>
        </w:rPr>
        <w:t>'</w:t>
      </w:r>
      <w:r w:rsidRPr="00E35EA4">
        <w:rPr>
          <w:rFonts w:ascii="Times New Roman" w:hAnsi="Times New Roman" w:cs="Times New Roman"/>
          <w:bCs/>
          <w:sz w:val="20"/>
          <w:lang w:val="en-US"/>
        </w:rPr>
        <w:t>. An upper and lower range of activation can be selected for focusing distinct energy levels</w:t>
      </w:r>
      <w:r w:rsidR="00570938">
        <w:rPr>
          <w:rFonts w:ascii="Times New Roman" w:hAnsi="Times New Roman" w:cs="Times New Roman"/>
          <w:bCs/>
          <w:sz w:val="20"/>
          <w:lang w:val="en-US"/>
        </w:rPr>
        <w:t>. O</w:t>
      </w:r>
      <w:r w:rsidRPr="00E35EA4">
        <w:rPr>
          <w:rFonts w:ascii="Times New Roman" w:hAnsi="Times New Roman" w:cs="Times New Roman"/>
          <w:bCs/>
          <w:sz w:val="20"/>
          <w:lang w:val="en-US"/>
        </w:rPr>
        <w:t>therwise</w:t>
      </w:r>
      <w:r w:rsidR="00570938">
        <w:rPr>
          <w:rFonts w:ascii="Times New Roman" w:hAnsi="Times New Roman" w:cs="Times New Roman"/>
          <w:bCs/>
          <w:sz w:val="20"/>
          <w:lang w:val="en-US"/>
        </w:rPr>
        <w:t>,</w:t>
      </w:r>
      <w:r w:rsidRPr="00E35EA4">
        <w:rPr>
          <w:rFonts w:ascii="Times New Roman" w:hAnsi="Times New Roman" w:cs="Times New Roman"/>
          <w:bCs/>
          <w:sz w:val="20"/>
          <w:lang w:val="en-US"/>
        </w:rPr>
        <w:t xml:space="preserve"> the visualization is dynamically ad</w:t>
      </w:r>
      <w:r w:rsidR="00570938">
        <w:rPr>
          <w:rFonts w:ascii="Times New Roman" w:hAnsi="Times New Roman" w:cs="Times New Roman"/>
          <w:bCs/>
          <w:sz w:val="20"/>
          <w:lang w:val="en-US"/>
        </w:rPr>
        <w:t>a</w:t>
      </w:r>
      <w:r w:rsidRPr="00E35EA4">
        <w:rPr>
          <w:rFonts w:ascii="Times New Roman" w:hAnsi="Times New Roman" w:cs="Times New Roman"/>
          <w:bCs/>
          <w:sz w:val="20"/>
          <w:lang w:val="en-US"/>
        </w:rPr>
        <w:t>pted to the maxima and minima. In addition, the recording electrodes are visualized on demand</w:t>
      </w:r>
      <w:r w:rsidR="00570938">
        <w:rPr>
          <w:rFonts w:ascii="Times New Roman" w:hAnsi="Times New Roman" w:cs="Times New Roman"/>
          <w:bCs/>
          <w:sz w:val="20"/>
          <w:lang w:val="en-US"/>
        </w:rPr>
        <w:t>,</w:t>
      </w:r>
      <w:r w:rsidRPr="00E35EA4">
        <w:rPr>
          <w:rFonts w:ascii="Times New Roman" w:hAnsi="Times New Roman" w:cs="Times New Roman"/>
          <w:bCs/>
          <w:sz w:val="20"/>
          <w:lang w:val="en-US"/>
        </w:rPr>
        <w:t xml:space="preserve"> and their positions are selected.</w:t>
      </w:r>
    </w:p>
    <w:p w14:paraId="4A7C6963" w14:textId="62E2D7D0" w:rsidR="000C3156" w:rsidRPr="00E35EA4" w:rsidRDefault="000C3156" w:rsidP="000C3156">
      <w:pPr>
        <w:spacing w:line="360" w:lineRule="auto"/>
        <w:jc w:val="both"/>
        <w:rPr>
          <w:rFonts w:ascii="Times New Roman" w:hAnsi="Times New Roman" w:cs="Times New Roman"/>
          <w:sz w:val="24"/>
          <w:szCs w:val="24"/>
          <w:lang w:val="en-US"/>
        </w:rPr>
      </w:pPr>
      <w:r w:rsidRPr="00E35EA4">
        <w:rPr>
          <w:rFonts w:ascii="Times New Roman" w:hAnsi="Times New Roman" w:cs="Times New Roman"/>
          <w:sz w:val="24"/>
          <w:szCs w:val="24"/>
          <w:lang w:val="en-US"/>
        </w:rPr>
        <w:t>Fig</w:t>
      </w:r>
      <w:r w:rsidR="00FB40E2"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BF38EC" w:rsidRPr="00E35EA4">
        <w:rPr>
          <w:rFonts w:ascii="Times New Roman" w:hAnsi="Times New Roman" w:cs="Times New Roman"/>
          <w:sz w:val="24"/>
          <w:szCs w:val="24"/>
          <w:lang w:val="en-US"/>
        </w:rPr>
        <w:t>T1</w:t>
      </w:r>
      <w:r w:rsidRPr="00E35EA4">
        <w:rPr>
          <w:rFonts w:ascii="Times New Roman" w:hAnsi="Times New Roman" w:cs="Times New Roman"/>
          <w:sz w:val="24"/>
          <w:szCs w:val="24"/>
          <w:lang w:val="en-US"/>
        </w:rPr>
        <w:t xml:space="preserve">.4 shows various sliders that enable the user to alter the </w:t>
      </w:r>
      <w:r w:rsidRPr="00E35EA4">
        <w:rPr>
          <w:rFonts w:ascii="Times New Roman" w:hAnsi="Times New Roman" w:cs="Times New Roman"/>
          <w:i/>
          <w:sz w:val="24"/>
          <w:szCs w:val="24"/>
          <w:lang w:val="en-US"/>
        </w:rPr>
        <w:t xml:space="preserve">wave direction </w:t>
      </w:r>
      <w:r w:rsidRPr="00E35EA4">
        <w:rPr>
          <w:rFonts w:ascii="Times New Roman" w:hAnsi="Times New Roman" w:cs="Times New Roman"/>
          <w:sz w:val="24"/>
          <w:szCs w:val="24"/>
          <w:lang w:val="en-US"/>
        </w:rPr>
        <w:t xml:space="preserve">in our simulations of neuronal waves. The sliders are ordered according to how the signal is transmitted from a </w:t>
      </w:r>
      <w:r w:rsidR="009665D8" w:rsidRPr="00E35EA4">
        <w:rPr>
          <w:rFonts w:ascii="Times New Roman" w:hAnsi="Times New Roman" w:cs="Times New Roman"/>
          <w:sz w:val="24"/>
          <w:szCs w:val="24"/>
          <w:lang w:val="en-US"/>
        </w:rPr>
        <w:t>node</w:t>
      </w:r>
      <w:r w:rsidR="005B3164" w:rsidRPr="00E35EA4">
        <w:rPr>
          <w:rFonts w:ascii="Times New Roman" w:hAnsi="Times New Roman" w:cs="Times New Roman"/>
          <w:sz w:val="24"/>
          <w:szCs w:val="24"/>
          <w:lang w:val="en-US"/>
        </w:rPr>
        <w:t> to its neighbo</w:t>
      </w:r>
      <w:r w:rsidRPr="00E35EA4">
        <w:rPr>
          <w:rFonts w:ascii="Times New Roman" w:hAnsi="Times New Roman" w:cs="Times New Roman"/>
          <w:sz w:val="24"/>
          <w:szCs w:val="24"/>
          <w:lang w:val="en-US"/>
        </w:rPr>
        <w:t>rs (</w:t>
      </w:r>
      <w:proofErr w:type="gramStart"/>
      <w:r w:rsidRPr="00E35EA4">
        <w:rPr>
          <w:rFonts w:ascii="Times New Roman" w:hAnsi="Times New Roman" w:cs="Times New Roman"/>
          <w:sz w:val="24"/>
          <w:szCs w:val="24"/>
          <w:lang w:val="en-US"/>
        </w:rPr>
        <w:t>e.g.</w:t>
      </w:r>
      <w:proofErr w:type="gramEnd"/>
      <w:r w:rsidRPr="00E35EA4">
        <w:rPr>
          <w:rFonts w:ascii="Times New Roman" w:hAnsi="Times New Roman" w:cs="Times New Roman"/>
          <w:sz w:val="24"/>
          <w:szCs w:val="24"/>
          <w:lang w:val="en-US"/>
        </w:rPr>
        <w:t xml:space="preserve"> </w:t>
      </w:r>
      <w:proofErr w:type="spellStart"/>
      <w:r w:rsidRPr="00E35EA4">
        <w:rPr>
          <w:rFonts w:ascii="Times New Roman" w:hAnsi="Times New Roman" w:cs="Times New Roman"/>
          <w:i/>
          <w:sz w:val="24"/>
          <w:szCs w:val="24"/>
          <w:lang w:val="en-US"/>
        </w:rPr>
        <w:t>rr</w:t>
      </w:r>
      <w:proofErr w:type="spellEnd"/>
      <w:r w:rsidRPr="00E35EA4">
        <w:rPr>
          <w:rFonts w:ascii="Times New Roman" w:hAnsi="Times New Roman" w:cs="Times New Roman"/>
          <w:sz w:val="24"/>
          <w:szCs w:val="24"/>
          <w:lang w:val="en-US"/>
        </w:rPr>
        <w:t xml:space="preserve"> = 1: information is transmitted to the right-right neighbors multiplied by 1; </w:t>
      </w:r>
      <w:r w:rsidRPr="00E35EA4">
        <w:rPr>
          <w:rFonts w:ascii="Times New Roman" w:hAnsi="Times New Roman" w:cs="Times New Roman"/>
          <w:i/>
          <w:sz w:val="24"/>
          <w:szCs w:val="24"/>
          <w:lang w:val="en-US"/>
        </w:rPr>
        <w:t>or</w:t>
      </w:r>
      <w:r w:rsidRPr="00E35EA4">
        <w:rPr>
          <w:rFonts w:ascii="Times New Roman" w:hAnsi="Times New Roman" w:cs="Times New Roman"/>
          <w:sz w:val="24"/>
          <w:szCs w:val="24"/>
          <w:lang w:val="en-US"/>
        </w:rPr>
        <w:t xml:space="preserve"> – upright neighbor; </w:t>
      </w:r>
      <w:proofErr w:type="spellStart"/>
      <w:r w:rsidRPr="00E35EA4">
        <w:rPr>
          <w:rFonts w:ascii="Times New Roman" w:hAnsi="Times New Roman" w:cs="Times New Roman"/>
          <w:i/>
          <w:sz w:val="24"/>
          <w:szCs w:val="24"/>
          <w:lang w:val="en-US"/>
        </w:rPr>
        <w:t>uul</w:t>
      </w:r>
      <w:proofErr w:type="spellEnd"/>
      <w:r w:rsidRPr="00E35EA4">
        <w:rPr>
          <w:rFonts w:ascii="Times New Roman" w:hAnsi="Times New Roman" w:cs="Times New Roman"/>
          <w:i/>
          <w:sz w:val="24"/>
          <w:szCs w:val="24"/>
          <w:lang w:val="en-US"/>
        </w:rPr>
        <w:t xml:space="preserve"> </w:t>
      </w:r>
      <w:r w:rsidR="00A61DBC" w:rsidRPr="00E35EA4">
        <w:rPr>
          <w:rFonts w:ascii="Times New Roman" w:hAnsi="Times New Roman" w:cs="Times New Roman"/>
          <w:sz w:val="24"/>
          <w:szCs w:val="24"/>
          <w:lang w:val="en-US"/>
        </w:rPr>
        <w:t>– lower-lower-left neighbo</w:t>
      </w:r>
      <w:r w:rsidRPr="00E35EA4">
        <w:rPr>
          <w:rFonts w:ascii="Times New Roman" w:hAnsi="Times New Roman" w:cs="Times New Roman"/>
          <w:sz w:val="24"/>
          <w:szCs w:val="24"/>
          <w:lang w:val="en-US"/>
        </w:rPr>
        <w:t xml:space="preserve">r). By modifying the </w:t>
      </w:r>
      <w:r w:rsidRPr="00E35EA4">
        <w:rPr>
          <w:rFonts w:ascii="Times New Roman" w:hAnsi="Times New Roman" w:cs="Times New Roman"/>
          <w:sz w:val="24"/>
          <w:szCs w:val="24"/>
          <w:lang w:val="en-US"/>
        </w:rPr>
        <w:lastRenderedPageBreak/>
        <w:t>settings</w:t>
      </w:r>
      <w:r w:rsidR="00F57B6E"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you can verify that</w:t>
      </w:r>
      <w:r w:rsidRPr="00E35EA4">
        <w:rPr>
          <w:rFonts w:ascii="Times New Roman" w:hAnsi="Times New Roman" w:cs="Times New Roman"/>
          <w:color w:val="000000" w:themeColor="text1"/>
          <w:sz w:val="24"/>
          <w:szCs w:val="24"/>
          <w:lang w:val="en-US"/>
        </w:rPr>
        <w:t xml:space="preserve"> the waves are reacting very sensitive</w:t>
      </w:r>
      <w:r w:rsidR="00985D08" w:rsidRPr="00E35EA4">
        <w:rPr>
          <w:rFonts w:ascii="Times New Roman" w:hAnsi="Times New Roman" w:cs="Times New Roman"/>
          <w:color w:val="000000" w:themeColor="text1"/>
          <w:sz w:val="24"/>
          <w:szCs w:val="24"/>
          <w:lang w:val="en-US"/>
        </w:rPr>
        <w:t>ly</w:t>
      </w:r>
      <w:r w:rsidRPr="00E35EA4">
        <w:rPr>
          <w:rFonts w:ascii="Times New Roman" w:hAnsi="Times New Roman" w:cs="Times New Roman"/>
          <w:color w:val="000000" w:themeColor="text1"/>
          <w:sz w:val="24"/>
          <w:szCs w:val="24"/>
          <w:lang w:val="en-US"/>
        </w:rPr>
        <w:t xml:space="preserve"> to changes. The alteration of symmetry causes interesting phenomena with complex geometries that not only have regular pattern</w:t>
      </w:r>
      <w:r w:rsidR="00467FC6" w:rsidRPr="00E35EA4">
        <w:rPr>
          <w:rFonts w:ascii="Times New Roman" w:hAnsi="Times New Roman" w:cs="Times New Roman"/>
          <w:color w:val="000000" w:themeColor="text1"/>
          <w:sz w:val="24"/>
          <w:szCs w:val="24"/>
          <w:lang w:val="en-US"/>
        </w:rPr>
        <w:t>s</w:t>
      </w:r>
      <w:r w:rsidRPr="00E35EA4">
        <w:rPr>
          <w:rFonts w:ascii="Times New Roman" w:hAnsi="Times New Roman" w:cs="Times New Roman"/>
          <w:color w:val="000000" w:themeColor="text1"/>
          <w:sz w:val="24"/>
          <w:szCs w:val="24"/>
          <w:lang w:val="en-US"/>
        </w:rPr>
        <w:t xml:space="preserve"> in space but also in time. Aside from the precise symmetrical information processing</w:t>
      </w:r>
      <w:r w:rsidR="00985D08" w:rsidRPr="00E35EA4">
        <w:rPr>
          <w:rFonts w:ascii="Times New Roman" w:hAnsi="Times New Roman" w:cs="Times New Roman"/>
          <w:color w:val="000000" w:themeColor="text1"/>
          <w:sz w:val="24"/>
          <w:szCs w:val="24"/>
          <w:lang w:val="en-US"/>
        </w:rPr>
        <w:t>,</w:t>
      </w:r>
      <w:r w:rsidRPr="00E35EA4">
        <w:rPr>
          <w:rFonts w:ascii="Times New Roman" w:hAnsi="Times New Roman" w:cs="Times New Roman"/>
          <w:color w:val="000000" w:themeColor="text1"/>
          <w:sz w:val="24"/>
          <w:szCs w:val="24"/>
          <w:lang w:val="en-US"/>
        </w:rPr>
        <w:t xml:space="preserve"> gentle symmetry breaking </w:t>
      </w:r>
      <w:r w:rsidR="00976898">
        <w:rPr>
          <w:rFonts w:ascii="Times New Roman" w:hAnsi="Times New Roman" w:cs="Times New Roman"/>
          <w:color w:val="000000" w:themeColor="text1"/>
          <w:sz w:val="24"/>
          <w:szCs w:val="24"/>
          <w:lang w:val="en-US"/>
        </w:rPr>
        <w:t>increases</w:t>
      </w:r>
      <w:r w:rsidRPr="00E35EA4">
        <w:rPr>
          <w:rFonts w:ascii="Times New Roman" w:hAnsi="Times New Roman" w:cs="Times New Roman"/>
          <w:color w:val="000000" w:themeColor="text1"/>
          <w:sz w:val="24"/>
          <w:szCs w:val="24"/>
          <w:lang w:val="en-US"/>
        </w:rPr>
        <w:t xml:space="preserve"> the degrees of freedom of the simulati</w:t>
      </w:r>
      <w:r w:rsidR="006C4F5F" w:rsidRPr="00E35EA4">
        <w:rPr>
          <w:rFonts w:ascii="Times New Roman" w:hAnsi="Times New Roman" w:cs="Times New Roman"/>
          <w:color w:val="000000" w:themeColor="text1"/>
          <w:sz w:val="24"/>
          <w:szCs w:val="24"/>
          <w:lang w:val="en-US"/>
        </w:rPr>
        <w:t>on and offers new ways to analyz</w:t>
      </w:r>
      <w:r w:rsidRPr="00E35EA4">
        <w:rPr>
          <w:rFonts w:ascii="Times New Roman" w:hAnsi="Times New Roman" w:cs="Times New Roman"/>
          <w:color w:val="000000" w:themeColor="text1"/>
          <w:sz w:val="24"/>
          <w:szCs w:val="24"/>
          <w:lang w:val="en-US"/>
        </w:rPr>
        <w:t>e a system</w:t>
      </w:r>
      <w:r w:rsidR="00976898">
        <w:rPr>
          <w:rFonts w:ascii="Times New Roman" w:hAnsi="Times New Roman" w:cs="Times New Roman"/>
          <w:color w:val="000000" w:themeColor="text1"/>
          <w:sz w:val="24"/>
          <w:szCs w:val="24"/>
          <w:lang w:val="en-US"/>
        </w:rPr>
        <w:t>'</w:t>
      </w:r>
      <w:r w:rsidRPr="00E35EA4">
        <w:rPr>
          <w:rFonts w:ascii="Times New Roman" w:hAnsi="Times New Roman" w:cs="Times New Roman"/>
          <w:color w:val="000000" w:themeColor="text1"/>
          <w:sz w:val="24"/>
          <w:szCs w:val="24"/>
          <w:lang w:val="en-US"/>
        </w:rPr>
        <w:t>s behavio</w:t>
      </w:r>
      <w:r w:rsidR="004912A0" w:rsidRPr="00E35EA4">
        <w:rPr>
          <w:rFonts w:ascii="Times New Roman" w:hAnsi="Times New Roman" w:cs="Times New Roman"/>
          <w:color w:val="000000" w:themeColor="text1"/>
          <w:sz w:val="24"/>
          <w:szCs w:val="24"/>
          <w:lang w:val="en-US"/>
        </w:rPr>
        <w:t>r facing external</w:t>
      </w:r>
      <w:r w:rsidRPr="00E35EA4">
        <w:rPr>
          <w:rFonts w:ascii="Times New Roman" w:hAnsi="Times New Roman" w:cs="Times New Roman"/>
          <w:color w:val="000000" w:themeColor="text1"/>
          <w:sz w:val="24"/>
          <w:szCs w:val="24"/>
          <w:lang w:val="en-US"/>
        </w:rPr>
        <w:t xml:space="preserve"> information. </w:t>
      </w:r>
    </w:p>
    <w:p w14:paraId="21E3D076" w14:textId="77777777" w:rsidR="000C3156" w:rsidRPr="00E35EA4" w:rsidRDefault="000C3156" w:rsidP="000C3156">
      <w:pPr>
        <w:jc w:val="center"/>
        <w:rPr>
          <w:rFonts w:ascii="Times New Roman" w:hAnsi="Times New Roman" w:cs="Times New Roman"/>
          <w:bCs/>
          <w:sz w:val="20"/>
          <w:lang w:val="en-US"/>
        </w:rPr>
      </w:pPr>
      <w:r w:rsidRPr="00E35EA4">
        <w:rPr>
          <w:rFonts w:ascii="Times New Roman" w:hAnsi="Times New Roman" w:cs="Times New Roman"/>
          <w:noProof/>
          <w:lang w:val="en-US" w:eastAsia="en-GB"/>
        </w:rPr>
        <w:drawing>
          <wp:inline distT="0" distB="0" distL="0" distR="0" wp14:anchorId="3286E0B2" wp14:editId="7B66D4D1">
            <wp:extent cx="5724525" cy="2476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2476500"/>
                    </a:xfrm>
                    <a:prstGeom prst="rect">
                      <a:avLst/>
                    </a:prstGeom>
                    <a:solidFill>
                      <a:srgbClr val="FFFFFF"/>
                    </a:solidFill>
                    <a:ln>
                      <a:noFill/>
                    </a:ln>
                  </pic:spPr>
                </pic:pic>
              </a:graphicData>
            </a:graphic>
          </wp:inline>
        </w:drawing>
      </w:r>
    </w:p>
    <w:p w14:paraId="3BC0FC02" w14:textId="23C06BAB" w:rsidR="000C3156" w:rsidRPr="00E35EA4" w:rsidRDefault="000C3156" w:rsidP="000C3156">
      <w:pPr>
        <w:spacing w:line="240" w:lineRule="auto"/>
        <w:jc w:val="both"/>
        <w:rPr>
          <w:rFonts w:ascii="Times New Roman" w:hAnsi="Times New Roman" w:cs="Times New Roman"/>
          <w:bCs/>
          <w:u w:val="single"/>
          <w:lang w:val="en-US"/>
        </w:rPr>
      </w:pPr>
      <w:r w:rsidRPr="00E35EA4">
        <w:rPr>
          <w:rFonts w:ascii="Times New Roman" w:hAnsi="Times New Roman" w:cs="Times New Roman"/>
          <w:b/>
          <w:bCs/>
          <w:color w:val="000000" w:themeColor="text1"/>
          <w:sz w:val="20"/>
          <w:lang w:val="en-US"/>
        </w:rPr>
        <w:t xml:space="preserve">Figure </w:t>
      </w:r>
      <w:r w:rsidR="00D56C1F" w:rsidRPr="00E35EA4">
        <w:rPr>
          <w:rFonts w:ascii="Times New Roman" w:hAnsi="Times New Roman" w:cs="Times New Roman"/>
          <w:b/>
          <w:bCs/>
          <w:color w:val="000000" w:themeColor="text1"/>
          <w:sz w:val="20"/>
          <w:lang w:val="en-US"/>
        </w:rPr>
        <w:t>T1</w:t>
      </w:r>
      <w:r w:rsidRPr="00E35EA4">
        <w:rPr>
          <w:rFonts w:ascii="Times New Roman" w:hAnsi="Times New Roman" w:cs="Times New Roman"/>
          <w:b/>
          <w:bCs/>
          <w:color w:val="000000" w:themeColor="text1"/>
          <w:sz w:val="20"/>
          <w:lang w:val="en-US"/>
        </w:rPr>
        <w:t>.4:</w:t>
      </w:r>
      <w:r w:rsidRPr="00E35EA4">
        <w:rPr>
          <w:rFonts w:ascii="Times New Roman" w:hAnsi="Times New Roman" w:cs="Times New Roman"/>
          <w:bCs/>
          <w:color w:val="000000" w:themeColor="text1"/>
          <w:sz w:val="20"/>
          <w:lang w:val="en-US"/>
        </w:rPr>
        <w:t xml:space="preserve"> </w:t>
      </w:r>
      <w:r w:rsidRPr="00E35EA4">
        <w:rPr>
          <w:rFonts w:ascii="Times New Roman" w:hAnsi="Times New Roman" w:cs="Times New Roman"/>
          <w:bCs/>
          <w:sz w:val="20"/>
          <w:lang w:val="en-US"/>
        </w:rPr>
        <w:t>Alter the symmetry of energy transfer for your purposes. The sliders are in a retinotop</w:t>
      </w:r>
      <w:r w:rsidR="002E42FD" w:rsidRPr="00E35EA4">
        <w:rPr>
          <w:rFonts w:ascii="Times New Roman" w:hAnsi="Times New Roman" w:cs="Times New Roman"/>
          <w:bCs/>
          <w:sz w:val="20"/>
          <w:lang w:val="en-US"/>
        </w:rPr>
        <w:t>ic order related to the neighbo</w:t>
      </w:r>
      <w:r w:rsidRPr="00E35EA4">
        <w:rPr>
          <w:rFonts w:ascii="Times New Roman" w:hAnsi="Times New Roman" w:cs="Times New Roman"/>
          <w:bCs/>
          <w:sz w:val="20"/>
          <w:lang w:val="en-US"/>
        </w:rPr>
        <w:t>rs of neurons that are exited.</w:t>
      </w:r>
    </w:p>
    <w:p w14:paraId="7590BAF4" w14:textId="0F6594F5" w:rsidR="000C3156" w:rsidRPr="00E35EA4" w:rsidRDefault="000C3156" w:rsidP="000C3156">
      <w:pPr>
        <w:spacing w:line="360" w:lineRule="auto"/>
        <w:jc w:val="both"/>
        <w:rPr>
          <w:rFonts w:ascii="Times New Roman" w:hAnsi="Times New Roman" w:cs="Times New Roman"/>
          <w:bCs/>
          <w:sz w:val="24"/>
          <w:szCs w:val="24"/>
          <w:lang w:val="en-US"/>
        </w:rPr>
      </w:pPr>
      <w:r w:rsidRPr="00E35EA4">
        <w:rPr>
          <w:rFonts w:ascii="Times New Roman" w:hAnsi="Times New Roman" w:cs="Times New Roman"/>
          <w:bCs/>
          <w:sz w:val="24"/>
          <w:szCs w:val="24"/>
          <w:lang w:val="en-US"/>
        </w:rPr>
        <w:t>Furthermore, Fig</w:t>
      </w:r>
      <w:r w:rsidR="000C7E5B"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680B99" w:rsidRPr="00E35EA4">
        <w:rPr>
          <w:rFonts w:ascii="Times New Roman" w:hAnsi="Times New Roman" w:cs="Times New Roman"/>
          <w:bCs/>
          <w:sz w:val="24"/>
          <w:szCs w:val="24"/>
          <w:lang w:val="en-US"/>
        </w:rPr>
        <w:t>T1</w:t>
      </w:r>
      <w:r w:rsidRPr="00E35EA4">
        <w:rPr>
          <w:rFonts w:ascii="Times New Roman" w:hAnsi="Times New Roman" w:cs="Times New Roman"/>
          <w:bCs/>
          <w:sz w:val="24"/>
          <w:szCs w:val="24"/>
          <w:lang w:val="en-US"/>
        </w:rPr>
        <w:t xml:space="preserve">.5 presents </w:t>
      </w:r>
      <w:r w:rsidRPr="00E35EA4">
        <w:rPr>
          <w:rFonts w:ascii="Times New Roman" w:hAnsi="Times New Roman" w:cs="Times New Roman"/>
          <w:bCs/>
          <w:i/>
          <w:sz w:val="24"/>
          <w:szCs w:val="24"/>
          <w:lang w:val="en-US"/>
        </w:rPr>
        <w:t>sliders</w:t>
      </w:r>
      <w:r w:rsidRPr="00E35EA4">
        <w:rPr>
          <w:rFonts w:ascii="Times New Roman" w:hAnsi="Times New Roman" w:cs="Times New Roman"/>
          <w:bCs/>
          <w:sz w:val="24"/>
          <w:szCs w:val="24"/>
          <w:lang w:val="en-US"/>
        </w:rPr>
        <w:t xml:space="preserve"> that offer you options to alter the properties of energy transfer between the patches. </w:t>
      </w:r>
      <w:proofErr w:type="gramStart"/>
      <w:r w:rsidRPr="00E35EA4">
        <w:rPr>
          <w:rFonts w:ascii="Times New Roman" w:hAnsi="Times New Roman" w:cs="Times New Roman"/>
          <w:bCs/>
          <w:sz w:val="24"/>
          <w:szCs w:val="24"/>
          <w:lang w:val="en-US"/>
        </w:rPr>
        <w:t>In order to</w:t>
      </w:r>
      <w:proofErr w:type="gramEnd"/>
      <w:r w:rsidRPr="00E35EA4">
        <w:rPr>
          <w:rFonts w:ascii="Times New Roman" w:hAnsi="Times New Roman" w:cs="Times New Roman"/>
          <w:bCs/>
          <w:sz w:val="24"/>
          <w:szCs w:val="24"/>
          <w:lang w:val="en-US"/>
        </w:rPr>
        <w:t xml:space="preserve"> simulate </w:t>
      </w:r>
      <w:r w:rsidR="00F85B8D">
        <w:rPr>
          <w:rFonts w:ascii="Times New Roman" w:hAnsi="Times New Roman" w:cs="Times New Roman"/>
          <w:bCs/>
          <w:sz w:val="24"/>
          <w:szCs w:val="24"/>
          <w:lang w:val="en-US"/>
        </w:rPr>
        <w:t xml:space="preserve">the </w:t>
      </w:r>
      <w:r w:rsidRPr="00E35EA4">
        <w:rPr>
          <w:rFonts w:ascii="Times New Roman" w:hAnsi="Times New Roman" w:cs="Times New Roman"/>
          <w:bCs/>
          <w:sz w:val="24"/>
          <w:szCs w:val="24"/>
          <w:lang w:val="en-US"/>
        </w:rPr>
        <w:t>transmission of energy between the patches</w:t>
      </w:r>
      <w:r w:rsidR="00467FC6"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the neighbors are ordered</w:t>
      </w:r>
      <w:r w:rsidR="00467FC6" w:rsidRPr="00E35EA4">
        <w:rPr>
          <w:rFonts w:ascii="Times New Roman" w:hAnsi="Times New Roman" w:cs="Times New Roman"/>
          <w:bCs/>
          <w:sz w:val="24"/>
          <w:szCs w:val="24"/>
          <w:lang w:val="en-US"/>
        </w:rPr>
        <w:t xml:space="preserve"> </w:t>
      </w:r>
      <w:r w:rsidRPr="00E35EA4">
        <w:rPr>
          <w:rFonts w:ascii="Times New Roman" w:hAnsi="Times New Roman" w:cs="Times New Roman"/>
          <w:bCs/>
          <w:sz w:val="24"/>
          <w:szCs w:val="24"/>
          <w:lang w:val="en-US"/>
        </w:rPr>
        <w:t>radial</w:t>
      </w:r>
      <w:r w:rsidR="00467FC6" w:rsidRPr="00E35EA4">
        <w:rPr>
          <w:rFonts w:ascii="Times New Roman" w:hAnsi="Times New Roman" w:cs="Times New Roman"/>
          <w:bCs/>
          <w:sz w:val="24"/>
          <w:szCs w:val="24"/>
          <w:lang w:val="en-US"/>
        </w:rPr>
        <w:t>ly</w:t>
      </w:r>
      <w:r w:rsidRPr="00E35EA4">
        <w:rPr>
          <w:rFonts w:ascii="Times New Roman" w:hAnsi="Times New Roman" w:cs="Times New Roman"/>
          <w:bCs/>
          <w:sz w:val="24"/>
          <w:szCs w:val="24"/>
          <w:lang w:val="en-US"/>
        </w:rPr>
        <w:t xml:space="preserve"> symmetr</w:t>
      </w:r>
      <w:r w:rsidR="00467FC6" w:rsidRPr="00E35EA4">
        <w:rPr>
          <w:rFonts w:ascii="Times New Roman" w:hAnsi="Times New Roman" w:cs="Times New Roman"/>
          <w:bCs/>
          <w:sz w:val="24"/>
          <w:szCs w:val="24"/>
          <w:lang w:val="en-US"/>
        </w:rPr>
        <w:t>ic</w:t>
      </w:r>
      <w:r w:rsidRPr="00E35EA4">
        <w:rPr>
          <w:rFonts w:ascii="Times New Roman" w:hAnsi="Times New Roman" w:cs="Times New Roman"/>
          <w:bCs/>
          <w:sz w:val="24"/>
          <w:szCs w:val="24"/>
          <w:lang w:val="en-US"/>
        </w:rPr>
        <w:t xml:space="preserve"> around one patch. </w:t>
      </w:r>
      <w:proofErr w:type="spellStart"/>
      <w:r w:rsidRPr="00E35EA4">
        <w:rPr>
          <w:rFonts w:ascii="Times New Roman" w:hAnsi="Times New Roman" w:cs="Times New Roman"/>
          <w:bCs/>
          <w:i/>
          <w:sz w:val="24"/>
          <w:szCs w:val="24"/>
          <w:lang w:val="en-US"/>
        </w:rPr>
        <w:t>Neighbourintergration</w:t>
      </w:r>
      <w:proofErr w:type="spellEnd"/>
      <w:r w:rsidRPr="00E35EA4">
        <w:rPr>
          <w:rFonts w:ascii="Times New Roman" w:hAnsi="Times New Roman" w:cs="Times New Roman"/>
          <w:bCs/>
          <w:sz w:val="24"/>
          <w:szCs w:val="24"/>
          <w:lang w:val="en-US"/>
        </w:rPr>
        <w:t xml:space="preserve"> determines the ratio of energy a neighbor contributes with its own activation to the activation of the central patch. </w:t>
      </w:r>
      <w:proofErr w:type="spellStart"/>
      <w:r w:rsidRPr="00E35EA4">
        <w:rPr>
          <w:rFonts w:ascii="Times New Roman" w:hAnsi="Times New Roman" w:cs="Times New Roman"/>
          <w:bCs/>
          <w:i/>
          <w:sz w:val="24"/>
          <w:szCs w:val="24"/>
          <w:lang w:val="en-US"/>
        </w:rPr>
        <w:t>Neighbourintegration</w:t>
      </w:r>
      <w:proofErr w:type="spellEnd"/>
      <w:r w:rsidRPr="00E35EA4">
        <w:rPr>
          <w:rFonts w:ascii="Times New Roman" w:hAnsi="Times New Roman" w:cs="Times New Roman"/>
          <w:bCs/>
          <w:sz w:val="24"/>
          <w:szCs w:val="24"/>
          <w:lang w:val="en-US"/>
        </w:rPr>
        <w:t xml:space="preserve"> is the ratio of energy</w:t>
      </w:r>
      <w:r w:rsidR="00C22C3C" w:rsidRPr="00E35EA4">
        <w:rPr>
          <w:rFonts w:ascii="Times New Roman" w:hAnsi="Times New Roman" w:cs="Times New Roman"/>
          <w:bCs/>
          <w:sz w:val="24"/>
          <w:szCs w:val="24"/>
          <w:lang w:val="en-US"/>
        </w:rPr>
        <w:t xml:space="preserve"> transfer of the 4 next neighbo</w:t>
      </w:r>
      <w:r w:rsidRPr="00E35EA4">
        <w:rPr>
          <w:rFonts w:ascii="Times New Roman" w:hAnsi="Times New Roman" w:cs="Times New Roman"/>
          <w:bCs/>
          <w:sz w:val="24"/>
          <w:szCs w:val="24"/>
          <w:lang w:val="en-US"/>
        </w:rPr>
        <w:t xml:space="preserve">rs, whereas </w:t>
      </w:r>
      <w:r w:rsidRPr="00E35EA4">
        <w:rPr>
          <w:rFonts w:ascii="Times New Roman" w:hAnsi="Times New Roman" w:cs="Times New Roman"/>
          <w:bCs/>
          <w:i/>
          <w:sz w:val="24"/>
          <w:szCs w:val="24"/>
          <w:lang w:val="en-US"/>
        </w:rPr>
        <w:t>neighbourintegration1</w:t>
      </w:r>
      <w:r w:rsidRPr="00E35EA4">
        <w:rPr>
          <w:rFonts w:ascii="Times New Roman" w:hAnsi="Times New Roman" w:cs="Times New Roman"/>
          <w:bCs/>
          <w:sz w:val="24"/>
          <w:szCs w:val="24"/>
          <w:lang w:val="en-US"/>
        </w:rPr>
        <w:t xml:space="preserve"> is the ratio of the 4 next-next neighbors and </w:t>
      </w:r>
      <w:r w:rsidRPr="00E35EA4">
        <w:rPr>
          <w:rFonts w:ascii="Times New Roman" w:hAnsi="Times New Roman" w:cs="Times New Roman"/>
          <w:bCs/>
          <w:i/>
          <w:sz w:val="24"/>
          <w:szCs w:val="24"/>
          <w:lang w:val="en-US"/>
        </w:rPr>
        <w:t xml:space="preserve">neighboursintegration2 </w:t>
      </w:r>
      <w:r w:rsidRPr="00E35EA4">
        <w:rPr>
          <w:rFonts w:ascii="Times New Roman" w:hAnsi="Times New Roman" w:cs="Times New Roman"/>
          <w:bCs/>
          <w:sz w:val="24"/>
          <w:szCs w:val="24"/>
          <w:lang w:val="en-US"/>
        </w:rPr>
        <w:t>of the 4 next-next-next neighbors</w:t>
      </w:r>
      <w:r w:rsidR="00F85B8D">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and so on. </w:t>
      </w:r>
      <w:r w:rsidR="00C22C3C" w:rsidRPr="00E35EA4">
        <w:rPr>
          <w:rFonts w:ascii="Times New Roman" w:hAnsi="Times New Roman" w:cs="Times New Roman"/>
          <w:bCs/>
          <w:sz w:val="24"/>
          <w:szCs w:val="24"/>
          <w:lang w:val="en-US"/>
        </w:rPr>
        <w:t>Overall</w:t>
      </w:r>
      <w:r w:rsidR="00F85B8D">
        <w:rPr>
          <w:rFonts w:ascii="Times New Roman" w:hAnsi="Times New Roman" w:cs="Times New Roman"/>
          <w:bCs/>
          <w:sz w:val="24"/>
          <w:szCs w:val="24"/>
          <w:lang w:val="en-US"/>
        </w:rPr>
        <w:t>,</w:t>
      </w:r>
      <w:r w:rsidR="00C22C3C" w:rsidRPr="00E35EA4">
        <w:rPr>
          <w:rFonts w:ascii="Times New Roman" w:hAnsi="Times New Roman" w:cs="Times New Roman"/>
          <w:bCs/>
          <w:sz w:val="24"/>
          <w:szCs w:val="24"/>
          <w:lang w:val="en-US"/>
        </w:rPr>
        <w:t xml:space="preserve"> 60 neighbo</w:t>
      </w:r>
      <w:r w:rsidRPr="00E35EA4">
        <w:rPr>
          <w:rFonts w:ascii="Times New Roman" w:hAnsi="Times New Roman" w:cs="Times New Roman"/>
          <w:bCs/>
          <w:sz w:val="24"/>
          <w:szCs w:val="24"/>
          <w:lang w:val="en-US"/>
        </w:rPr>
        <w:t>rs can be set to contribute to the calculation of the present slope and the corresponding activation level. In this way</w:t>
      </w:r>
      <w:r w:rsidR="00F85B8D">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the activation of the patches is calculated step by step </w:t>
      </w:r>
      <w:r w:rsidR="00F85B8D">
        <w:rPr>
          <w:rFonts w:ascii="Times New Roman" w:hAnsi="Times New Roman" w:cs="Times New Roman"/>
          <w:bCs/>
          <w:sz w:val="24"/>
          <w:szCs w:val="24"/>
          <w:lang w:val="en-US"/>
        </w:rPr>
        <w:t xml:space="preserve">for </w:t>
      </w:r>
      <w:r w:rsidRPr="00E35EA4">
        <w:rPr>
          <w:rFonts w:ascii="Times New Roman" w:hAnsi="Times New Roman" w:cs="Times New Roman"/>
          <w:bCs/>
          <w:sz w:val="24"/>
          <w:szCs w:val="24"/>
          <w:lang w:val="en-US"/>
        </w:rPr>
        <w:t xml:space="preserve">each tick. </w:t>
      </w:r>
      <w:proofErr w:type="gramStart"/>
      <w:r w:rsidR="00342670" w:rsidRPr="00E35EA4">
        <w:rPr>
          <w:rFonts w:ascii="Times New Roman" w:hAnsi="Times New Roman" w:cs="Times New Roman"/>
          <w:bCs/>
          <w:sz w:val="24"/>
          <w:szCs w:val="24"/>
          <w:lang w:val="en-US"/>
        </w:rPr>
        <w:t>Similar to</w:t>
      </w:r>
      <w:proofErr w:type="gramEnd"/>
      <w:r w:rsidR="00342670" w:rsidRPr="00E35EA4">
        <w:rPr>
          <w:rFonts w:ascii="Times New Roman" w:hAnsi="Times New Roman" w:cs="Times New Roman"/>
          <w:bCs/>
          <w:sz w:val="24"/>
          <w:szCs w:val="24"/>
          <w:lang w:val="en-US"/>
        </w:rPr>
        <w:t xml:space="preserve"> an increase </w:t>
      </w:r>
      <w:r w:rsidR="00F85B8D">
        <w:rPr>
          <w:rFonts w:ascii="Times New Roman" w:hAnsi="Times New Roman" w:cs="Times New Roman"/>
          <w:bCs/>
          <w:sz w:val="24"/>
          <w:szCs w:val="24"/>
          <w:lang w:val="en-US"/>
        </w:rPr>
        <w:t>in</w:t>
      </w:r>
      <w:r w:rsidR="00342670" w:rsidRPr="00E35EA4">
        <w:rPr>
          <w:rFonts w:ascii="Times New Roman" w:hAnsi="Times New Roman" w:cs="Times New Roman"/>
          <w:bCs/>
          <w:sz w:val="24"/>
          <w:szCs w:val="24"/>
          <w:lang w:val="en-US"/>
        </w:rPr>
        <w:t xml:space="preserve"> </w:t>
      </w:r>
      <w:proofErr w:type="spellStart"/>
      <w:r w:rsidR="00342670" w:rsidRPr="00E35EA4">
        <w:rPr>
          <w:rFonts w:ascii="Times New Roman" w:hAnsi="Times New Roman" w:cs="Times New Roman"/>
          <w:bCs/>
          <w:i/>
          <w:sz w:val="24"/>
          <w:szCs w:val="24"/>
          <w:lang w:val="en-US"/>
        </w:rPr>
        <w:t>neighbourintegration</w:t>
      </w:r>
      <w:proofErr w:type="spellEnd"/>
      <w:r w:rsidR="00342670" w:rsidRPr="00E35EA4">
        <w:rPr>
          <w:rFonts w:ascii="Times New Roman" w:hAnsi="Times New Roman" w:cs="Times New Roman"/>
          <w:bCs/>
          <w:sz w:val="24"/>
          <w:szCs w:val="24"/>
          <w:lang w:val="en-US"/>
        </w:rPr>
        <w:t xml:space="preserve"> (</w:t>
      </w:r>
      <w:proofErr w:type="spellStart"/>
      <w:r w:rsidR="00342670" w:rsidRPr="00E35EA4">
        <w:rPr>
          <w:rFonts w:ascii="Times New Roman" w:hAnsi="Times New Roman" w:cs="Times New Roman"/>
          <w:bCs/>
          <w:i/>
          <w:sz w:val="24"/>
          <w:szCs w:val="24"/>
          <w:lang w:val="en-US"/>
        </w:rPr>
        <w:t>NI_slopev</w:t>
      </w:r>
      <w:proofErr w:type="spellEnd"/>
      <w:r w:rsidR="00342670"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6051C1" w:rsidRPr="00E35EA4">
        <w:rPr>
          <w:rFonts w:ascii="Times New Roman" w:hAnsi="Times New Roman" w:cs="Times New Roman"/>
          <w:bCs/>
          <w:sz w:val="24"/>
          <w:szCs w:val="24"/>
          <w:lang w:val="en-US"/>
        </w:rPr>
        <w:t xml:space="preserve">an </w:t>
      </w:r>
      <w:r w:rsidRPr="00E35EA4">
        <w:rPr>
          <w:rFonts w:ascii="Times New Roman" w:hAnsi="Times New Roman" w:cs="Times New Roman"/>
          <w:bCs/>
          <w:sz w:val="24"/>
          <w:szCs w:val="24"/>
          <w:lang w:val="en-US"/>
        </w:rPr>
        <w:t>increas</w:t>
      </w:r>
      <w:r w:rsidR="00843692" w:rsidRPr="00E35EA4">
        <w:rPr>
          <w:rFonts w:ascii="Times New Roman" w:hAnsi="Times New Roman" w:cs="Times New Roman"/>
          <w:bCs/>
          <w:sz w:val="24"/>
          <w:szCs w:val="24"/>
          <w:lang w:val="en-US"/>
        </w:rPr>
        <w:t xml:space="preserve">ed </w:t>
      </w:r>
      <w:r w:rsidRPr="00E35EA4">
        <w:rPr>
          <w:rFonts w:ascii="Times New Roman" w:hAnsi="Times New Roman" w:cs="Times New Roman"/>
          <w:bCs/>
          <w:sz w:val="24"/>
          <w:szCs w:val="24"/>
          <w:lang w:val="en-US"/>
        </w:rPr>
        <w:t xml:space="preserve">connectivity can </w:t>
      </w:r>
      <w:r w:rsidR="00F57B6E" w:rsidRPr="00E35EA4">
        <w:rPr>
          <w:rFonts w:ascii="Times New Roman" w:hAnsi="Times New Roman" w:cs="Times New Roman"/>
          <w:bCs/>
          <w:sz w:val="24"/>
          <w:szCs w:val="24"/>
          <w:lang w:val="en-US"/>
        </w:rPr>
        <w:t>increase</w:t>
      </w:r>
      <w:r w:rsidR="00843692" w:rsidRPr="00E35EA4">
        <w:rPr>
          <w:rFonts w:ascii="Times New Roman" w:hAnsi="Times New Roman" w:cs="Times New Roman"/>
          <w:bCs/>
          <w:sz w:val="24"/>
          <w:szCs w:val="24"/>
          <w:lang w:val="en-US"/>
        </w:rPr>
        <w:t xml:space="preserve"> </w:t>
      </w:r>
      <w:r w:rsidR="00D80C2D" w:rsidRPr="00E35EA4">
        <w:rPr>
          <w:rFonts w:ascii="Times New Roman" w:hAnsi="Times New Roman" w:cs="Times New Roman"/>
          <w:bCs/>
          <w:sz w:val="24"/>
          <w:szCs w:val="24"/>
          <w:lang w:val="en-US"/>
        </w:rPr>
        <w:t>the speed of waves</w:t>
      </w:r>
      <w:r w:rsidR="008D57CD" w:rsidRPr="00E35EA4">
        <w:rPr>
          <w:rFonts w:ascii="Times New Roman" w:hAnsi="Times New Roman" w:cs="Times New Roman"/>
          <w:bCs/>
          <w:sz w:val="24"/>
          <w:szCs w:val="24"/>
          <w:lang w:val="en-US"/>
        </w:rPr>
        <w:t xml:space="preserve"> and </w:t>
      </w:r>
      <w:r w:rsidR="003B6C61" w:rsidRPr="00E35EA4">
        <w:rPr>
          <w:rFonts w:ascii="Times New Roman" w:hAnsi="Times New Roman" w:cs="Times New Roman"/>
          <w:bCs/>
          <w:sz w:val="24"/>
          <w:szCs w:val="24"/>
          <w:lang w:val="en-US"/>
        </w:rPr>
        <w:t xml:space="preserve">frequency </w:t>
      </w:r>
      <w:r w:rsidR="00D80C2D" w:rsidRPr="00E35EA4">
        <w:rPr>
          <w:rFonts w:ascii="Times New Roman" w:hAnsi="Times New Roman" w:cs="Times New Roman"/>
          <w:bCs/>
          <w:sz w:val="24"/>
          <w:szCs w:val="24"/>
          <w:lang w:val="en-US"/>
        </w:rPr>
        <w:t>coding potential</w:t>
      </w:r>
      <w:r w:rsidRPr="00E35EA4">
        <w:rPr>
          <w:rFonts w:ascii="Times New Roman" w:hAnsi="Times New Roman" w:cs="Times New Roman"/>
          <w:bCs/>
          <w:sz w:val="24"/>
          <w:szCs w:val="24"/>
          <w:lang w:val="en-US"/>
        </w:rPr>
        <w:t xml:space="preserve">. </w:t>
      </w:r>
    </w:p>
    <w:p w14:paraId="4C6127DD" w14:textId="77777777" w:rsidR="000C3156" w:rsidRPr="00E35EA4" w:rsidRDefault="000C3156" w:rsidP="000C3156">
      <w:pPr>
        <w:spacing w:line="360" w:lineRule="auto"/>
        <w:jc w:val="both"/>
        <w:rPr>
          <w:rFonts w:ascii="Times New Roman" w:hAnsi="Times New Roman" w:cs="Times New Roman"/>
          <w:b/>
          <w:bCs/>
          <w:sz w:val="24"/>
          <w:szCs w:val="24"/>
          <w:lang w:val="en-US"/>
        </w:rPr>
      </w:pPr>
    </w:p>
    <w:p w14:paraId="464321A0" w14:textId="77777777" w:rsidR="000C3156" w:rsidRPr="00E35EA4" w:rsidRDefault="000C3156" w:rsidP="000C3156">
      <w:pPr>
        <w:jc w:val="center"/>
        <w:rPr>
          <w:rFonts w:ascii="Times New Roman" w:hAnsi="Times New Roman" w:cs="Times New Roman"/>
          <w:bCs/>
          <w:sz w:val="20"/>
          <w:lang w:val="en-US"/>
        </w:rPr>
      </w:pPr>
      <w:r w:rsidRPr="00E35EA4">
        <w:rPr>
          <w:rFonts w:ascii="Times New Roman" w:hAnsi="Times New Roman" w:cs="Times New Roman"/>
          <w:bCs/>
          <w:noProof/>
          <w:sz w:val="20"/>
          <w:lang w:val="en-US" w:eastAsia="en-GB"/>
        </w:rPr>
        <w:lastRenderedPageBreak/>
        <w:drawing>
          <wp:inline distT="0" distB="0" distL="0" distR="0" wp14:anchorId="32FF530F" wp14:editId="0822271E">
            <wp:extent cx="4916805" cy="3105785"/>
            <wp:effectExtent l="0" t="0" r="0" b="0"/>
            <wp:docPr id="42" name="Grafik 42" descr="I:\Masterarbeit_BioWis\Netlogo\Skripts\Figure Paper\Interface\10stimuli 40-480Hz big sine NI2.65 200msbursts slopevd 0.08 slopeo0.01 d0.01 sponact0.01 50mV carrier7Hz - Kopie\Figure3.5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sterarbeit_BioWis\Netlogo\Skripts\Figure Paper\Interface\10stimuli 40-480Hz big sine NI2.65 200msbursts slopevd 0.08 slopeo0.01 d0.01 sponact0.01 50mV carrier7Hz - Kopie\Figure3.5_V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16805" cy="3105785"/>
                    </a:xfrm>
                    <a:prstGeom prst="rect">
                      <a:avLst/>
                    </a:prstGeom>
                    <a:noFill/>
                    <a:ln>
                      <a:noFill/>
                    </a:ln>
                  </pic:spPr>
                </pic:pic>
              </a:graphicData>
            </a:graphic>
          </wp:inline>
        </w:drawing>
      </w:r>
    </w:p>
    <w:p w14:paraId="186DD6E3" w14:textId="1C0C92E1" w:rsidR="000C3156" w:rsidRPr="00E35EA4" w:rsidRDefault="000C3156" w:rsidP="000C3156">
      <w:pPr>
        <w:spacing w:line="240" w:lineRule="auto"/>
        <w:jc w:val="both"/>
        <w:rPr>
          <w:rFonts w:ascii="Times New Roman" w:hAnsi="Times New Roman" w:cs="Times New Roman"/>
          <w:bCs/>
          <w:sz w:val="20"/>
          <w:szCs w:val="20"/>
          <w:lang w:val="en-US"/>
        </w:rPr>
      </w:pPr>
      <w:r w:rsidRPr="00E35EA4">
        <w:rPr>
          <w:rFonts w:ascii="Times New Roman" w:hAnsi="Times New Roman" w:cs="Times New Roman"/>
          <w:b/>
          <w:bCs/>
          <w:color w:val="000000" w:themeColor="text1"/>
          <w:sz w:val="20"/>
          <w:szCs w:val="20"/>
          <w:lang w:val="en-US"/>
        </w:rPr>
        <w:t xml:space="preserve">Figure </w:t>
      </w:r>
      <w:r w:rsidR="00251F7A" w:rsidRPr="00E35EA4">
        <w:rPr>
          <w:rFonts w:ascii="Times New Roman" w:hAnsi="Times New Roman" w:cs="Times New Roman"/>
          <w:b/>
          <w:bCs/>
          <w:color w:val="000000" w:themeColor="text1"/>
          <w:sz w:val="20"/>
          <w:szCs w:val="20"/>
          <w:lang w:val="en-US"/>
        </w:rPr>
        <w:t>T1</w:t>
      </w:r>
      <w:r w:rsidRPr="00E35EA4">
        <w:rPr>
          <w:rFonts w:ascii="Times New Roman" w:hAnsi="Times New Roman" w:cs="Times New Roman"/>
          <w:b/>
          <w:bCs/>
          <w:color w:val="000000" w:themeColor="text1"/>
          <w:sz w:val="20"/>
          <w:szCs w:val="20"/>
          <w:lang w:val="en-US"/>
        </w:rPr>
        <w:t>.5:</w:t>
      </w:r>
      <w:r w:rsidRPr="00E35EA4">
        <w:rPr>
          <w:rFonts w:ascii="Times New Roman" w:hAnsi="Times New Roman" w:cs="Times New Roman"/>
          <w:bCs/>
          <w:color w:val="000000" w:themeColor="text1"/>
          <w:sz w:val="20"/>
          <w:szCs w:val="20"/>
          <w:lang w:val="en-US"/>
        </w:rPr>
        <w:t xml:space="preserve"> </w:t>
      </w:r>
      <w:r w:rsidRPr="00E35EA4">
        <w:rPr>
          <w:rFonts w:ascii="Times New Roman" w:hAnsi="Times New Roman" w:cs="Times New Roman"/>
          <w:bCs/>
          <w:sz w:val="20"/>
          <w:szCs w:val="20"/>
          <w:lang w:val="en-US"/>
        </w:rPr>
        <w:t>The properties of the energy transfer can be altered by adjusting the energy transfer between the patches (</w:t>
      </w:r>
      <w:proofErr w:type="spellStart"/>
      <w:r w:rsidRPr="00E35EA4">
        <w:rPr>
          <w:rFonts w:ascii="Times New Roman" w:hAnsi="Times New Roman" w:cs="Times New Roman"/>
          <w:bCs/>
          <w:i/>
          <w:sz w:val="20"/>
          <w:szCs w:val="20"/>
          <w:lang w:val="en-US"/>
        </w:rPr>
        <w:t>neighbourintegration</w:t>
      </w:r>
      <w:proofErr w:type="spellEnd"/>
      <w:r w:rsidRPr="00E35EA4">
        <w:rPr>
          <w:rFonts w:ascii="Times New Roman" w:hAnsi="Times New Roman" w:cs="Times New Roman"/>
          <w:bCs/>
          <w:sz w:val="20"/>
          <w:szCs w:val="20"/>
          <w:lang w:val="en-US"/>
        </w:rPr>
        <w:t xml:space="preserve">). An altered energy transfer in time and space will influence the appearance of the interference pattern of the waves the model generates. The number of neighbors contributing to </w:t>
      </w:r>
      <w:r w:rsidR="00482B01">
        <w:rPr>
          <w:rFonts w:ascii="Times New Roman" w:hAnsi="Times New Roman" w:cs="Times New Roman"/>
          <w:bCs/>
          <w:sz w:val="20"/>
          <w:szCs w:val="20"/>
          <w:lang w:val="en-US"/>
        </w:rPr>
        <w:t xml:space="preserve">the </w:t>
      </w:r>
      <w:r w:rsidRPr="00E35EA4">
        <w:rPr>
          <w:rFonts w:ascii="Times New Roman" w:hAnsi="Times New Roman" w:cs="Times New Roman"/>
          <w:bCs/>
          <w:sz w:val="20"/>
          <w:szCs w:val="20"/>
          <w:lang w:val="en-US"/>
        </w:rPr>
        <w:t>calculation of activation affects the speed of the waves, the wave pattern</w:t>
      </w:r>
      <w:r w:rsidR="00482B01">
        <w:rPr>
          <w:rFonts w:ascii="Times New Roman" w:hAnsi="Times New Roman" w:cs="Times New Roman"/>
          <w:bCs/>
          <w:sz w:val="20"/>
          <w:szCs w:val="20"/>
          <w:lang w:val="en-US"/>
        </w:rPr>
        <w:t>,</w:t>
      </w:r>
      <w:r w:rsidRPr="00E35EA4">
        <w:rPr>
          <w:rFonts w:ascii="Times New Roman" w:hAnsi="Times New Roman" w:cs="Times New Roman"/>
          <w:bCs/>
          <w:sz w:val="20"/>
          <w:szCs w:val="20"/>
          <w:lang w:val="en-US"/>
        </w:rPr>
        <w:t xml:space="preserve"> and the frequency space.</w:t>
      </w:r>
    </w:p>
    <w:p w14:paraId="48D97B2F" w14:textId="0B777214" w:rsidR="000C3156" w:rsidRPr="00E35EA4" w:rsidRDefault="000C3156" w:rsidP="000C3156">
      <w:pPr>
        <w:pStyle w:val="BodyText"/>
        <w:spacing w:line="360" w:lineRule="auto"/>
        <w:jc w:val="both"/>
        <w:rPr>
          <w:rFonts w:ascii="Times New Roman" w:hAnsi="Times New Roman" w:cs="Times New Roman"/>
          <w:sz w:val="24"/>
          <w:lang w:val="en-US"/>
        </w:rPr>
      </w:pPr>
      <w:r w:rsidRPr="00E35EA4">
        <w:rPr>
          <w:rFonts w:ascii="Times New Roman" w:hAnsi="Times New Roman" w:cs="Times New Roman"/>
          <w:sz w:val="24"/>
          <w:lang w:val="en-US"/>
        </w:rPr>
        <w:t xml:space="preserve">The creation of an interference pattern of different input frequencies in the wave-like brain model </w:t>
      </w:r>
      <w:r w:rsidR="00F14A59" w:rsidRPr="00E35EA4">
        <w:rPr>
          <w:rFonts w:ascii="Times New Roman" w:hAnsi="Times New Roman" w:cs="Times New Roman"/>
          <w:sz w:val="24"/>
          <w:lang w:val="en-US"/>
        </w:rPr>
        <w:t xml:space="preserve">requires </w:t>
      </w:r>
      <w:r w:rsidRPr="00E35EA4">
        <w:rPr>
          <w:rFonts w:ascii="Times New Roman" w:hAnsi="Times New Roman" w:cs="Times New Roman"/>
          <w:sz w:val="24"/>
          <w:lang w:val="en-US"/>
        </w:rPr>
        <w:t>time. As the model is simulating non-local information processing</w:t>
      </w:r>
      <w:r w:rsidR="00467FC6" w:rsidRPr="00E35EA4">
        <w:rPr>
          <w:rFonts w:ascii="Times New Roman" w:hAnsi="Times New Roman" w:cs="Times New Roman"/>
          <w:sz w:val="24"/>
          <w:lang w:val="en-US"/>
        </w:rPr>
        <w:t>,</w:t>
      </w:r>
      <w:r w:rsidRPr="00E35EA4">
        <w:rPr>
          <w:rFonts w:ascii="Times New Roman" w:hAnsi="Times New Roman" w:cs="Times New Roman"/>
          <w:sz w:val="24"/>
          <w:lang w:val="en-US"/>
        </w:rPr>
        <w:t xml:space="preserve"> the supply of each patch with the entire input information </w:t>
      </w:r>
      <w:r w:rsidR="00D97B28" w:rsidRPr="00E35EA4">
        <w:rPr>
          <w:rFonts w:ascii="Times New Roman" w:hAnsi="Times New Roman" w:cs="Times New Roman"/>
          <w:sz w:val="24"/>
          <w:lang w:val="en-US"/>
        </w:rPr>
        <w:t xml:space="preserve">requires </w:t>
      </w:r>
      <w:r w:rsidRPr="00E35EA4">
        <w:rPr>
          <w:rFonts w:ascii="Times New Roman" w:hAnsi="Times New Roman" w:cs="Times New Roman"/>
          <w:sz w:val="24"/>
          <w:lang w:val="en-US"/>
        </w:rPr>
        <w:t xml:space="preserve">time </w:t>
      </w:r>
      <w:r w:rsidR="00482B01">
        <w:rPr>
          <w:rFonts w:ascii="Times New Roman" w:hAnsi="Times New Roman" w:cs="Times New Roman"/>
          <w:sz w:val="24"/>
          <w:lang w:val="en-US"/>
        </w:rPr>
        <w:t>dependent on the wave speed and the model's size</w:t>
      </w:r>
      <w:r w:rsidRPr="00E35EA4">
        <w:rPr>
          <w:rFonts w:ascii="Times New Roman" w:hAnsi="Times New Roman" w:cs="Times New Roman"/>
          <w:sz w:val="24"/>
          <w:lang w:val="en-US"/>
        </w:rPr>
        <w:t xml:space="preserve">. Moreover, the </w:t>
      </w:r>
      <w:proofErr w:type="spellStart"/>
      <w:r w:rsidRPr="00E35EA4">
        <w:rPr>
          <w:rFonts w:ascii="Times New Roman" w:hAnsi="Times New Roman" w:cs="Times New Roman"/>
          <w:i/>
          <w:sz w:val="24"/>
          <w:lang w:val="en-US"/>
        </w:rPr>
        <w:t>fft</w:t>
      </w:r>
      <w:proofErr w:type="spellEnd"/>
      <w:r w:rsidRPr="00E35EA4">
        <w:rPr>
          <w:rFonts w:ascii="Times New Roman" w:hAnsi="Times New Roman" w:cs="Times New Roman"/>
          <w:sz w:val="24"/>
          <w:lang w:val="en-US"/>
        </w:rPr>
        <w:t xml:space="preserve"> is performing better with increasing </w:t>
      </w:r>
      <w:r w:rsidR="00482B01">
        <w:rPr>
          <w:rFonts w:ascii="Times New Roman" w:hAnsi="Times New Roman" w:cs="Times New Roman"/>
          <w:sz w:val="24"/>
          <w:lang w:val="en-US"/>
        </w:rPr>
        <w:t xml:space="preserve">the </w:t>
      </w:r>
      <w:r w:rsidRPr="00E35EA4">
        <w:rPr>
          <w:rFonts w:ascii="Times New Roman" w:hAnsi="Times New Roman" w:cs="Times New Roman"/>
          <w:sz w:val="24"/>
          <w:lang w:val="en-US"/>
        </w:rPr>
        <w:t xml:space="preserve">length of </w:t>
      </w:r>
      <w:r w:rsidR="00482B01">
        <w:rPr>
          <w:rFonts w:ascii="Times New Roman" w:hAnsi="Times New Roman" w:cs="Times New Roman"/>
          <w:sz w:val="24"/>
          <w:lang w:val="en-US"/>
        </w:rPr>
        <w:t xml:space="preserve">the </w:t>
      </w:r>
      <w:r w:rsidRPr="00E35EA4">
        <w:rPr>
          <w:rFonts w:ascii="Times New Roman" w:hAnsi="Times New Roman" w:cs="Times New Roman"/>
          <w:sz w:val="24"/>
          <w:lang w:val="en-US"/>
        </w:rPr>
        <w:t xml:space="preserve">signal. Hence, there is a minimum period a model runs to enable investigation of the phenomena of interference. Furthermore, there is a limitation in </w:t>
      </w:r>
      <w:r w:rsidR="00482B01">
        <w:rPr>
          <w:rFonts w:ascii="Times New Roman" w:hAnsi="Times New Roman" w:cs="Times New Roman"/>
          <w:sz w:val="24"/>
          <w:lang w:val="en-US"/>
        </w:rPr>
        <w:t xml:space="preserve">the </w:t>
      </w:r>
      <w:r w:rsidRPr="00E35EA4">
        <w:rPr>
          <w:rFonts w:ascii="Times New Roman" w:hAnsi="Times New Roman" w:cs="Times New Roman"/>
          <w:sz w:val="24"/>
          <w:lang w:val="en-US"/>
        </w:rPr>
        <w:t xml:space="preserve">length of </w:t>
      </w:r>
      <w:r w:rsidR="00482B01">
        <w:rPr>
          <w:rFonts w:ascii="Times New Roman" w:hAnsi="Times New Roman" w:cs="Times New Roman"/>
          <w:sz w:val="24"/>
          <w:lang w:val="en-US"/>
        </w:rPr>
        <w:t xml:space="preserve">the </w:t>
      </w:r>
      <w:r w:rsidRPr="00E35EA4">
        <w:rPr>
          <w:rFonts w:ascii="Times New Roman" w:hAnsi="Times New Roman" w:cs="Times New Roman"/>
          <w:sz w:val="24"/>
          <w:lang w:val="en-US"/>
        </w:rPr>
        <w:t>signal due to the processing in short data packages. Smaller data packages with similar bandwidth as longer data packages can process more bits in the same period. Therefore</w:t>
      </w:r>
      <w:r w:rsidR="00991567" w:rsidRPr="00E35EA4">
        <w:rPr>
          <w:rFonts w:ascii="Times New Roman" w:hAnsi="Times New Roman" w:cs="Times New Roman"/>
          <w:sz w:val="24"/>
          <w:lang w:val="en-US"/>
        </w:rPr>
        <w:t>,</w:t>
      </w:r>
      <w:r w:rsidRPr="00E35EA4">
        <w:rPr>
          <w:rFonts w:ascii="Times New Roman" w:hAnsi="Times New Roman" w:cs="Times New Roman"/>
          <w:sz w:val="24"/>
          <w:lang w:val="en-US"/>
        </w:rPr>
        <w:t xml:space="preserve"> the regulation of the processing period</w:t>
      </w:r>
      <w:r w:rsidR="00482B01">
        <w:rPr>
          <w:rFonts w:ascii="Times New Roman" w:hAnsi="Times New Roman" w:cs="Times New Roman"/>
          <w:sz w:val="24"/>
          <w:lang w:val="en-US"/>
        </w:rPr>
        <w:t xml:space="preserve"> and</w:t>
      </w:r>
      <w:r w:rsidRPr="00E35EA4">
        <w:rPr>
          <w:rFonts w:ascii="Times New Roman" w:hAnsi="Times New Roman" w:cs="Times New Roman"/>
          <w:sz w:val="24"/>
          <w:lang w:val="en-US"/>
        </w:rPr>
        <w:t xml:space="preserve"> the period of processing without input at the beginning and the end of the simulation is crucial (Fig</w:t>
      </w:r>
      <w:r w:rsidR="00702E2F" w:rsidRPr="00E35EA4">
        <w:rPr>
          <w:rFonts w:ascii="Times New Roman" w:hAnsi="Times New Roman" w:cs="Times New Roman"/>
          <w:sz w:val="24"/>
          <w:lang w:val="en-US"/>
        </w:rPr>
        <w:t>.</w:t>
      </w:r>
      <w:r w:rsidRPr="00E35EA4">
        <w:rPr>
          <w:rFonts w:ascii="Times New Roman" w:hAnsi="Times New Roman" w:cs="Times New Roman"/>
          <w:sz w:val="24"/>
          <w:lang w:val="en-US"/>
        </w:rPr>
        <w:t xml:space="preserve"> </w:t>
      </w:r>
      <w:r w:rsidR="000A15F8" w:rsidRPr="00E35EA4">
        <w:rPr>
          <w:rFonts w:ascii="Times New Roman" w:hAnsi="Times New Roman" w:cs="Times New Roman"/>
          <w:sz w:val="24"/>
          <w:lang w:val="en-US"/>
        </w:rPr>
        <w:t>T1</w:t>
      </w:r>
      <w:r w:rsidRPr="00E35EA4">
        <w:rPr>
          <w:rFonts w:ascii="Times New Roman" w:hAnsi="Times New Roman" w:cs="Times New Roman"/>
          <w:sz w:val="24"/>
          <w:lang w:val="en-US"/>
        </w:rPr>
        <w:t>.6).</w:t>
      </w:r>
    </w:p>
    <w:p w14:paraId="5A57A72B" w14:textId="77777777" w:rsidR="000C3156" w:rsidRPr="00E35EA4" w:rsidRDefault="000C3156" w:rsidP="000C3156">
      <w:pPr>
        <w:pStyle w:val="BodyText"/>
        <w:jc w:val="center"/>
        <w:rPr>
          <w:rFonts w:ascii="Times New Roman" w:hAnsi="Times New Roman" w:cs="Times New Roman"/>
          <w:lang w:val="en-US"/>
        </w:rPr>
      </w:pPr>
      <w:r w:rsidRPr="00E35EA4">
        <w:rPr>
          <w:rFonts w:ascii="Times New Roman" w:hAnsi="Times New Roman" w:cs="Times New Roman"/>
          <w:noProof/>
          <w:lang w:val="en-US" w:eastAsia="en-GB"/>
        </w:rPr>
        <w:drawing>
          <wp:inline distT="0" distB="0" distL="0" distR="0" wp14:anchorId="21435403" wp14:editId="2EFAADB7">
            <wp:extent cx="3419475" cy="1114425"/>
            <wp:effectExtent l="0" t="0" r="9525" b="9525"/>
            <wp:docPr id="115" name="Grafik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9475" cy="1114425"/>
                    </a:xfrm>
                    <a:prstGeom prst="rect">
                      <a:avLst/>
                    </a:prstGeom>
                  </pic:spPr>
                </pic:pic>
              </a:graphicData>
            </a:graphic>
          </wp:inline>
        </w:drawing>
      </w:r>
    </w:p>
    <w:p w14:paraId="6FB50871" w14:textId="00C3C8C5" w:rsidR="000C3156" w:rsidRPr="00E35EA4" w:rsidRDefault="000C3156" w:rsidP="000C3156">
      <w:pPr>
        <w:spacing w:line="240" w:lineRule="auto"/>
        <w:jc w:val="both"/>
        <w:rPr>
          <w:rFonts w:ascii="Times New Roman" w:hAnsi="Times New Roman" w:cs="Times New Roman"/>
          <w:bCs/>
          <w:u w:val="single"/>
          <w:lang w:val="en-US"/>
        </w:rPr>
      </w:pPr>
      <w:r w:rsidRPr="00E35EA4">
        <w:rPr>
          <w:rFonts w:ascii="Times New Roman" w:hAnsi="Times New Roman" w:cs="Times New Roman"/>
          <w:b/>
          <w:bCs/>
          <w:color w:val="000000" w:themeColor="text1"/>
          <w:sz w:val="20"/>
          <w:lang w:val="en-US"/>
        </w:rPr>
        <w:t xml:space="preserve">Figure </w:t>
      </w:r>
      <w:r w:rsidR="00DE6B1F" w:rsidRPr="00E35EA4">
        <w:rPr>
          <w:rFonts w:ascii="Times New Roman" w:hAnsi="Times New Roman" w:cs="Times New Roman"/>
          <w:b/>
          <w:bCs/>
          <w:color w:val="000000" w:themeColor="text1"/>
          <w:sz w:val="20"/>
          <w:lang w:val="en-US"/>
        </w:rPr>
        <w:t>T1</w:t>
      </w:r>
      <w:r w:rsidRPr="00E35EA4">
        <w:rPr>
          <w:rFonts w:ascii="Times New Roman" w:hAnsi="Times New Roman" w:cs="Times New Roman"/>
          <w:b/>
          <w:bCs/>
          <w:color w:val="000000" w:themeColor="text1"/>
          <w:sz w:val="20"/>
          <w:lang w:val="en-US"/>
        </w:rPr>
        <w:t>.6:</w:t>
      </w:r>
      <w:r w:rsidRPr="00E35EA4">
        <w:rPr>
          <w:rFonts w:ascii="Times New Roman" w:hAnsi="Times New Roman" w:cs="Times New Roman"/>
          <w:bCs/>
          <w:color w:val="000000" w:themeColor="text1"/>
          <w:sz w:val="20"/>
          <w:lang w:val="en-US"/>
        </w:rPr>
        <w:t xml:space="preserve"> The signal length, as well as the start of energy input and end of energy input</w:t>
      </w:r>
      <w:r w:rsidR="00B81F3C">
        <w:rPr>
          <w:rFonts w:ascii="Times New Roman" w:hAnsi="Times New Roman" w:cs="Times New Roman"/>
          <w:bCs/>
          <w:color w:val="000000" w:themeColor="text1"/>
          <w:sz w:val="20"/>
          <w:lang w:val="en-US"/>
        </w:rPr>
        <w:t>,</w:t>
      </w:r>
      <w:r w:rsidRPr="00E35EA4">
        <w:rPr>
          <w:rFonts w:ascii="Times New Roman" w:hAnsi="Times New Roman" w:cs="Times New Roman"/>
          <w:bCs/>
          <w:color w:val="000000" w:themeColor="text1"/>
          <w:sz w:val="20"/>
          <w:lang w:val="en-US"/>
        </w:rPr>
        <w:t xml:space="preserve"> can be determined with the sliders shown. </w:t>
      </w:r>
    </w:p>
    <w:p w14:paraId="33EE8DB9" w14:textId="7BFF9D07" w:rsidR="002C63A8" w:rsidRPr="00E35EA4" w:rsidRDefault="000C3156" w:rsidP="002C63A8">
      <w:pPr>
        <w:spacing w:line="360" w:lineRule="auto"/>
        <w:jc w:val="both"/>
        <w:rPr>
          <w:rFonts w:ascii="Times New Roman" w:hAnsi="Times New Roman" w:cs="Times New Roman"/>
          <w:sz w:val="24"/>
          <w:lang w:val="en-US"/>
        </w:rPr>
      </w:pPr>
      <w:r w:rsidRPr="00E35EA4">
        <w:rPr>
          <w:rFonts w:ascii="Times New Roman" w:hAnsi="Times New Roman" w:cs="Times New Roman"/>
          <w:bCs/>
          <w:sz w:val="24"/>
          <w:szCs w:val="24"/>
          <w:lang w:val="en-US"/>
        </w:rPr>
        <w:t>Fig</w:t>
      </w:r>
      <w:r w:rsidR="00D55FFA"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082AC6" w:rsidRPr="00E35EA4">
        <w:rPr>
          <w:rFonts w:ascii="Times New Roman" w:hAnsi="Times New Roman" w:cs="Times New Roman"/>
          <w:bCs/>
          <w:sz w:val="24"/>
          <w:szCs w:val="24"/>
          <w:lang w:val="en-US"/>
        </w:rPr>
        <w:t>T1</w:t>
      </w:r>
      <w:r w:rsidRPr="00E35EA4">
        <w:rPr>
          <w:rFonts w:ascii="Times New Roman" w:hAnsi="Times New Roman" w:cs="Times New Roman"/>
          <w:bCs/>
          <w:sz w:val="24"/>
          <w:szCs w:val="24"/>
          <w:lang w:val="en-US"/>
        </w:rPr>
        <w:t>.7</w:t>
      </w:r>
      <w:r w:rsidRPr="00E35EA4">
        <w:rPr>
          <w:rFonts w:ascii="Times New Roman" w:hAnsi="Times New Roman" w:cs="Times New Roman"/>
          <w:color w:val="FF0000"/>
          <w:sz w:val="24"/>
          <w:szCs w:val="24"/>
          <w:lang w:val="en-US"/>
        </w:rPr>
        <w:t xml:space="preserve"> </w:t>
      </w:r>
      <w:r w:rsidRPr="00E35EA4">
        <w:rPr>
          <w:rFonts w:ascii="Times New Roman" w:hAnsi="Times New Roman" w:cs="Times New Roman"/>
          <w:bCs/>
          <w:sz w:val="24"/>
          <w:szCs w:val="24"/>
          <w:lang w:val="en-US"/>
        </w:rPr>
        <w:t xml:space="preserve">shows options to implement the balance of excitatory and inhibitory neurons </w:t>
      </w:r>
      <w:r w:rsidR="0039644A">
        <w:rPr>
          <w:rFonts w:ascii="Times New Roman" w:hAnsi="Times New Roman" w:cs="Times New Roman"/>
          <w:bCs/>
          <w:sz w:val="24"/>
          <w:szCs w:val="24"/>
          <w:lang w:val="en-US"/>
        </w:rPr>
        <w:t>in</w:t>
      </w:r>
      <w:r w:rsidRPr="00E35EA4">
        <w:rPr>
          <w:rFonts w:ascii="Times New Roman" w:hAnsi="Times New Roman" w:cs="Times New Roman"/>
          <w:bCs/>
          <w:sz w:val="24"/>
          <w:szCs w:val="24"/>
          <w:lang w:val="en-US"/>
        </w:rPr>
        <w:t xml:space="preserve"> the model</w:t>
      </w:r>
      <w:r w:rsidR="00D97B28" w:rsidRPr="00E35EA4">
        <w:rPr>
          <w:rFonts w:ascii="Times New Roman" w:hAnsi="Times New Roman" w:cs="Times New Roman"/>
          <w:bCs/>
          <w:sz w:val="24"/>
          <w:szCs w:val="24"/>
          <w:lang w:val="en-US"/>
        </w:rPr>
        <w:t>. E</w:t>
      </w:r>
      <w:r w:rsidRPr="00E35EA4">
        <w:rPr>
          <w:rFonts w:ascii="Times New Roman" w:hAnsi="Times New Roman" w:cs="Times New Roman"/>
          <w:bCs/>
          <w:sz w:val="24"/>
          <w:szCs w:val="24"/>
          <w:lang w:val="en-US"/>
        </w:rPr>
        <w:t>xcitatory integration of neighbor energy is balanced by inhibitory neurons, as otherwise</w:t>
      </w:r>
      <w:r w:rsidR="0039644A">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the energy is constantly increasing</w:t>
      </w:r>
      <w:r w:rsidR="0039644A">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and the model collapses.  There are the sliders </w:t>
      </w:r>
      <w:r w:rsidRPr="00E35EA4">
        <w:rPr>
          <w:rFonts w:ascii="Times New Roman" w:hAnsi="Times New Roman" w:cs="Times New Roman"/>
          <w:bCs/>
          <w:i/>
          <w:sz w:val="24"/>
          <w:szCs w:val="24"/>
          <w:lang w:val="en-US"/>
        </w:rPr>
        <w:lastRenderedPageBreak/>
        <w:t xml:space="preserve">damping (1), </w:t>
      </w:r>
      <w:proofErr w:type="spellStart"/>
      <w:r w:rsidRPr="00E35EA4">
        <w:rPr>
          <w:rFonts w:ascii="Times New Roman" w:hAnsi="Times New Roman" w:cs="Times New Roman"/>
          <w:bCs/>
          <w:i/>
          <w:sz w:val="24"/>
          <w:szCs w:val="24"/>
          <w:lang w:val="en-US"/>
        </w:rPr>
        <w:t>marginextradamping</w:t>
      </w:r>
      <w:proofErr w:type="spellEnd"/>
      <w:r w:rsidRPr="00E35EA4">
        <w:rPr>
          <w:rFonts w:ascii="Times New Roman" w:hAnsi="Times New Roman" w:cs="Times New Roman"/>
          <w:bCs/>
          <w:i/>
          <w:sz w:val="24"/>
          <w:szCs w:val="24"/>
          <w:lang w:val="en-US"/>
        </w:rPr>
        <w:t xml:space="preserve"> (2), </w:t>
      </w:r>
      <w:proofErr w:type="spellStart"/>
      <w:r w:rsidRPr="00E35EA4">
        <w:rPr>
          <w:rFonts w:ascii="Times New Roman" w:hAnsi="Times New Roman" w:cs="Times New Roman"/>
          <w:bCs/>
          <w:i/>
          <w:sz w:val="24"/>
          <w:szCs w:val="24"/>
          <w:lang w:val="en-US"/>
        </w:rPr>
        <w:t>slopev_damping</w:t>
      </w:r>
      <w:proofErr w:type="spellEnd"/>
      <w:r w:rsidRPr="00E35EA4">
        <w:rPr>
          <w:rFonts w:ascii="Times New Roman" w:hAnsi="Times New Roman" w:cs="Times New Roman"/>
          <w:bCs/>
          <w:i/>
          <w:sz w:val="24"/>
          <w:szCs w:val="24"/>
          <w:lang w:val="en-US"/>
        </w:rPr>
        <w:t xml:space="preserve"> (3), </w:t>
      </w:r>
      <w:proofErr w:type="spellStart"/>
      <w:r w:rsidRPr="00E35EA4">
        <w:rPr>
          <w:rFonts w:ascii="Times New Roman" w:hAnsi="Times New Roman" w:cs="Times New Roman"/>
          <w:bCs/>
          <w:i/>
          <w:sz w:val="24"/>
          <w:szCs w:val="24"/>
          <w:lang w:val="en-US"/>
        </w:rPr>
        <w:t>NI_slopev</w:t>
      </w:r>
      <w:proofErr w:type="spellEnd"/>
      <w:r w:rsidRPr="00E35EA4">
        <w:rPr>
          <w:rFonts w:ascii="Times New Roman" w:hAnsi="Times New Roman" w:cs="Times New Roman"/>
          <w:bCs/>
          <w:i/>
          <w:sz w:val="24"/>
          <w:szCs w:val="24"/>
          <w:lang w:val="en-US"/>
        </w:rPr>
        <w:t xml:space="preserve"> (4), </w:t>
      </w:r>
      <w:proofErr w:type="spellStart"/>
      <w:r w:rsidRPr="00E35EA4">
        <w:rPr>
          <w:rFonts w:ascii="Times New Roman" w:hAnsi="Times New Roman" w:cs="Times New Roman"/>
          <w:bCs/>
          <w:i/>
          <w:sz w:val="24"/>
          <w:szCs w:val="24"/>
          <w:lang w:val="en-US"/>
        </w:rPr>
        <w:t>slopeo_damping</w:t>
      </w:r>
      <w:proofErr w:type="spellEnd"/>
      <w:r w:rsidRPr="00E35EA4">
        <w:rPr>
          <w:rFonts w:ascii="Times New Roman" w:hAnsi="Times New Roman" w:cs="Times New Roman"/>
          <w:bCs/>
          <w:i/>
          <w:sz w:val="24"/>
          <w:szCs w:val="24"/>
          <w:lang w:val="en-US"/>
        </w:rPr>
        <w:t xml:space="preserve"> (5), </w:t>
      </w:r>
      <w:proofErr w:type="spellStart"/>
      <w:r w:rsidRPr="00E35EA4">
        <w:rPr>
          <w:rFonts w:ascii="Times New Roman" w:hAnsi="Times New Roman" w:cs="Times New Roman"/>
          <w:bCs/>
          <w:i/>
          <w:sz w:val="24"/>
          <w:szCs w:val="24"/>
          <w:lang w:val="en-US"/>
        </w:rPr>
        <w:t>NI_slopeo</w:t>
      </w:r>
      <w:proofErr w:type="spellEnd"/>
      <w:r w:rsidRPr="00E35EA4">
        <w:rPr>
          <w:rFonts w:ascii="Times New Roman" w:hAnsi="Times New Roman" w:cs="Times New Roman"/>
          <w:bCs/>
          <w:i/>
          <w:sz w:val="24"/>
          <w:szCs w:val="24"/>
          <w:lang w:val="en-US"/>
        </w:rPr>
        <w:t xml:space="preserve"> (6), </w:t>
      </w:r>
      <w:proofErr w:type="spellStart"/>
      <w:r w:rsidRPr="00E35EA4">
        <w:rPr>
          <w:rFonts w:ascii="Times New Roman" w:hAnsi="Times New Roman" w:cs="Times New Roman"/>
          <w:bCs/>
          <w:i/>
          <w:sz w:val="24"/>
          <w:szCs w:val="24"/>
          <w:lang w:val="en-US"/>
        </w:rPr>
        <w:t>ratio_neighbour_activation</w:t>
      </w:r>
      <w:proofErr w:type="spellEnd"/>
      <w:r w:rsidRPr="00E35EA4">
        <w:rPr>
          <w:rFonts w:ascii="Times New Roman" w:hAnsi="Times New Roman" w:cs="Times New Roman"/>
          <w:bCs/>
          <w:i/>
          <w:sz w:val="24"/>
          <w:szCs w:val="24"/>
          <w:lang w:val="en-US"/>
        </w:rPr>
        <w:t xml:space="preserve"> (7), ratio_inhibition_activation1 (8). </w:t>
      </w:r>
      <w:r w:rsidR="004536E7" w:rsidRPr="00E35EA4">
        <w:rPr>
          <w:rFonts w:ascii="Times New Roman" w:hAnsi="Times New Roman" w:cs="Times New Roman"/>
          <w:bCs/>
          <w:sz w:val="24"/>
          <w:szCs w:val="24"/>
          <w:lang w:val="en-US"/>
        </w:rPr>
        <w:t>According to</w:t>
      </w:r>
      <w:r w:rsidRPr="00E35EA4">
        <w:rPr>
          <w:rFonts w:ascii="Times New Roman" w:hAnsi="Times New Roman" w:cs="Times New Roman"/>
          <w:bCs/>
          <w:sz w:val="24"/>
          <w:szCs w:val="24"/>
          <w:lang w:val="en-US"/>
        </w:rPr>
        <w:t xml:space="preserve"> the mathematical description of the model, there are several steps in the main algorithm that can be influenced. Most important is the integration of the neighboring energy that is set here to 2.65 (</w:t>
      </w:r>
      <w:proofErr w:type="spellStart"/>
      <w:r w:rsidRPr="00E35EA4">
        <w:rPr>
          <w:rFonts w:ascii="Times New Roman" w:hAnsi="Times New Roman" w:cs="Times New Roman"/>
          <w:bCs/>
          <w:i/>
          <w:sz w:val="24"/>
          <w:szCs w:val="24"/>
          <w:lang w:val="en-US"/>
        </w:rPr>
        <w:t>NI_slopev</w:t>
      </w:r>
      <w:proofErr w:type="spellEnd"/>
      <w:r w:rsidRPr="00E35EA4">
        <w:rPr>
          <w:rFonts w:ascii="Times New Roman" w:hAnsi="Times New Roman" w:cs="Times New Roman"/>
          <w:bCs/>
          <w:sz w:val="24"/>
          <w:szCs w:val="24"/>
          <w:lang w:val="en-US"/>
        </w:rPr>
        <w:t xml:space="preserve">). A value &gt;=2.7 will </w:t>
      </w:r>
      <w:r w:rsidR="00C43B64">
        <w:rPr>
          <w:rFonts w:ascii="Times New Roman" w:hAnsi="Times New Roman" w:cs="Times New Roman"/>
          <w:bCs/>
          <w:sz w:val="24"/>
          <w:szCs w:val="24"/>
          <w:lang w:val="en-US"/>
        </w:rPr>
        <w:t>exponentially increase</w:t>
      </w:r>
      <w:r w:rsidRPr="00E35EA4">
        <w:rPr>
          <w:rFonts w:ascii="Times New Roman" w:hAnsi="Times New Roman" w:cs="Times New Roman"/>
          <w:bCs/>
          <w:sz w:val="24"/>
          <w:szCs w:val="24"/>
          <w:lang w:val="en-US"/>
        </w:rPr>
        <w:t xml:space="preserve"> energy and frequency and cause the processing to collapse. With </w:t>
      </w:r>
      <w:r w:rsidR="00C43B64">
        <w:rPr>
          <w:rFonts w:ascii="Times New Roman" w:hAnsi="Times New Roman" w:cs="Times New Roman"/>
          <w:bCs/>
          <w:sz w:val="24"/>
          <w:szCs w:val="24"/>
          <w:lang w:val="en-US"/>
        </w:rPr>
        <w:t xml:space="preserve">an </w:t>
      </w:r>
      <w:r w:rsidRPr="00E35EA4">
        <w:rPr>
          <w:rFonts w:ascii="Times New Roman" w:hAnsi="Times New Roman" w:cs="Times New Roman"/>
          <w:bCs/>
          <w:sz w:val="24"/>
          <w:szCs w:val="24"/>
          <w:lang w:val="en-US"/>
        </w:rPr>
        <w:t xml:space="preserve">increasing number of neighbors, that value </w:t>
      </w:r>
      <w:proofErr w:type="gramStart"/>
      <w:r w:rsidRPr="00E35EA4">
        <w:rPr>
          <w:rFonts w:ascii="Times New Roman" w:hAnsi="Times New Roman" w:cs="Times New Roman"/>
          <w:bCs/>
          <w:sz w:val="24"/>
          <w:szCs w:val="24"/>
          <w:lang w:val="en-US"/>
        </w:rPr>
        <w:t>has to</w:t>
      </w:r>
      <w:proofErr w:type="gramEnd"/>
      <w:r w:rsidRPr="00E35EA4">
        <w:rPr>
          <w:rFonts w:ascii="Times New Roman" w:hAnsi="Times New Roman" w:cs="Times New Roman"/>
          <w:bCs/>
          <w:sz w:val="24"/>
          <w:szCs w:val="24"/>
          <w:lang w:val="en-US"/>
        </w:rPr>
        <w:t xml:space="preserve"> be adjusted. However, close to the maximum of </w:t>
      </w:r>
      <w:proofErr w:type="spellStart"/>
      <w:r w:rsidRPr="00E35EA4">
        <w:rPr>
          <w:rFonts w:ascii="Times New Roman" w:hAnsi="Times New Roman" w:cs="Times New Roman"/>
          <w:bCs/>
          <w:i/>
          <w:sz w:val="24"/>
          <w:szCs w:val="24"/>
          <w:lang w:val="en-US"/>
        </w:rPr>
        <w:t>NI_slopev</w:t>
      </w:r>
      <w:proofErr w:type="spellEnd"/>
      <w:r w:rsidR="00576366" w:rsidRPr="00E35EA4">
        <w:rPr>
          <w:rFonts w:ascii="Times New Roman" w:hAnsi="Times New Roman" w:cs="Times New Roman"/>
          <w:bCs/>
          <w:i/>
          <w:sz w:val="24"/>
          <w:szCs w:val="24"/>
          <w:lang w:val="en-US"/>
        </w:rPr>
        <w:t>,</w:t>
      </w:r>
      <w:r w:rsidRPr="00E35EA4">
        <w:rPr>
          <w:rFonts w:ascii="Times New Roman" w:hAnsi="Times New Roman" w:cs="Times New Roman"/>
          <w:bCs/>
          <w:sz w:val="24"/>
          <w:szCs w:val="24"/>
          <w:lang w:val="en-US"/>
        </w:rPr>
        <w:t xml:space="preserve"> the generation of frequencies close to the Nyquist frequency </w:t>
      </w:r>
      <w:r w:rsidR="00C43B64">
        <w:rPr>
          <w:rFonts w:ascii="Times New Roman" w:hAnsi="Times New Roman" w:cs="Times New Roman"/>
          <w:bCs/>
          <w:sz w:val="24"/>
          <w:szCs w:val="24"/>
          <w:lang w:val="en-US"/>
        </w:rPr>
        <w:t>is</w:t>
      </w:r>
      <w:r w:rsidRPr="00E35EA4">
        <w:rPr>
          <w:rFonts w:ascii="Times New Roman" w:hAnsi="Times New Roman" w:cs="Times New Roman"/>
          <w:bCs/>
          <w:sz w:val="24"/>
          <w:szCs w:val="24"/>
          <w:lang w:val="en-US"/>
        </w:rPr>
        <w:t xml:space="preserve"> permitted. </w:t>
      </w:r>
      <w:proofErr w:type="spellStart"/>
      <w:r w:rsidRPr="00E35EA4">
        <w:rPr>
          <w:rFonts w:ascii="Times New Roman" w:hAnsi="Times New Roman" w:cs="Times New Roman"/>
          <w:bCs/>
          <w:i/>
          <w:sz w:val="24"/>
          <w:szCs w:val="24"/>
          <w:lang w:val="en-US"/>
        </w:rPr>
        <w:t>Slopev_damping</w:t>
      </w:r>
      <w:proofErr w:type="spellEnd"/>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 xml:space="preserve">has the reciprocal effect as </w:t>
      </w:r>
      <w:proofErr w:type="spellStart"/>
      <w:r w:rsidRPr="00E35EA4">
        <w:rPr>
          <w:rFonts w:ascii="Times New Roman" w:hAnsi="Times New Roman" w:cs="Times New Roman"/>
          <w:bCs/>
          <w:i/>
          <w:sz w:val="24"/>
          <w:szCs w:val="24"/>
          <w:lang w:val="en-US"/>
        </w:rPr>
        <w:t>NI_slopev</w:t>
      </w:r>
      <w:proofErr w:type="spellEnd"/>
      <w:r w:rsidRPr="00E35EA4">
        <w:rPr>
          <w:rFonts w:ascii="Times New Roman" w:hAnsi="Times New Roman" w:cs="Times New Roman"/>
          <w:bCs/>
          <w:sz w:val="24"/>
          <w:szCs w:val="24"/>
          <w:lang w:val="en-US"/>
        </w:rPr>
        <w:t xml:space="preserve">. </w:t>
      </w:r>
      <w:r w:rsidRPr="00E35EA4">
        <w:rPr>
          <w:rFonts w:ascii="Times New Roman" w:hAnsi="Times New Roman" w:cs="Times New Roman"/>
          <w:sz w:val="24"/>
          <w:szCs w:val="24"/>
          <w:lang w:val="en-US"/>
        </w:rPr>
        <w:t xml:space="preserve">This is also valid for </w:t>
      </w:r>
      <w:proofErr w:type="spellStart"/>
      <w:r w:rsidRPr="00E35EA4">
        <w:rPr>
          <w:rFonts w:ascii="Times New Roman" w:hAnsi="Times New Roman" w:cs="Times New Roman"/>
          <w:i/>
          <w:sz w:val="24"/>
          <w:szCs w:val="24"/>
          <w:lang w:val="en-US"/>
        </w:rPr>
        <w:t>NI_slopeo</w:t>
      </w:r>
      <w:proofErr w:type="spellEnd"/>
      <w:r w:rsidRPr="00E35EA4">
        <w:rPr>
          <w:rFonts w:ascii="Times New Roman" w:hAnsi="Times New Roman" w:cs="Times New Roman"/>
          <w:sz w:val="24"/>
          <w:szCs w:val="24"/>
          <w:lang w:val="en-US"/>
        </w:rPr>
        <w:t xml:space="preserve"> and </w:t>
      </w:r>
      <w:proofErr w:type="spellStart"/>
      <w:r w:rsidRPr="00E35EA4">
        <w:rPr>
          <w:rFonts w:ascii="Times New Roman" w:hAnsi="Times New Roman" w:cs="Times New Roman"/>
          <w:i/>
          <w:sz w:val="24"/>
          <w:szCs w:val="24"/>
          <w:lang w:val="en-US"/>
        </w:rPr>
        <w:t>slopo_damping</w:t>
      </w:r>
      <w:proofErr w:type="spellEnd"/>
      <w:r w:rsidRPr="00E35EA4">
        <w:rPr>
          <w:rFonts w:ascii="Times New Roman" w:hAnsi="Times New Roman" w:cs="Times New Roman"/>
          <w:sz w:val="24"/>
          <w:szCs w:val="24"/>
          <w:lang w:val="en-US"/>
        </w:rPr>
        <w:t>.</w:t>
      </w:r>
      <w:r w:rsidRPr="00E35EA4">
        <w:rPr>
          <w:rFonts w:ascii="Times New Roman" w:hAnsi="Times New Roman" w:cs="Times New Roman"/>
          <w:sz w:val="24"/>
          <w:lang w:val="en-US"/>
        </w:rPr>
        <w:t xml:space="preserve"> </w:t>
      </w:r>
    </w:p>
    <w:p w14:paraId="36EC736F" w14:textId="72B0E7A0" w:rsidR="000C3156" w:rsidRPr="00E35EA4" w:rsidRDefault="000C3156" w:rsidP="000C3156">
      <w:pPr>
        <w:spacing w:line="360" w:lineRule="auto"/>
        <w:jc w:val="both"/>
        <w:rPr>
          <w:rFonts w:ascii="Times New Roman" w:hAnsi="Times New Roman" w:cs="Times New Roman"/>
          <w:sz w:val="24"/>
          <w:lang w:val="en-US"/>
        </w:rPr>
      </w:pPr>
      <w:r w:rsidRPr="00E35EA4">
        <w:rPr>
          <w:rFonts w:ascii="Times New Roman" w:hAnsi="Times New Roman" w:cs="Times New Roman"/>
          <w:sz w:val="24"/>
          <w:lang w:val="en-US"/>
        </w:rPr>
        <w:t xml:space="preserve">The inhibition of </w:t>
      </w:r>
      <w:proofErr w:type="spellStart"/>
      <w:r w:rsidRPr="00E35EA4">
        <w:rPr>
          <w:rFonts w:ascii="Times New Roman" w:hAnsi="Times New Roman" w:cs="Times New Roman"/>
          <w:i/>
          <w:sz w:val="24"/>
          <w:lang w:val="en-US"/>
        </w:rPr>
        <w:t>slopeo</w:t>
      </w:r>
      <w:proofErr w:type="spellEnd"/>
      <w:r w:rsidRPr="00E35EA4">
        <w:rPr>
          <w:rFonts w:ascii="Times New Roman" w:hAnsi="Times New Roman" w:cs="Times New Roman"/>
          <w:sz w:val="24"/>
          <w:lang w:val="en-US"/>
        </w:rPr>
        <w:t xml:space="preserve"> is a damping of integrated </w:t>
      </w:r>
      <w:proofErr w:type="spellStart"/>
      <w:r w:rsidRPr="00E35EA4">
        <w:rPr>
          <w:rFonts w:ascii="Times New Roman" w:hAnsi="Times New Roman" w:cs="Times New Roman"/>
          <w:i/>
          <w:sz w:val="24"/>
          <w:lang w:val="en-US"/>
        </w:rPr>
        <w:t>slopev</w:t>
      </w:r>
      <w:proofErr w:type="spellEnd"/>
      <w:r w:rsidR="00C43B64">
        <w:rPr>
          <w:rFonts w:ascii="Times New Roman" w:hAnsi="Times New Roman" w:cs="Times New Roman"/>
          <w:i/>
          <w:sz w:val="24"/>
          <w:lang w:val="en-US"/>
        </w:rPr>
        <w:t>,</w:t>
      </w:r>
      <w:r w:rsidRPr="00E35EA4">
        <w:rPr>
          <w:rFonts w:ascii="Times New Roman" w:hAnsi="Times New Roman" w:cs="Times New Roman"/>
          <w:sz w:val="24"/>
          <w:lang w:val="en-US"/>
        </w:rPr>
        <w:t xml:space="preserve"> and damping is the inhibition of integrated </w:t>
      </w:r>
      <w:proofErr w:type="spellStart"/>
      <w:r w:rsidRPr="00E35EA4">
        <w:rPr>
          <w:rFonts w:ascii="Times New Roman" w:hAnsi="Times New Roman" w:cs="Times New Roman"/>
          <w:i/>
          <w:sz w:val="24"/>
          <w:lang w:val="en-US"/>
        </w:rPr>
        <w:t>slopeo</w:t>
      </w:r>
      <w:proofErr w:type="spellEnd"/>
      <w:r w:rsidRPr="00E35EA4">
        <w:rPr>
          <w:rFonts w:ascii="Times New Roman" w:hAnsi="Times New Roman" w:cs="Times New Roman"/>
          <w:sz w:val="24"/>
          <w:lang w:val="en-US"/>
        </w:rPr>
        <w:t xml:space="preserve">. The regulation of </w:t>
      </w:r>
      <w:proofErr w:type="spellStart"/>
      <w:r w:rsidRPr="00E35EA4">
        <w:rPr>
          <w:rFonts w:ascii="Times New Roman" w:hAnsi="Times New Roman" w:cs="Times New Roman"/>
          <w:i/>
          <w:sz w:val="24"/>
          <w:lang w:val="en-US"/>
        </w:rPr>
        <w:t>slopev</w:t>
      </w:r>
      <w:proofErr w:type="spellEnd"/>
      <w:r w:rsidRPr="00E35EA4">
        <w:rPr>
          <w:rFonts w:ascii="Times New Roman" w:hAnsi="Times New Roman" w:cs="Times New Roman"/>
          <w:i/>
          <w:sz w:val="24"/>
          <w:lang w:val="en-US"/>
        </w:rPr>
        <w:t xml:space="preserve"> </w:t>
      </w:r>
      <w:r w:rsidRPr="00E35EA4">
        <w:rPr>
          <w:rFonts w:ascii="Times New Roman" w:hAnsi="Times New Roman" w:cs="Times New Roman"/>
          <w:sz w:val="24"/>
          <w:lang w:val="en-US"/>
        </w:rPr>
        <w:t xml:space="preserve">is variable, although a </w:t>
      </w:r>
      <w:proofErr w:type="spellStart"/>
      <w:r w:rsidRPr="00E35EA4">
        <w:rPr>
          <w:rFonts w:ascii="Times New Roman" w:hAnsi="Times New Roman" w:cs="Times New Roman"/>
          <w:i/>
          <w:sz w:val="24"/>
          <w:lang w:val="en-US"/>
        </w:rPr>
        <w:t>NI_slopeo</w:t>
      </w:r>
      <w:proofErr w:type="spellEnd"/>
      <w:r w:rsidRPr="00E35EA4">
        <w:rPr>
          <w:rFonts w:ascii="Times New Roman" w:hAnsi="Times New Roman" w:cs="Times New Roman"/>
          <w:sz w:val="24"/>
          <w:lang w:val="en-US"/>
        </w:rPr>
        <w:t xml:space="preserve"> &gt; 1 accompanied by a </w:t>
      </w:r>
      <w:proofErr w:type="spellStart"/>
      <w:r w:rsidRPr="00E35EA4">
        <w:rPr>
          <w:rFonts w:ascii="Times New Roman" w:hAnsi="Times New Roman" w:cs="Times New Roman"/>
          <w:i/>
          <w:sz w:val="24"/>
          <w:lang w:val="en-US"/>
        </w:rPr>
        <w:t>slopeo_damping</w:t>
      </w:r>
      <w:proofErr w:type="spellEnd"/>
      <w:r w:rsidRPr="00E35EA4">
        <w:rPr>
          <w:rFonts w:ascii="Times New Roman" w:hAnsi="Times New Roman" w:cs="Times New Roman"/>
          <w:sz w:val="24"/>
          <w:lang w:val="en-US"/>
        </w:rPr>
        <w:t xml:space="preserve"> of 1, or a damping &lt; 0 both result in amplification of energy and system collapse. Th</w:t>
      </w:r>
      <w:r w:rsidR="00C43B64">
        <w:rPr>
          <w:rFonts w:ascii="Times New Roman" w:hAnsi="Times New Roman" w:cs="Times New Roman"/>
          <w:sz w:val="24"/>
          <w:lang w:val="en-US"/>
        </w:rPr>
        <w:t>e</w:t>
      </w:r>
      <w:r w:rsidRPr="00E35EA4">
        <w:rPr>
          <w:rFonts w:ascii="Times New Roman" w:hAnsi="Times New Roman" w:cs="Times New Roman"/>
          <w:sz w:val="24"/>
          <w:lang w:val="en-US"/>
        </w:rPr>
        <w:t xml:space="preserve"> described system</w:t>
      </w:r>
      <w:r w:rsidR="00C43B64">
        <w:rPr>
          <w:rFonts w:ascii="Times New Roman" w:hAnsi="Times New Roman" w:cs="Times New Roman"/>
          <w:sz w:val="24"/>
          <w:lang w:val="en-US"/>
        </w:rPr>
        <w:t>s</w:t>
      </w:r>
      <w:r w:rsidRPr="00E35EA4">
        <w:rPr>
          <w:rFonts w:ascii="Times New Roman" w:hAnsi="Times New Roman" w:cs="Times New Roman"/>
          <w:sz w:val="24"/>
          <w:lang w:val="en-US"/>
        </w:rPr>
        <w:t xml:space="preserve"> collapse that </w:t>
      </w:r>
      <w:r w:rsidR="00C43B64">
        <w:rPr>
          <w:rFonts w:ascii="Times New Roman" w:hAnsi="Times New Roman" w:cs="Times New Roman"/>
          <w:sz w:val="24"/>
          <w:lang w:val="en-US"/>
        </w:rPr>
        <w:t>is</w:t>
      </w:r>
      <w:r w:rsidRPr="00E35EA4">
        <w:rPr>
          <w:rFonts w:ascii="Times New Roman" w:hAnsi="Times New Roman" w:cs="Times New Roman"/>
          <w:sz w:val="24"/>
          <w:lang w:val="en-US"/>
        </w:rPr>
        <w:t xml:space="preserve"> linked to exceeding distinct borders of ratios of inhibitory and excitatory neurons resemble</w:t>
      </w:r>
      <w:r w:rsidR="00150607">
        <w:rPr>
          <w:rFonts w:ascii="Times New Roman" w:hAnsi="Times New Roman" w:cs="Times New Roman"/>
          <w:sz w:val="24"/>
          <w:lang w:val="en-US"/>
        </w:rPr>
        <w:t>s</w:t>
      </w:r>
      <w:r w:rsidRPr="00E35EA4">
        <w:rPr>
          <w:rFonts w:ascii="Times New Roman" w:hAnsi="Times New Roman" w:cs="Times New Roman"/>
          <w:sz w:val="24"/>
          <w:lang w:val="en-US"/>
        </w:rPr>
        <w:t xml:space="preserve"> the</w:t>
      </w:r>
      <w:r w:rsidR="00E4429D" w:rsidRPr="00E35EA4">
        <w:rPr>
          <w:rFonts w:ascii="Times New Roman" w:hAnsi="Times New Roman" w:cs="Times New Roman"/>
          <w:sz w:val="24"/>
          <w:lang w:val="en-US"/>
        </w:rPr>
        <w:t xml:space="preserve"> signal</w:t>
      </w:r>
      <w:r w:rsidR="00805A95" w:rsidRPr="00E35EA4">
        <w:rPr>
          <w:rFonts w:ascii="Times New Roman" w:hAnsi="Times New Roman" w:cs="Times New Roman"/>
          <w:sz w:val="24"/>
          <w:lang w:val="en-US"/>
        </w:rPr>
        <w:t>ing pattern of epilepsy</w:t>
      </w:r>
      <w:r w:rsidRPr="00E35EA4">
        <w:rPr>
          <w:rFonts w:ascii="Times New Roman" w:hAnsi="Times New Roman" w:cs="Times New Roman"/>
          <w:sz w:val="24"/>
          <w:lang w:val="en-US"/>
        </w:rPr>
        <w:t>.</w:t>
      </w:r>
    </w:p>
    <w:p w14:paraId="28152C50" w14:textId="44FD20F1" w:rsidR="000C3156" w:rsidRPr="00E35EA4" w:rsidRDefault="000C3156" w:rsidP="000C3156">
      <w:pPr>
        <w:pStyle w:val="NoSpacing"/>
        <w:spacing w:line="360" w:lineRule="auto"/>
        <w:jc w:val="both"/>
        <w:rPr>
          <w:rFonts w:ascii="Times New Roman" w:hAnsi="Times New Roman"/>
          <w:sz w:val="24"/>
          <w:lang w:val="en-US"/>
        </w:rPr>
      </w:pPr>
      <w:r w:rsidRPr="00E35EA4">
        <w:rPr>
          <w:rFonts w:ascii="Times New Roman" w:hAnsi="Times New Roman"/>
          <w:sz w:val="24"/>
          <w:lang w:val="en-US"/>
        </w:rPr>
        <w:t xml:space="preserve">Frequency coding is very stable. </w:t>
      </w:r>
      <w:r w:rsidR="00150607">
        <w:rPr>
          <w:rFonts w:ascii="Times New Roman" w:hAnsi="Times New Roman"/>
          <w:sz w:val="24"/>
          <w:lang w:val="en-US"/>
        </w:rPr>
        <w:t>Changing the balance between excitatory and inhibitory neurons can ensure</w:t>
      </w:r>
      <w:r w:rsidRPr="00E35EA4">
        <w:rPr>
          <w:rFonts w:ascii="Times New Roman" w:hAnsi="Times New Roman"/>
          <w:sz w:val="24"/>
          <w:lang w:val="en-US"/>
        </w:rPr>
        <w:t xml:space="preserve"> stable frequency processing. Most of those modulatory function</w:t>
      </w:r>
      <w:r w:rsidR="00576366" w:rsidRPr="00E35EA4">
        <w:rPr>
          <w:rFonts w:ascii="Times New Roman" w:hAnsi="Times New Roman"/>
          <w:sz w:val="24"/>
          <w:lang w:val="en-US"/>
        </w:rPr>
        <w:t>s</w:t>
      </w:r>
      <w:r w:rsidRPr="00E35EA4">
        <w:rPr>
          <w:rFonts w:ascii="Times New Roman" w:hAnsi="Times New Roman"/>
          <w:sz w:val="24"/>
          <w:lang w:val="en-US"/>
        </w:rPr>
        <w:t xml:space="preserve"> described in Fig</w:t>
      </w:r>
      <w:r w:rsidR="00FD2C68" w:rsidRPr="00E35EA4">
        <w:rPr>
          <w:rFonts w:ascii="Times New Roman" w:hAnsi="Times New Roman"/>
          <w:sz w:val="24"/>
          <w:lang w:val="en-US"/>
        </w:rPr>
        <w:t>.</w:t>
      </w:r>
      <w:r w:rsidRPr="00E35EA4">
        <w:rPr>
          <w:rFonts w:ascii="Times New Roman" w:hAnsi="Times New Roman"/>
          <w:sz w:val="24"/>
          <w:lang w:val="en-US"/>
        </w:rPr>
        <w:t xml:space="preserve"> </w:t>
      </w:r>
      <w:r w:rsidR="00797ADF" w:rsidRPr="00E35EA4">
        <w:rPr>
          <w:rFonts w:ascii="Times New Roman" w:hAnsi="Times New Roman"/>
          <w:sz w:val="24"/>
          <w:lang w:val="en-US"/>
        </w:rPr>
        <w:t>T1</w:t>
      </w:r>
      <w:r w:rsidRPr="00E35EA4">
        <w:rPr>
          <w:rFonts w:ascii="Times New Roman" w:hAnsi="Times New Roman"/>
          <w:sz w:val="24"/>
          <w:lang w:val="en-US"/>
        </w:rPr>
        <w:t xml:space="preserve">.7 </w:t>
      </w:r>
      <w:r w:rsidR="00150607">
        <w:rPr>
          <w:rFonts w:ascii="Times New Roman" w:hAnsi="Times New Roman"/>
          <w:sz w:val="24"/>
          <w:lang w:val="en-US"/>
        </w:rPr>
        <w:t>constantly convolute</w:t>
      </w:r>
      <w:r w:rsidRPr="00E35EA4">
        <w:rPr>
          <w:rFonts w:ascii="Times New Roman" w:hAnsi="Times New Roman"/>
          <w:sz w:val="24"/>
          <w:lang w:val="en-US"/>
        </w:rPr>
        <w:t xml:space="preserve"> the processed function. As long as the ratios of convoluting functions stay constant during a coding period, the frequency</w:t>
      </w:r>
      <w:r w:rsidR="00150607">
        <w:rPr>
          <w:rFonts w:ascii="Times New Roman" w:hAnsi="Times New Roman"/>
          <w:sz w:val="24"/>
          <w:lang w:val="en-US"/>
        </w:rPr>
        <w:t>-</w:t>
      </w:r>
      <w:r w:rsidRPr="00E35EA4">
        <w:rPr>
          <w:rFonts w:ascii="Times New Roman" w:hAnsi="Times New Roman"/>
          <w:sz w:val="24"/>
          <w:lang w:val="en-US"/>
        </w:rPr>
        <w:t>coded signals are equally modulated</w:t>
      </w:r>
      <w:r w:rsidR="00150607">
        <w:rPr>
          <w:rFonts w:ascii="Times New Roman" w:hAnsi="Times New Roman"/>
          <w:sz w:val="24"/>
          <w:lang w:val="en-US"/>
        </w:rPr>
        <w:t>,</w:t>
      </w:r>
      <w:r w:rsidRPr="00E35EA4">
        <w:rPr>
          <w:rFonts w:ascii="Times New Roman" w:hAnsi="Times New Roman"/>
          <w:sz w:val="24"/>
          <w:lang w:val="en-US"/>
        </w:rPr>
        <w:t xml:space="preserve"> and the relations of energy change stay the same. Yet, a time</w:t>
      </w:r>
      <w:r w:rsidR="00150607">
        <w:rPr>
          <w:rFonts w:ascii="Times New Roman" w:hAnsi="Times New Roman"/>
          <w:sz w:val="24"/>
          <w:lang w:val="en-US"/>
        </w:rPr>
        <w:t>-</w:t>
      </w:r>
      <w:r w:rsidRPr="00E35EA4">
        <w:rPr>
          <w:rFonts w:ascii="Times New Roman" w:hAnsi="Times New Roman"/>
          <w:sz w:val="24"/>
          <w:lang w:val="en-US"/>
        </w:rPr>
        <w:t>dependent change of the modulatory function can alter coding packages differently and shift the frequency.</w:t>
      </w:r>
    </w:p>
    <w:p w14:paraId="4F51BB60" w14:textId="111D3C7E" w:rsidR="000C3156" w:rsidRPr="00E35EA4" w:rsidRDefault="00D97B28" w:rsidP="000C3156">
      <w:pPr>
        <w:pStyle w:val="NoSpacing"/>
        <w:spacing w:line="360" w:lineRule="auto"/>
        <w:jc w:val="both"/>
        <w:rPr>
          <w:rFonts w:ascii="Times New Roman" w:hAnsi="Times New Roman"/>
          <w:i/>
          <w:sz w:val="24"/>
          <w:lang w:val="en-US"/>
        </w:rPr>
      </w:pPr>
      <w:r w:rsidRPr="00E35EA4">
        <w:rPr>
          <w:rFonts w:ascii="Times New Roman" w:hAnsi="Times New Roman"/>
          <w:sz w:val="24"/>
          <w:lang w:val="en-US"/>
        </w:rPr>
        <w:t>Required</w:t>
      </w:r>
      <w:r w:rsidR="000C3156" w:rsidRPr="00E35EA4">
        <w:rPr>
          <w:rFonts w:ascii="Times New Roman" w:hAnsi="Times New Roman"/>
          <w:sz w:val="24"/>
          <w:lang w:val="en-US"/>
        </w:rPr>
        <w:t xml:space="preserve"> are </w:t>
      </w:r>
      <w:r w:rsidRPr="00E35EA4">
        <w:rPr>
          <w:rFonts w:ascii="Times New Roman" w:hAnsi="Times New Roman"/>
          <w:sz w:val="24"/>
          <w:lang w:val="en-US"/>
        </w:rPr>
        <w:t xml:space="preserve">then </w:t>
      </w:r>
      <w:r w:rsidR="000C3156" w:rsidRPr="00E35EA4">
        <w:rPr>
          <w:rFonts w:ascii="Times New Roman" w:hAnsi="Times New Roman"/>
          <w:sz w:val="24"/>
          <w:lang w:val="en-US"/>
        </w:rPr>
        <w:t xml:space="preserve">some </w:t>
      </w:r>
      <w:r w:rsidRPr="00E35EA4">
        <w:rPr>
          <w:rFonts w:ascii="Times New Roman" w:hAnsi="Times New Roman"/>
          <w:sz w:val="24"/>
          <w:lang w:val="en-US"/>
        </w:rPr>
        <w:t xml:space="preserve">further </w:t>
      </w:r>
      <w:r w:rsidR="000C3156" w:rsidRPr="00E35EA4">
        <w:rPr>
          <w:rFonts w:ascii="Times New Roman" w:hAnsi="Times New Roman"/>
          <w:sz w:val="24"/>
          <w:lang w:val="en-US"/>
        </w:rPr>
        <w:t>changes, as the decrease of</w:t>
      </w:r>
      <w:r w:rsidRPr="00E35EA4">
        <w:rPr>
          <w:rFonts w:ascii="Times New Roman" w:hAnsi="Times New Roman"/>
          <w:sz w:val="24"/>
          <w:lang w:val="en-US"/>
        </w:rPr>
        <w:t xml:space="preserve"> the</w:t>
      </w:r>
      <w:r w:rsidR="000C3156" w:rsidRPr="00E35EA4">
        <w:rPr>
          <w:rFonts w:ascii="Times New Roman" w:hAnsi="Times New Roman"/>
          <w:sz w:val="24"/>
          <w:lang w:val="en-US"/>
        </w:rPr>
        <w:t xml:space="preserve"> </w:t>
      </w:r>
      <w:proofErr w:type="spellStart"/>
      <w:r w:rsidR="000C3156" w:rsidRPr="00E35EA4">
        <w:rPr>
          <w:rFonts w:ascii="Times New Roman" w:hAnsi="Times New Roman"/>
          <w:i/>
          <w:sz w:val="24"/>
          <w:lang w:val="en-US"/>
        </w:rPr>
        <w:t>NI_slopev</w:t>
      </w:r>
      <w:proofErr w:type="spellEnd"/>
      <w:r w:rsidR="000C3156" w:rsidRPr="00E35EA4">
        <w:rPr>
          <w:rFonts w:ascii="Times New Roman" w:hAnsi="Times New Roman"/>
          <w:sz w:val="24"/>
          <w:lang w:val="en-US"/>
        </w:rPr>
        <w:t xml:space="preserve"> functions</w:t>
      </w:r>
      <w:r w:rsidRPr="00E35EA4">
        <w:rPr>
          <w:rFonts w:ascii="Times New Roman" w:hAnsi="Times New Roman"/>
          <w:sz w:val="24"/>
          <w:lang w:val="en-US"/>
        </w:rPr>
        <w:t xml:space="preserve"> acts</w:t>
      </w:r>
      <w:r w:rsidR="00382E47" w:rsidRPr="00E35EA4">
        <w:rPr>
          <w:rFonts w:ascii="Times New Roman" w:hAnsi="Times New Roman"/>
          <w:sz w:val="24"/>
          <w:lang w:val="en-US"/>
        </w:rPr>
        <w:t xml:space="preserve"> like a lowpass filter</w:t>
      </w:r>
      <w:r w:rsidR="000C3156" w:rsidRPr="00E35EA4">
        <w:rPr>
          <w:rFonts w:ascii="Times New Roman" w:hAnsi="Times New Roman"/>
          <w:sz w:val="24"/>
          <w:lang w:val="en-US"/>
        </w:rPr>
        <w:t>. Decreasing the ratio of</w:t>
      </w:r>
      <w:r w:rsidR="000C3156" w:rsidRPr="00E35EA4">
        <w:rPr>
          <w:rFonts w:ascii="Times New Roman" w:hAnsi="Times New Roman"/>
          <w:i/>
          <w:sz w:val="24"/>
          <w:lang w:val="en-US"/>
        </w:rPr>
        <w:t xml:space="preserve"> </w:t>
      </w:r>
      <w:proofErr w:type="spellStart"/>
      <w:r w:rsidR="000C3156" w:rsidRPr="00E35EA4">
        <w:rPr>
          <w:rFonts w:ascii="Times New Roman" w:hAnsi="Times New Roman"/>
          <w:bCs/>
          <w:i/>
          <w:sz w:val="24"/>
          <w:szCs w:val="24"/>
          <w:lang w:val="en-US"/>
        </w:rPr>
        <w:t>ratio_neighbour_activation</w:t>
      </w:r>
      <w:proofErr w:type="spellEnd"/>
      <w:r w:rsidR="000C3156" w:rsidRPr="00E35EA4">
        <w:rPr>
          <w:rFonts w:ascii="Times New Roman" w:hAnsi="Times New Roman"/>
          <w:bCs/>
          <w:i/>
          <w:sz w:val="24"/>
          <w:szCs w:val="24"/>
          <w:lang w:val="en-US"/>
        </w:rPr>
        <w:t xml:space="preserve"> and ratio_inhibition_activation1</w:t>
      </w:r>
      <w:r w:rsidR="000C3156" w:rsidRPr="00E35EA4">
        <w:rPr>
          <w:rFonts w:ascii="Times New Roman" w:hAnsi="Times New Roman"/>
          <w:bCs/>
          <w:sz w:val="24"/>
          <w:szCs w:val="24"/>
          <w:lang w:val="en-US"/>
        </w:rPr>
        <w:t>, simulates the increase of inhibitory neuron activity and likewise increase</w:t>
      </w:r>
      <w:r w:rsidR="00C74CD2" w:rsidRPr="00E35EA4">
        <w:rPr>
          <w:rFonts w:ascii="Times New Roman" w:hAnsi="Times New Roman"/>
          <w:bCs/>
          <w:sz w:val="24"/>
          <w:szCs w:val="24"/>
          <w:lang w:val="en-US"/>
        </w:rPr>
        <w:t>s</w:t>
      </w:r>
      <w:r w:rsidR="00136A58" w:rsidRPr="00E35EA4">
        <w:rPr>
          <w:rFonts w:ascii="Times New Roman" w:hAnsi="Times New Roman"/>
          <w:bCs/>
          <w:sz w:val="24"/>
          <w:szCs w:val="24"/>
          <w:lang w:val="en-US"/>
        </w:rPr>
        <w:t xml:space="preserve"> gamma firing</w:t>
      </w:r>
      <w:r w:rsidR="000C3156" w:rsidRPr="00E35EA4">
        <w:rPr>
          <w:rFonts w:ascii="Times New Roman" w:hAnsi="Times New Roman"/>
          <w:bCs/>
          <w:sz w:val="24"/>
          <w:szCs w:val="24"/>
          <w:lang w:val="en-US"/>
        </w:rPr>
        <w:t>.</w:t>
      </w:r>
    </w:p>
    <w:p w14:paraId="0D8E2234" w14:textId="77777777" w:rsidR="000C3156" w:rsidRPr="00E35EA4" w:rsidRDefault="000C3156" w:rsidP="000C3156">
      <w:pPr>
        <w:pStyle w:val="BodyText"/>
        <w:rPr>
          <w:rFonts w:ascii="Times New Roman" w:hAnsi="Times New Roman" w:cs="Times New Roman"/>
          <w:lang w:val="en-US"/>
        </w:rPr>
      </w:pPr>
    </w:p>
    <w:p w14:paraId="20C2CD94" w14:textId="77777777" w:rsidR="000C3156" w:rsidRPr="00E35EA4" w:rsidRDefault="000C3156" w:rsidP="000C3156">
      <w:pPr>
        <w:jc w:val="center"/>
        <w:rPr>
          <w:rFonts w:ascii="Times New Roman" w:hAnsi="Times New Roman" w:cs="Times New Roman"/>
          <w:bCs/>
          <w:sz w:val="20"/>
          <w:lang w:val="en-US"/>
        </w:rPr>
      </w:pPr>
      <w:r w:rsidRPr="00E35EA4">
        <w:rPr>
          <w:rFonts w:ascii="Times New Roman" w:hAnsi="Times New Roman" w:cs="Times New Roman"/>
          <w:noProof/>
          <w:lang w:val="en-US" w:eastAsia="en-GB"/>
        </w:rPr>
        <w:lastRenderedPageBreak/>
        <w:drawing>
          <wp:inline distT="0" distB="0" distL="0" distR="0" wp14:anchorId="61E708EA" wp14:editId="774DE520">
            <wp:extent cx="2820670" cy="3019425"/>
            <wp:effectExtent l="0" t="0" r="0" b="9525"/>
            <wp:docPr id="43" name="Grafik 43" descr="I:\Masterarbeit_BioWis\Netlogo\Skripts\Figure Paper\Interface\10stimuli 40-480Hz big sine NI2.65 200msbursts slopevd 0.08 slopeo0.01 d0.01 sponact0.01 50mV carrier7Hz - Kopie\Figure 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sterarbeit_BioWis\Netlogo\Skripts\Figure Paper\Interface\10stimuli 40-480Hz big sine NI2.65 200msbursts slopevd 0.08 slopeo0.01 d0.01 sponact0.01 50mV carrier7Hz - Kopie\Figure 3.7.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0670" cy="3019425"/>
                    </a:xfrm>
                    <a:prstGeom prst="rect">
                      <a:avLst/>
                    </a:prstGeom>
                    <a:noFill/>
                    <a:ln>
                      <a:noFill/>
                    </a:ln>
                  </pic:spPr>
                </pic:pic>
              </a:graphicData>
            </a:graphic>
          </wp:inline>
        </w:drawing>
      </w:r>
    </w:p>
    <w:p w14:paraId="6C557271" w14:textId="6B292170" w:rsidR="000C3156" w:rsidRPr="00E35EA4" w:rsidRDefault="000C3156" w:rsidP="000C3156">
      <w:pPr>
        <w:spacing w:line="240" w:lineRule="auto"/>
        <w:jc w:val="both"/>
        <w:rPr>
          <w:rFonts w:ascii="Times New Roman" w:hAnsi="Times New Roman" w:cs="Times New Roman"/>
          <w:bCs/>
          <w:sz w:val="20"/>
          <w:lang w:val="en-US"/>
        </w:rPr>
      </w:pPr>
      <w:r w:rsidRPr="00E35EA4">
        <w:rPr>
          <w:rFonts w:ascii="Times New Roman" w:hAnsi="Times New Roman" w:cs="Times New Roman"/>
          <w:b/>
          <w:bCs/>
          <w:sz w:val="20"/>
          <w:lang w:val="en-US"/>
        </w:rPr>
        <w:t xml:space="preserve">Figure </w:t>
      </w:r>
      <w:r w:rsidR="00E74D0C" w:rsidRPr="00E35EA4">
        <w:rPr>
          <w:rFonts w:ascii="Times New Roman" w:hAnsi="Times New Roman" w:cs="Times New Roman"/>
          <w:b/>
          <w:bCs/>
          <w:sz w:val="20"/>
          <w:lang w:val="en-US"/>
        </w:rPr>
        <w:t>T1</w:t>
      </w:r>
      <w:r w:rsidRPr="00E35EA4">
        <w:rPr>
          <w:rFonts w:ascii="Times New Roman" w:hAnsi="Times New Roman" w:cs="Times New Roman"/>
          <w:b/>
          <w:bCs/>
          <w:sz w:val="20"/>
          <w:lang w:val="en-US"/>
        </w:rPr>
        <w:t>.7:</w:t>
      </w:r>
      <w:r w:rsidRPr="00E35EA4">
        <w:rPr>
          <w:rFonts w:ascii="Times New Roman" w:hAnsi="Times New Roman" w:cs="Times New Roman"/>
          <w:bCs/>
          <w:sz w:val="20"/>
          <w:lang w:val="en-US"/>
        </w:rPr>
        <w:t xml:space="preserve"> The modulation of the balance of excitatory and inhibitory neurons is crucial for describing different system states of the brain, like slow wave sleep, waking</w:t>
      </w:r>
      <w:r w:rsidR="004440AA">
        <w:rPr>
          <w:rFonts w:ascii="Times New Roman" w:hAnsi="Times New Roman" w:cs="Times New Roman"/>
          <w:bCs/>
          <w:sz w:val="20"/>
          <w:lang w:val="en-US"/>
        </w:rPr>
        <w:t>,</w:t>
      </w:r>
      <w:r w:rsidRPr="00E35EA4">
        <w:rPr>
          <w:rFonts w:ascii="Times New Roman" w:hAnsi="Times New Roman" w:cs="Times New Roman"/>
          <w:bCs/>
          <w:sz w:val="20"/>
          <w:lang w:val="en-US"/>
        </w:rPr>
        <w:t xml:space="preserve"> and active process</w:t>
      </w:r>
      <w:r w:rsidR="009548CD" w:rsidRPr="00E35EA4">
        <w:rPr>
          <w:rFonts w:ascii="Times New Roman" w:hAnsi="Times New Roman" w:cs="Times New Roman"/>
          <w:bCs/>
          <w:sz w:val="20"/>
          <w:lang w:val="en-US"/>
        </w:rPr>
        <w:t>ing. Furthermore, disease</w:t>
      </w:r>
      <w:r w:rsidR="004440AA">
        <w:rPr>
          <w:rFonts w:ascii="Times New Roman" w:hAnsi="Times New Roman" w:cs="Times New Roman"/>
          <w:bCs/>
          <w:sz w:val="20"/>
          <w:lang w:val="en-US"/>
        </w:rPr>
        <w:t>s</w:t>
      </w:r>
      <w:r w:rsidR="009548CD" w:rsidRPr="00E35EA4">
        <w:rPr>
          <w:rFonts w:ascii="Times New Roman" w:hAnsi="Times New Roman" w:cs="Times New Roman"/>
          <w:bCs/>
          <w:sz w:val="20"/>
          <w:lang w:val="en-US"/>
        </w:rPr>
        <w:t xml:space="preserve"> like s</w:t>
      </w:r>
      <w:r w:rsidRPr="00E35EA4">
        <w:rPr>
          <w:rFonts w:ascii="Times New Roman" w:hAnsi="Times New Roman" w:cs="Times New Roman"/>
          <w:bCs/>
          <w:sz w:val="20"/>
          <w:lang w:val="en-US"/>
        </w:rPr>
        <w:t xml:space="preserve">chizophrenia, </w:t>
      </w:r>
      <w:r w:rsidR="00A8137B" w:rsidRPr="00E35EA4">
        <w:rPr>
          <w:rFonts w:ascii="Times New Roman" w:hAnsi="Times New Roman" w:cs="Times New Roman"/>
          <w:bCs/>
          <w:sz w:val="20"/>
          <w:lang w:val="en-US"/>
        </w:rPr>
        <w:t>e</w:t>
      </w:r>
      <w:r w:rsidRPr="00E35EA4">
        <w:rPr>
          <w:rFonts w:ascii="Times New Roman" w:hAnsi="Times New Roman" w:cs="Times New Roman"/>
          <w:bCs/>
          <w:sz w:val="20"/>
          <w:lang w:val="en-US"/>
        </w:rPr>
        <w:t>pilepsy</w:t>
      </w:r>
      <w:r w:rsidR="00A8137B" w:rsidRPr="00E35EA4">
        <w:rPr>
          <w:rFonts w:ascii="Times New Roman" w:hAnsi="Times New Roman" w:cs="Times New Roman"/>
          <w:bCs/>
          <w:sz w:val="20"/>
          <w:lang w:val="en-US"/>
        </w:rPr>
        <w:t xml:space="preserve">, </w:t>
      </w:r>
      <w:r w:rsidR="00136A26" w:rsidRPr="00E35EA4">
        <w:rPr>
          <w:rFonts w:ascii="Times New Roman" w:hAnsi="Times New Roman" w:cs="Times New Roman"/>
          <w:bCs/>
          <w:sz w:val="20"/>
          <w:lang w:val="en-US"/>
        </w:rPr>
        <w:t xml:space="preserve">or </w:t>
      </w:r>
      <w:r w:rsidR="00A8137B" w:rsidRPr="00E35EA4">
        <w:rPr>
          <w:rFonts w:ascii="Times New Roman" w:hAnsi="Times New Roman" w:cs="Times New Roman"/>
          <w:bCs/>
          <w:sz w:val="20"/>
          <w:lang w:val="en-US"/>
        </w:rPr>
        <w:t>a</w:t>
      </w:r>
      <w:r w:rsidRPr="00E35EA4">
        <w:rPr>
          <w:rFonts w:ascii="Times New Roman" w:hAnsi="Times New Roman" w:cs="Times New Roman"/>
          <w:bCs/>
          <w:sz w:val="20"/>
          <w:lang w:val="en-US"/>
        </w:rPr>
        <w:t xml:space="preserve">utism may have their origin in </w:t>
      </w:r>
      <w:r w:rsidR="004440AA">
        <w:rPr>
          <w:rFonts w:ascii="Times New Roman" w:hAnsi="Times New Roman" w:cs="Times New Roman"/>
          <w:bCs/>
          <w:sz w:val="20"/>
          <w:lang w:val="en-US"/>
        </w:rPr>
        <w:t xml:space="preserve">the </w:t>
      </w:r>
      <w:r w:rsidRPr="00E35EA4">
        <w:rPr>
          <w:rFonts w:ascii="Times New Roman" w:hAnsi="Times New Roman" w:cs="Times New Roman"/>
          <w:bCs/>
          <w:sz w:val="20"/>
          <w:lang w:val="en-US"/>
        </w:rPr>
        <w:t>intervention of those balances.</w:t>
      </w:r>
    </w:p>
    <w:p w14:paraId="2514446D" w14:textId="15914D30" w:rsidR="000C3156" w:rsidRPr="00E35EA4" w:rsidRDefault="000C3156" w:rsidP="000C3156">
      <w:pPr>
        <w:spacing w:line="360" w:lineRule="auto"/>
        <w:jc w:val="both"/>
        <w:rPr>
          <w:rFonts w:ascii="Times New Roman" w:hAnsi="Times New Roman" w:cs="Times New Roman"/>
          <w:bCs/>
          <w:lang w:val="en-US"/>
        </w:rPr>
      </w:pPr>
      <w:r w:rsidRPr="00E35EA4">
        <w:rPr>
          <w:rFonts w:ascii="Times New Roman" w:hAnsi="Times New Roman" w:cs="Times New Roman"/>
          <w:bCs/>
          <w:sz w:val="24"/>
          <w:szCs w:val="24"/>
          <w:lang w:val="en-US"/>
        </w:rPr>
        <w:t xml:space="preserve">Like inhibition, </w:t>
      </w:r>
      <w:r w:rsidR="002E2EDC">
        <w:rPr>
          <w:rFonts w:ascii="Times New Roman" w:hAnsi="Times New Roman" w:cs="Times New Roman"/>
          <w:bCs/>
          <w:sz w:val="24"/>
          <w:szCs w:val="24"/>
          <w:lang w:val="en-US"/>
        </w:rPr>
        <w:t xml:space="preserve">the </w:t>
      </w:r>
      <w:r w:rsidRPr="00E35EA4">
        <w:rPr>
          <w:rFonts w:ascii="Times New Roman" w:hAnsi="Times New Roman" w:cs="Times New Roman"/>
          <w:bCs/>
          <w:sz w:val="24"/>
          <w:szCs w:val="24"/>
          <w:lang w:val="en-US"/>
        </w:rPr>
        <w:t>spontaneous activity of neurons is also a complex phenomenon. Spontaneous activity is distributed across the cortex and appears noisy. However, the role of spontaneous activity is not fully understood</w:t>
      </w:r>
      <w:r w:rsidR="002E2EDC">
        <w:rPr>
          <w:rFonts w:ascii="Times New Roman" w:hAnsi="Times New Roman" w:cs="Times New Roman"/>
          <w:bCs/>
          <w:sz w:val="24"/>
          <w:szCs w:val="24"/>
          <w:lang w:val="en-US"/>
        </w:rPr>
        <w:t xml:space="preserve"> </w:t>
      </w:r>
      <w:r w:rsidRPr="00E35EA4">
        <w:rPr>
          <w:rFonts w:ascii="Times New Roman" w:hAnsi="Times New Roman" w:cs="Times New Roman"/>
          <w:bCs/>
          <w:sz w:val="24"/>
          <w:szCs w:val="24"/>
          <w:lang w:val="en-US"/>
        </w:rPr>
        <w:fldChar w:fldCharType="begin"/>
      </w:r>
      <w:r w:rsidR="000E6BF2" w:rsidRPr="00E35EA4">
        <w:rPr>
          <w:rFonts w:ascii="Times New Roman" w:hAnsi="Times New Roman" w:cs="Times New Roman"/>
          <w:bCs/>
          <w:sz w:val="24"/>
          <w:szCs w:val="24"/>
          <w:lang w:val="en-US"/>
        </w:rPr>
        <w:instrText xml:space="preserve"> ADDIN EN.CITE &lt;EndNote&gt;&lt;Cite&gt;&lt;Author&gt;Pena&lt;/Author&gt;&lt;Year&gt;2018&lt;/Year&gt;&lt;RecNum&gt;4261&lt;/RecNum&gt;&lt;DisplayText&gt;&lt;style face="superscript"&gt;1&lt;/style&gt;&lt;/DisplayText&gt;&lt;record&gt;&lt;rec-number&gt;4261&lt;/rec-number&gt;&lt;foreign-keys&gt;&lt;key app="EN" db-id="95zs20ptpsvz02exer4x09e55pt95f20tvv9" timestamp="1543330737"&gt;4261&lt;/key&gt;&lt;/foreign-keys&gt;&lt;ref-type name="Journal Article"&gt;17&lt;/ref-type&gt;&lt;contributors&gt;&lt;authors&gt;&lt;author&gt;Pena, R. F. O.&lt;/author&gt;&lt;author&gt;Zaks, M. A.&lt;/author&gt;&lt;author&gt;Roque, A. C.&lt;/author&gt;&lt;/authors&gt;&lt;/contributors&gt;&lt;auth-address&gt;Department of Physics, Faculty of Philosophy, Sciences and Letters of Ribeirao Preto, University of Sao Paulo, Ribeirao Preto, SP, Brazil. rfdop@uol.com.br.&amp;#xD;Department of Physics, Faculty of Mathematics and Natural Sciences, Humboldt University of Berlin, Berlin, Germany.&amp;#xD;Department of Physics, Faculty of Philosophy, Sciences and Letters of Ribeirao Preto, University of Sao Paulo, Ribeirao Preto, SP, Brazil.&lt;/auth-address&gt;&lt;titles&gt;&lt;title&gt;Dynamics of spontaneous activity in random networks with multiple neuron subtypes and synaptic noise : Spontaneous activity in networks with synaptic noise&lt;/title&gt;&lt;secondary-title&gt;J Comput Neurosci&lt;/secondary-title&gt;&lt;/titles&gt;&lt;periodical&gt;&lt;full-title&gt;J Comput Neurosci&lt;/full-title&gt;&lt;/periodical&gt;&lt;keywords&gt;&lt;keyword&gt;Cortical oscillations&lt;/keyword&gt;&lt;keyword&gt;Izhikevich neuron model&lt;/keyword&gt;&lt;keyword&gt;Spontaneous neural activity&lt;/keyword&gt;&lt;keyword&gt;Synaptic noise&lt;/keyword&gt;&lt;keyword&gt;Synchronous and asynchronous activities&lt;/keyword&gt;&lt;keyword&gt;Up-down states&lt;/keyword&gt;&lt;/keywords&gt;&lt;dates&gt;&lt;year&gt;2018&lt;/year&gt;&lt;pub-dates&gt;&lt;date&gt;Jun 19&lt;/date&gt;&lt;/pub-dates&gt;&lt;/dates&gt;&lt;isbn&gt;1573-6873 (Electronic)&amp;#xD;0929-5313 (Linking)&lt;/isbn&gt;&lt;accession-num&gt;29923159&lt;/accession-num&gt;&lt;urls&gt;&lt;related-urls&gt;&lt;url&gt;http://www.ncbi.nlm.nih.gov/pubmed/29923159&lt;/url&gt;&lt;/related-urls&gt;&lt;/urls&gt;&lt;custom2&gt;PMC6061197&lt;/custom2&gt;&lt;electronic-resource-num&gt;10.1007/s10827-018-0688-6&lt;/electronic-resource-num&gt;&lt;/record&gt;&lt;/Cite&gt;&lt;/EndNote&gt;</w:instrText>
      </w:r>
      <w:r w:rsidRPr="00E35EA4">
        <w:rPr>
          <w:rFonts w:ascii="Times New Roman" w:hAnsi="Times New Roman" w:cs="Times New Roman"/>
          <w:bCs/>
          <w:sz w:val="24"/>
          <w:szCs w:val="24"/>
          <w:lang w:val="en-US"/>
        </w:rPr>
        <w:fldChar w:fldCharType="separate"/>
      </w:r>
      <w:r w:rsidR="000E6BF2" w:rsidRPr="00E35EA4">
        <w:rPr>
          <w:rFonts w:ascii="Times New Roman" w:hAnsi="Times New Roman" w:cs="Times New Roman"/>
          <w:bCs/>
          <w:noProof/>
          <w:sz w:val="24"/>
          <w:szCs w:val="24"/>
          <w:vertAlign w:val="superscript"/>
          <w:lang w:val="en-US"/>
        </w:rPr>
        <w:t>1</w:t>
      </w:r>
      <w:r w:rsidRPr="00E35EA4">
        <w:rPr>
          <w:rFonts w:ascii="Times New Roman" w:hAnsi="Times New Roman" w:cs="Times New Roman"/>
          <w:bCs/>
          <w:sz w:val="24"/>
          <w:szCs w:val="24"/>
          <w:lang w:val="en-US"/>
        </w:rPr>
        <w:fldChar w:fldCharType="end"/>
      </w:r>
      <w:r w:rsidRPr="00E35EA4">
        <w:rPr>
          <w:rFonts w:ascii="Times New Roman" w:hAnsi="Times New Roman" w:cs="Times New Roman"/>
          <w:bCs/>
          <w:sz w:val="24"/>
          <w:szCs w:val="24"/>
          <w:lang w:val="en-US"/>
        </w:rPr>
        <w:t>. In this model</w:t>
      </w:r>
      <w:r w:rsidR="002E2EDC">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you can implement this finding by activating the button </w:t>
      </w:r>
      <w:proofErr w:type="spellStart"/>
      <w:r w:rsidRPr="00E35EA4">
        <w:rPr>
          <w:rFonts w:ascii="Times New Roman" w:hAnsi="Times New Roman" w:cs="Times New Roman"/>
          <w:bCs/>
          <w:i/>
          <w:sz w:val="24"/>
          <w:szCs w:val="24"/>
          <w:lang w:val="en-US"/>
        </w:rPr>
        <w:t>spontaneousactivity</w:t>
      </w:r>
      <w:proofErr w:type="spellEnd"/>
      <w:r w:rsidRPr="00E35EA4">
        <w:rPr>
          <w:rFonts w:ascii="Times New Roman" w:hAnsi="Times New Roman" w:cs="Times New Roman"/>
          <w:bCs/>
          <w:sz w:val="24"/>
          <w:szCs w:val="24"/>
          <w:lang w:val="en-US"/>
        </w:rPr>
        <w:t xml:space="preserve"> and defin</w:t>
      </w:r>
      <w:r w:rsidR="002E2EDC">
        <w:rPr>
          <w:rFonts w:ascii="Times New Roman" w:hAnsi="Times New Roman" w:cs="Times New Roman"/>
          <w:bCs/>
          <w:sz w:val="24"/>
          <w:szCs w:val="24"/>
          <w:lang w:val="en-US"/>
        </w:rPr>
        <w:t>ing</w:t>
      </w:r>
      <w:r w:rsidRPr="00E35EA4">
        <w:rPr>
          <w:rFonts w:ascii="Times New Roman" w:hAnsi="Times New Roman" w:cs="Times New Roman"/>
          <w:bCs/>
          <w:sz w:val="24"/>
          <w:szCs w:val="24"/>
          <w:lang w:val="en-US"/>
        </w:rPr>
        <w:t xml:space="preserve"> the ratio of spontaneous</w:t>
      </w:r>
      <w:r w:rsidR="002E2EDC">
        <w:rPr>
          <w:rFonts w:ascii="Times New Roman" w:hAnsi="Times New Roman" w:cs="Times New Roman"/>
          <w:bCs/>
          <w:sz w:val="24"/>
          <w:szCs w:val="24"/>
          <w:lang w:val="en-US"/>
        </w:rPr>
        <w:t>ly</w:t>
      </w:r>
      <w:r w:rsidRPr="00E35EA4">
        <w:rPr>
          <w:rFonts w:ascii="Times New Roman" w:hAnsi="Times New Roman" w:cs="Times New Roman"/>
          <w:bCs/>
          <w:sz w:val="24"/>
          <w:szCs w:val="24"/>
          <w:lang w:val="en-US"/>
        </w:rPr>
        <w:t xml:space="preserve"> activated cells </w:t>
      </w:r>
      <w:r w:rsidRPr="00E35EA4">
        <w:rPr>
          <w:rFonts w:ascii="Times New Roman" w:hAnsi="Times New Roman" w:cs="Times New Roman"/>
          <w:bCs/>
          <w:i/>
          <w:sz w:val="24"/>
          <w:szCs w:val="24"/>
          <w:lang w:val="en-US"/>
        </w:rPr>
        <w:t>(</w:t>
      </w:r>
      <w:proofErr w:type="spellStart"/>
      <w:r w:rsidRPr="00E35EA4">
        <w:rPr>
          <w:rFonts w:ascii="Times New Roman" w:hAnsi="Times New Roman" w:cs="Times New Roman"/>
          <w:bCs/>
          <w:i/>
          <w:sz w:val="24"/>
          <w:szCs w:val="24"/>
          <w:lang w:val="en-US"/>
        </w:rPr>
        <w:t>ratio_activatedcells</w:t>
      </w:r>
      <w:proofErr w:type="spellEnd"/>
      <w:r w:rsidRPr="00E35EA4">
        <w:rPr>
          <w:rFonts w:ascii="Times New Roman" w:hAnsi="Times New Roman" w:cs="Times New Roman"/>
          <w:bCs/>
          <w:sz w:val="24"/>
          <w:szCs w:val="24"/>
          <w:lang w:val="en-US"/>
        </w:rPr>
        <w:t>) and the extent of noise that they are generating (</w:t>
      </w:r>
      <w:proofErr w:type="spellStart"/>
      <w:r w:rsidRPr="00E35EA4">
        <w:rPr>
          <w:rFonts w:ascii="Times New Roman" w:hAnsi="Times New Roman" w:cs="Times New Roman"/>
          <w:bCs/>
          <w:i/>
          <w:sz w:val="24"/>
          <w:szCs w:val="24"/>
          <w:lang w:val="en-US"/>
        </w:rPr>
        <w:t>spontaneousact</w:t>
      </w:r>
      <w:proofErr w:type="spellEnd"/>
      <w:r w:rsidRPr="00E35EA4">
        <w:rPr>
          <w:rFonts w:ascii="Times New Roman" w:hAnsi="Times New Roman" w:cs="Times New Roman"/>
          <w:bCs/>
          <w:sz w:val="24"/>
          <w:szCs w:val="24"/>
          <w:lang w:val="en-US"/>
        </w:rPr>
        <w:t>). A functional example is shown in Fig</w:t>
      </w:r>
      <w:r w:rsidR="0027297D"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8F78C0" w:rsidRPr="00E35EA4">
        <w:rPr>
          <w:rFonts w:ascii="Times New Roman" w:hAnsi="Times New Roman" w:cs="Times New Roman"/>
          <w:bCs/>
          <w:sz w:val="24"/>
          <w:szCs w:val="24"/>
          <w:lang w:val="en-US"/>
        </w:rPr>
        <w:t>T1</w:t>
      </w:r>
      <w:r w:rsidRPr="00E35EA4">
        <w:rPr>
          <w:rFonts w:ascii="Times New Roman" w:hAnsi="Times New Roman" w:cs="Times New Roman"/>
          <w:bCs/>
          <w:sz w:val="24"/>
          <w:szCs w:val="24"/>
          <w:lang w:val="en-US"/>
        </w:rPr>
        <w:t>.8.</w:t>
      </w:r>
      <w:r w:rsidR="000E4A2C" w:rsidRPr="00E35EA4">
        <w:rPr>
          <w:rFonts w:ascii="Times New Roman" w:hAnsi="Times New Roman" w:cs="Times New Roman"/>
          <w:bCs/>
          <w:sz w:val="24"/>
          <w:szCs w:val="24"/>
          <w:lang w:val="en-US"/>
        </w:rPr>
        <w:t xml:space="preserve"> Spontaneou</w:t>
      </w:r>
      <w:r w:rsidR="00F44B55" w:rsidRPr="00E35EA4">
        <w:rPr>
          <w:rFonts w:ascii="Times New Roman" w:hAnsi="Times New Roman" w:cs="Times New Roman"/>
          <w:bCs/>
          <w:sz w:val="24"/>
          <w:szCs w:val="24"/>
          <w:lang w:val="en-US"/>
        </w:rPr>
        <w:t>s activity is applied for analyzing the baseline</w:t>
      </w:r>
      <w:r w:rsidR="000E4A2C" w:rsidRPr="00E35EA4">
        <w:rPr>
          <w:rFonts w:ascii="Times New Roman" w:hAnsi="Times New Roman" w:cs="Times New Roman"/>
          <w:bCs/>
          <w:sz w:val="24"/>
          <w:szCs w:val="24"/>
          <w:lang w:val="en-US"/>
        </w:rPr>
        <w:t>.</w:t>
      </w:r>
    </w:p>
    <w:p w14:paraId="1591C851" w14:textId="77777777" w:rsidR="000C3156" w:rsidRPr="00E35EA4" w:rsidRDefault="000C3156" w:rsidP="000C3156">
      <w:pPr>
        <w:jc w:val="center"/>
        <w:rPr>
          <w:rFonts w:ascii="Times New Roman" w:hAnsi="Times New Roman" w:cs="Times New Roman"/>
          <w:bCs/>
          <w:sz w:val="20"/>
          <w:lang w:val="en-US"/>
        </w:rPr>
      </w:pPr>
      <w:r w:rsidRPr="00E35EA4">
        <w:rPr>
          <w:rFonts w:ascii="Times New Roman" w:hAnsi="Times New Roman" w:cs="Times New Roman"/>
          <w:noProof/>
          <w:lang w:val="en-US" w:eastAsia="en-GB"/>
        </w:rPr>
        <w:drawing>
          <wp:inline distT="0" distB="0" distL="0" distR="0" wp14:anchorId="025C00F4" wp14:editId="1E9D3BBA">
            <wp:extent cx="4048125" cy="990600"/>
            <wp:effectExtent l="0" t="0" r="9525" b="0"/>
            <wp:docPr id="117" name="Grafik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48125" cy="990600"/>
                    </a:xfrm>
                    <a:prstGeom prst="rect">
                      <a:avLst/>
                    </a:prstGeom>
                  </pic:spPr>
                </pic:pic>
              </a:graphicData>
            </a:graphic>
          </wp:inline>
        </w:drawing>
      </w:r>
    </w:p>
    <w:p w14:paraId="14BE802E" w14:textId="3C563AFA" w:rsidR="000C3156" w:rsidRPr="00E35EA4" w:rsidRDefault="000C3156" w:rsidP="000C3156">
      <w:pPr>
        <w:spacing w:line="240" w:lineRule="auto"/>
        <w:jc w:val="both"/>
        <w:rPr>
          <w:rFonts w:ascii="Times New Roman" w:hAnsi="Times New Roman" w:cs="Times New Roman"/>
          <w:bCs/>
          <w:sz w:val="20"/>
          <w:lang w:val="en-US"/>
        </w:rPr>
      </w:pPr>
      <w:r w:rsidRPr="00E35EA4">
        <w:rPr>
          <w:rFonts w:ascii="Times New Roman" w:hAnsi="Times New Roman" w:cs="Times New Roman"/>
          <w:b/>
          <w:bCs/>
          <w:sz w:val="20"/>
          <w:lang w:val="en-US"/>
        </w:rPr>
        <w:t xml:space="preserve">Figure </w:t>
      </w:r>
      <w:r w:rsidR="009552EA" w:rsidRPr="00E35EA4">
        <w:rPr>
          <w:rFonts w:ascii="Times New Roman" w:hAnsi="Times New Roman" w:cs="Times New Roman"/>
          <w:b/>
          <w:bCs/>
          <w:sz w:val="20"/>
          <w:lang w:val="en-US"/>
        </w:rPr>
        <w:t>T1</w:t>
      </w:r>
      <w:r w:rsidRPr="00E35EA4">
        <w:rPr>
          <w:rFonts w:ascii="Times New Roman" w:hAnsi="Times New Roman" w:cs="Times New Roman"/>
          <w:b/>
          <w:bCs/>
          <w:sz w:val="20"/>
          <w:lang w:val="en-US"/>
        </w:rPr>
        <w:t>.8</w:t>
      </w:r>
      <w:r w:rsidRPr="00E35EA4">
        <w:rPr>
          <w:rFonts w:ascii="Times New Roman" w:hAnsi="Times New Roman" w:cs="Times New Roman"/>
          <w:bCs/>
          <w:sz w:val="20"/>
          <w:lang w:val="en-US"/>
        </w:rPr>
        <w:t xml:space="preserve">: Generate spontaneous activity of neurons within a neuronal column. Basically, the implementation of spontaneous activity mainly generates different kinds of noise or full randomness, whereas a rhythmic spontaneous activity should not be excluded. Furthermore, spontaneous activity is defined by the ratio of activated cells </w:t>
      </w:r>
      <w:r w:rsidR="00FD676B">
        <w:rPr>
          <w:rFonts w:ascii="Times New Roman" w:hAnsi="Times New Roman" w:cs="Times New Roman"/>
          <w:bCs/>
          <w:sz w:val="20"/>
          <w:lang w:val="en-US"/>
        </w:rPr>
        <w:t xml:space="preserve">in </w:t>
      </w:r>
      <w:r w:rsidRPr="00E35EA4">
        <w:rPr>
          <w:rFonts w:ascii="Times New Roman" w:hAnsi="Times New Roman" w:cs="Times New Roman"/>
          <w:bCs/>
          <w:sz w:val="20"/>
          <w:lang w:val="en-US"/>
        </w:rPr>
        <w:t>each processing step and the level of activation.</w:t>
      </w:r>
    </w:p>
    <w:p w14:paraId="471CC363" w14:textId="77777777" w:rsidR="000C3156" w:rsidRPr="00E35EA4" w:rsidRDefault="000C3156" w:rsidP="000C3156">
      <w:pPr>
        <w:pStyle w:val="Heading3"/>
        <w:rPr>
          <w:rFonts w:ascii="Times New Roman" w:hAnsi="Times New Roman" w:cs="Times New Roman"/>
          <w:lang w:val="en-US"/>
        </w:rPr>
      </w:pPr>
      <w:r w:rsidRPr="00E35EA4">
        <w:rPr>
          <w:rFonts w:ascii="Times New Roman" w:hAnsi="Times New Roman" w:cs="Times New Roman"/>
          <w:lang w:val="en-US"/>
        </w:rPr>
        <w:t>Modelling transmission failure and different diseases</w:t>
      </w:r>
    </w:p>
    <w:p w14:paraId="358081B6" w14:textId="065216E9" w:rsidR="000C3156" w:rsidRPr="00E35EA4" w:rsidRDefault="000C3156" w:rsidP="000C3156">
      <w:pPr>
        <w:spacing w:line="360" w:lineRule="auto"/>
        <w:jc w:val="both"/>
        <w:rPr>
          <w:rFonts w:ascii="Times New Roman" w:hAnsi="Times New Roman" w:cs="Times New Roman"/>
          <w:bCs/>
          <w:sz w:val="24"/>
          <w:szCs w:val="24"/>
          <w:lang w:val="en-US"/>
        </w:rPr>
      </w:pPr>
      <w:r w:rsidRPr="00E35EA4">
        <w:rPr>
          <w:rFonts w:ascii="Times New Roman" w:hAnsi="Times New Roman" w:cs="Times New Roman"/>
          <w:bCs/>
          <w:sz w:val="24"/>
          <w:szCs w:val="24"/>
          <w:lang w:val="en-US"/>
        </w:rPr>
        <w:t>The model allows t</w:t>
      </w:r>
      <w:r w:rsidR="008E3D87">
        <w:rPr>
          <w:rFonts w:ascii="Times New Roman" w:hAnsi="Times New Roman" w:cs="Times New Roman"/>
          <w:bCs/>
          <w:sz w:val="24"/>
          <w:szCs w:val="24"/>
          <w:lang w:val="en-US"/>
        </w:rPr>
        <w:t>he</w:t>
      </w:r>
      <w:r w:rsidRPr="00E35EA4">
        <w:rPr>
          <w:rFonts w:ascii="Times New Roman" w:hAnsi="Times New Roman" w:cs="Times New Roman"/>
          <w:bCs/>
          <w:sz w:val="24"/>
          <w:szCs w:val="24"/>
          <w:lang w:val="en-US"/>
        </w:rPr>
        <w:t xml:space="preserve"> simulat</w:t>
      </w:r>
      <w:r w:rsidR="008E3D87">
        <w:rPr>
          <w:rFonts w:ascii="Times New Roman" w:hAnsi="Times New Roman" w:cs="Times New Roman"/>
          <w:bCs/>
          <w:sz w:val="24"/>
          <w:szCs w:val="24"/>
          <w:lang w:val="en-US"/>
        </w:rPr>
        <w:t>ion</w:t>
      </w:r>
      <w:r w:rsidRPr="00E35EA4">
        <w:rPr>
          <w:rFonts w:ascii="Times New Roman" w:hAnsi="Times New Roman" w:cs="Times New Roman"/>
          <w:bCs/>
          <w:sz w:val="24"/>
          <w:szCs w:val="24"/>
          <w:lang w:val="en-US"/>
        </w:rPr>
        <w:t xml:space="preserve"> </w:t>
      </w:r>
      <w:r w:rsidR="008E3D87">
        <w:rPr>
          <w:rFonts w:ascii="Times New Roman" w:hAnsi="Times New Roman" w:cs="Times New Roman"/>
          <w:bCs/>
          <w:sz w:val="24"/>
          <w:szCs w:val="24"/>
          <w:lang w:val="en-US"/>
        </w:rPr>
        <w:t xml:space="preserve">of </w:t>
      </w:r>
      <w:r w:rsidRPr="00E35EA4">
        <w:rPr>
          <w:rFonts w:ascii="Times New Roman" w:hAnsi="Times New Roman" w:cs="Times New Roman"/>
          <w:bCs/>
          <w:sz w:val="24"/>
          <w:szCs w:val="24"/>
          <w:lang w:val="en-US"/>
        </w:rPr>
        <w:t>different types of transmission failure, mimicking some key fea</w:t>
      </w:r>
      <w:r w:rsidR="00FA3916" w:rsidRPr="00E35EA4">
        <w:rPr>
          <w:rFonts w:ascii="Times New Roman" w:hAnsi="Times New Roman" w:cs="Times New Roman"/>
          <w:bCs/>
          <w:sz w:val="24"/>
          <w:szCs w:val="24"/>
          <w:lang w:val="en-US"/>
        </w:rPr>
        <w:t>tures in Alzheimer</w:t>
      </w:r>
      <w:r w:rsidR="007F7B3C" w:rsidRPr="00E35EA4">
        <w:rPr>
          <w:rFonts w:ascii="Times New Roman" w:hAnsi="Times New Roman" w:cs="Times New Roman"/>
          <w:bCs/>
          <w:sz w:val="24"/>
          <w:szCs w:val="24"/>
          <w:lang w:val="en-US"/>
        </w:rPr>
        <w:t>'</w:t>
      </w:r>
      <w:r w:rsidR="00FA3916" w:rsidRPr="00E35EA4">
        <w:rPr>
          <w:rFonts w:ascii="Times New Roman" w:hAnsi="Times New Roman" w:cs="Times New Roman"/>
          <w:bCs/>
          <w:sz w:val="24"/>
          <w:szCs w:val="24"/>
          <w:lang w:val="en-US"/>
        </w:rPr>
        <w:t>s d</w:t>
      </w:r>
      <w:r w:rsidRPr="00E35EA4">
        <w:rPr>
          <w:rFonts w:ascii="Times New Roman" w:hAnsi="Times New Roman" w:cs="Times New Roman"/>
          <w:bCs/>
          <w:sz w:val="24"/>
          <w:szCs w:val="24"/>
          <w:lang w:val="en-US"/>
        </w:rPr>
        <w:t xml:space="preserve">isease and </w:t>
      </w:r>
      <w:r w:rsidR="00931A6C" w:rsidRPr="00E35EA4">
        <w:rPr>
          <w:rFonts w:ascii="Times New Roman" w:hAnsi="Times New Roman" w:cs="Times New Roman"/>
          <w:bCs/>
          <w:sz w:val="24"/>
          <w:szCs w:val="24"/>
          <w:lang w:val="en-US"/>
        </w:rPr>
        <w:t>s</w:t>
      </w:r>
      <w:r w:rsidRPr="00E35EA4">
        <w:rPr>
          <w:rFonts w:ascii="Times New Roman" w:hAnsi="Times New Roman" w:cs="Times New Roman"/>
          <w:bCs/>
          <w:sz w:val="24"/>
          <w:szCs w:val="24"/>
          <w:lang w:val="en-US"/>
        </w:rPr>
        <w:t>chizophrenia</w:t>
      </w:r>
      <w:r w:rsidR="008F6A7C" w:rsidRPr="00E35EA4">
        <w:rPr>
          <w:rFonts w:ascii="Times New Roman" w:hAnsi="Times New Roman" w:cs="Times New Roman"/>
          <w:bCs/>
          <w:sz w:val="24"/>
          <w:szCs w:val="24"/>
          <w:lang w:val="en-US"/>
        </w:rPr>
        <w:t>. The simulation</w:t>
      </w:r>
      <w:r w:rsidR="00A6251F" w:rsidRPr="00E35EA4">
        <w:rPr>
          <w:rFonts w:ascii="Times New Roman" w:hAnsi="Times New Roman" w:cs="Times New Roman"/>
          <w:bCs/>
          <w:sz w:val="24"/>
          <w:szCs w:val="24"/>
          <w:lang w:val="en-US"/>
        </w:rPr>
        <w:t xml:space="preserve"> for Alzheimer</w:t>
      </w:r>
      <w:r w:rsidR="007F7B3C" w:rsidRPr="00E35EA4">
        <w:rPr>
          <w:rFonts w:ascii="Times New Roman" w:hAnsi="Times New Roman" w:cs="Times New Roman"/>
          <w:bCs/>
          <w:sz w:val="24"/>
          <w:szCs w:val="24"/>
          <w:lang w:val="en-US"/>
        </w:rPr>
        <w:t>'</w:t>
      </w:r>
      <w:r w:rsidR="00A6251F" w:rsidRPr="00E35EA4">
        <w:rPr>
          <w:rFonts w:ascii="Times New Roman" w:hAnsi="Times New Roman" w:cs="Times New Roman"/>
          <w:bCs/>
          <w:sz w:val="24"/>
          <w:szCs w:val="24"/>
          <w:lang w:val="en-US"/>
        </w:rPr>
        <w:t>s d</w:t>
      </w:r>
      <w:r w:rsidRPr="00E35EA4">
        <w:rPr>
          <w:rFonts w:ascii="Times New Roman" w:hAnsi="Times New Roman" w:cs="Times New Roman"/>
          <w:bCs/>
          <w:sz w:val="24"/>
          <w:szCs w:val="24"/>
          <w:lang w:val="en-US"/>
        </w:rPr>
        <w:t>isease (Fig</w:t>
      </w:r>
      <w:r w:rsidR="00DA6077" w:rsidRPr="00E35EA4">
        <w:rPr>
          <w:rFonts w:ascii="Times New Roman" w:hAnsi="Times New Roman" w:cs="Times New Roman"/>
          <w:bCs/>
          <w:sz w:val="24"/>
          <w:szCs w:val="24"/>
          <w:lang w:val="en-US"/>
        </w:rPr>
        <w:t>.</w:t>
      </w:r>
      <w:r w:rsidR="000A161A" w:rsidRPr="00E35EA4">
        <w:rPr>
          <w:rFonts w:ascii="Times New Roman" w:hAnsi="Times New Roman" w:cs="Times New Roman"/>
          <w:bCs/>
          <w:sz w:val="24"/>
          <w:szCs w:val="24"/>
          <w:lang w:val="en-US"/>
        </w:rPr>
        <w:t xml:space="preserve"> </w:t>
      </w:r>
      <w:r w:rsidR="00D40CE8" w:rsidRPr="00E35EA4">
        <w:rPr>
          <w:rFonts w:ascii="Times New Roman" w:hAnsi="Times New Roman" w:cs="Times New Roman"/>
          <w:bCs/>
          <w:sz w:val="24"/>
          <w:szCs w:val="24"/>
          <w:lang w:val="en-US"/>
        </w:rPr>
        <w:t>T1</w:t>
      </w:r>
      <w:r w:rsidRPr="00E35EA4">
        <w:rPr>
          <w:rFonts w:ascii="Times New Roman" w:hAnsi="Times New Roman" w:cs="Times New Roman"/>
          <w:bCs/>
          <w:sz w:val="24"/>
          <w:szCs w:val="24"/>
          <w:lang w:val="en-US"/>
        </w:rPr>
        <w:t>.9)</w:t>
      </w:r>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is based on an algorithm that is setting random neurons to death (inactivating random neurons) – called lesions (</w:t>
      </w:r>
      <w:r w:rsidRPr="00E35EA4">
        <w:rPr>
          <w:rFonts w:ascii="Times New Roman" w:hAnsi="Times New Roman" w:cs="Times New Roman"/>
          <w:bCs/>
          <w:i/>
          <w:sz w:val="24"/>
          <w:szCs w:val="24"/>
          <w:lang w:val="en-US"/>
        </w:rPr>
        <w:t>defects</w:t>
      </w:r>
      <w:r w:rsidRPr="00E35EA4">
        <w:rPr>
          <w:rFonts w:ascii="Times New Roman" w:hAnsi="Times New Roman" w:cs="Times New Roman"/>
          <w:bCs/>
          <w:sz w:val="24"/>
          <w:szCs w:val="24"/>
          <w:lang w:val="en-US"/>
        </w:rPr>
        <w:t xml:space="preserve"> in Fig</w:t>
      </w:r>
      <w:r w:rsidR="0096360D"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1A170C" w:rsidRPr="00E35EA4">
        <w:rPr>
          <w:rFonts w:ascii="Times New Roman" w:hAnsi="Times New Roman" w:cs="Times New Roman"/>
          <w:bCs/>
          <w:sz w:val="24"/>
          <w:szCs w:val="24"/>
          <w:lang w:val="en-US"/>
        </w:rPr>
        <w:t>T1</w:t>
      </w:r>
      <w:r w:rsidRPr="00E35EA4">
        <w:rPr>
          <w:rFonts w:ascii="Times New Roman" w:hAnsi="Times New Roman" w:cs="Times New Roman"/>
          <w:bCs/>
          <w:sz w:val="24"/>
          <w:szCs w:val="24"/>
          <w:lang w:val="en-US"/>
        </w:rPr>
        <w:t xml:space="preserve">.9). These lesions can grow by increasing the </w:t>
      </w:r>
      <w:r w:rsidRPr="00E35EA4">
        <w:rPr>
          <w:rFonts w:ascii="Times New Roman" w:hAnsi="Times New Roman" w:cs="Times New Roman"/>
          <w:bCs/>
          <w:i/>
          <w:sz w:val="24"/>
          <w:szCs w:val="24"/>
          <w:lang w:val="en-US"/>
        </w:rPr>
        <w:lastRenderedPageBreak/>
        <w:t>threshold2</w:t>
      </w:r>
      <w:r w:rsidRPr="00E35EA4">
        <w:rPr>
          <w:rFonts w:ascii="Times New Roman" w:hAnsi="Times New Roman" w:cs="Times New Roman"/>
          <w:bCs/>
          <w:sz w:val="24"/>
          <w:szCs w:val="24"/>
          <w:lang w:val="en-US"/>
        </w:rPr>
        <w:t xml:space="preserve">. The algorithm is </w:t>
      </w:r>
      <w:r w:rsidR="00DC5948" w:rsidRPr="00E35EA4">
        <w:rPr>
          <w:rFonts w:ascii="Times New Roman" w:hAnsi="Times New Roman" w:cs="Times New Roman"/>
          <w:bCs/>
          <w:sz w:val="24"/>
          <w:szCs w:val="24"/>
          <w:lang w:val="en-US"/>
        </w:rPr>
        <w:t>built</w:t>
      </w:r>
      <w:r w:rsidRPr="00E35EA4">
        <w:rPr>
          <w:rFonts w:ascii="Times New Roman" w:hAnsi="Times New Roman" w:cs="Times New Roman"/>
          <w:bCs/>
          <w:sz w:val="24"/>
          <w:szCs w:val="24"/>
          <w:lang w:val="en-US"/>
        </w:rPr>
        <w:t xml:space="preserve"> according to </w:t>
      </w:r>
      <w:r w:rsidR="00040EF0">
        <w:rPr>
          <w:rFonts w:ascii="Times New Roman" w:hAnsi="Times New Roman" w:cs="Times New Roman"/>
          <w:bCs/>
          <w:sz w:val="24"/>
          <w:szCs w:val="24"/>
          <w:lang w:val="en-US"/>
        </w:rPr>
        <w:t xml:space="preserve">the </w:t>
      </w:r>
      <w:r w:rsidRPr="00E35EA4">
        <w:rPr>
          <w:rFonts w:ascii="Times New Roman" w:hAnsi="Times New Roman" w:cs="Times New Roman"/>
          <w:bCs/>
          <w:sz w:val="24"/>
          <w:szCs w:val="24"/>
          <w:lang w:val="en-US"/>
        </w:rPr>
        <w:t>description of the development of lesion</w:t>
      </w:r>
      <w:r w:rsidR="00040EF0">
        <w:rPr>
          <w:rFonts w:ascii="Times New Roman" w:hAnsi="Times New Roman" w:cs="Times New Roman"/>
          <w:bCs/>
          <w:sz w:val="24"/>
          <w:szCs w:val="24"/>
          <w:lang w:val="en-US"/>
        </w:rPr>
        <w:t>s</w:t>
      </w:r>
      <w:r w:rsidRPr="00E35EA4">
        <w:rPr>
          <w:rFonts w:ascii="Times New Roman" w:hAnsi="Times New Roman" w:cs="Times New Roman"/>
          <w:bCs/>
          <w:sz w:val="24"/>
          <w:szCs w:val="24"/>
          <w:lang w:val="en-US"/>
        </w:rPr>
        <w:t xml:space="preserve"> during the different stadia of Alzheimer</w:t>
      </w:r>
      <w:r w:rsidR="007F7B3C"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s </w:t>
      </w:r>
      <w:r w:rsidR="0087713A" w:rsidRPr="00E35EA4">
        <w:rPr>
          <w:rFonts w:ascii="Times New Roman" w:hAnsi="Times New Roman" w:cs="Times New Roman"/>
          <w:bCs/>
          <w:sz w:val="24"/>
          <w:szCs w:val="24"/>
          <w:lang w:val="en-US"/>
        </w:rPr>
        <w:t>d</w:t>
      </w:r>
      <w:r w:rsidRPr="00E35EA4">
        <w:rPr>
          <w:rFonts w:ascii="Times New Roman" w:hAnsi="Times New Roman" w:cs="Times New Roman"/>
          <w:bCs/>
          <w:sz w:val="24"/>
          <w:szCs w:val="24"/>
          <w:lang w:val="en-US"/>
        </w:rPr>
        <w:t>isease</w:t>
      </w:r>
      <w:r w:rsidRPr="00E35EA4">
        <w:rPr>
          <w:rFonts w:ascii="Times New Roman" w:hAnsi="Times New Roman" w:cs="Times New Roman"/>
          <w:bCs/>
          <w:i/>
          <w:sz w:val="24"/>
          <w:szCs w:val="24"/>
          <w:lang w:val="en-US"/>
        </w:rPr>
        <w:fldChar w:fldCharType="begin">
          <w:fldData xml:space="preserve">PEVuZE5vdGU+PENpdGU+PEF1dGhvcj5CcmFhazwvQXV0aG9yPjxZZWFyPjE5OTc8L1llYXI+PFJl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</w:fldData>
        </w:fldChar>
      </w:r>
      <w:r w:rsidR="000E6BF2" w:rsidRPr="00E35EA4">
        <w:rPr>
          <w:rFonts w:ascii="Times New Roman" w:hAnsi="Times New Roman" w:cs="Times New Roman"/>
          <w:bCs/>
          <w:i/>
          <w:sz w:val="24"/>
          <w:szCs w:val="24"/>
          <w:lang w:val="en-US"/>
        </w:rPr>
        <w:instrText xml:space="preserve"> ADDIN EN.CITE </w:instrText>
      </w:r>
      <w:r w:rsidR="000E6BF2" w:rsidRPr="00E35EA4">
        <w:rPr>
          <w:rFonts w:ascii="Times New Roman" w:hAnsi="Times New Roman" w:cs="Times New Roman"/>
          <w:bCs/>
          <w:i/>
          <w:sz w:val="24"/>
          <w:szCs w:val="24"/>
          <w:lang w:val="en-US"/>
        </w:rPr>
        <w:fldChar w:fldCharType="begin">
          <w:fldData xml:space="preserve">PEVuZE5vdGU+PENpdGU+PEF1dGhvcj5CcmFhazwvQXV0aG9yPjxZZWFyPjE5OTc8L1llYXI+PFJl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</w:fldData>
        </w:fldChar>
      </w:r>
      <w:r w:rsidR="000E6BF2" w:rsidRPr="00E35EA4">
        <w:rPr>
          <w:rFonts w:ascii="Times New Roman" w:hAnsi="Times New Roman" w:cs="Times New Roman"/>
          <w:bCs/>
          <w:i/>
          <w:sz w:val="24"/>
          <w:szCs w:val="24"/>
          <w:lang w:val="en-US"/>
        </w:rPr>
        <w:instrText xml:space="preserve"> ADDIN EN.CITE.DATA </w:instrText>
      </w:r>
      <w:r w:rsidR="000E6BF2" w:rsidRPr="00E35EA4">
        <w:rPr>
          <w:rFonts w:ascii="Times New Roman" w:hAnsi="Times New Roman" w:cs="Times New Roman"/>
          <w:bCs/>
          <w:i/>
          <w:sz w:val="24"/>
          <w:szCs w:val="24"/>
          <w:lang w:val="en-US"/>
        </w:rPr>
      </w:r>
      <w:r w:rsidR="000E6BF2" w:rsidRPr="00E35EA4">
        <w:rPr>
          <w:rFonts w:ascii="Times New Roman" w:hAnsi="Times New Roman" w:cs="Times New Roman"/>
          <w:bCs/>
          <w:i/>
          <w:sz w:val="24"/>
          <w:szCs w:val="24"/>
          <w:lang w:val="en-US"/>
        </w:rPr>
        <w:fldChar w:fldCharType="end"/>
      </w:r>
      <w:r w:rsidRPr="00E35EA4">
        <w:rPr>
          <w:rFonts w:ascii="Times New Roman" w:hAnsi="Times New Roman" w:cs="Times New Roman"/>
          <w:bCs/>
          <w:i/>
          <w:sz w:val="24"/>
          <w:szCs w:val="24"/>
          <w:lang w:val="en-US"/>
        </w:rPr>
      </w:r>
      <w:r w:rsidRPr="00E35EA4">
        <w:rPr>
          <w:rFonts w:ascii="Times New Roman" w:hAnsi="Times New Roman" w:cs="Times New Roman"/>
          <w:bCs/>
          <w:i/>
          <w:sz w:val="24"/>
          <w:szCs w:val="24"/>
          <w:lang w:val="en-US"/>
        </w:rPr>
        <w:fldChar w:fldCharType="separate"/>
      </w:r>
      <w:r w:rsidR="000E6BF2" w:rsidRPr="00E35EA4">
        <w:rPr>
          <w:rFonts w:ascii="Times New Roman" w:hAnsi="Times New Roman" w:cs="Times New Roman"/>
          <w:bCs/>
          <w:i/>
          <w:noProof/>
          <w:sz w:val="24"/>
          <w:szCs w:val="24"/>
          <w:vertAlign w:val="superscript"/>
          <w:lang w:val="en-US"/>
        </w:rPr>
        <w:t>2,3</w:t>
      </w:r>
      <w:r w:rsidRPr="00E35EA4">
        <w:rPr>
          <w:rFonts w:ascii="Times New Roman" w:hAnsi="Times New Roman" w:cs="Times New Roman"/>
          <w:bCs/>
          <w:sz w:val="24"/>
          <w:szCs w:val="24"/>
          <w:lang w:val="en-US"/>
        </w:rPr>
        <w:fldChar w:fldCharType="end"/>
      </w:r>
      <w:r w:rsidRPr="00E35EA4">
        <w:rPr>
          <w:rFonts w:ascii="Times New Roman" w:hAnsi="Times New Roman" w:cs="Times New Roman"/>
          <w:bCs/>
          <w:sz w:val="24"/>
          <w:szCs w:val="24"/>
          <w:lang w:val="en-US"/>
        </w:rPr>
        <w:t>. The ratio of defects should be set up before initializing the model. After initialization</w:t>
      </w:r>
      <w:r w:rsidR="00576366"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the lesion can be extended by activati</w:t>
      </w:r>
      <w:r w:rsidR="00040EF0">
        <w:rPr>
          <w:rFonts w:ascii="Times New Roman" w:hAnsi="Times New Roman" w:cs="Times New Roman"/>
          <w:bCs/>
          <w:sz w:val="24"/>
          <w:szCs w:val="24"/>
          <w:lang w:val="en-US"/>
        </w:rPr>
        <w:t>ng</w:t>
      </w:r>
      <w:r w:rsidRPr="00E35EA4">
        <w:rPr>
          <w:rFonts w:ascii="Times New Roman" w:hAnsi="Times New Roman" w:cs="Times New Roman"/>
          <w:bCs/>
          <w:sz w:val="24"/>
          <w:szCs w:val="24"/>
          <w:lang w:val="en-US"/>
        </w:rPr>
        <w:t xml:space="preserve"> the </w:t>
      </w:r>
      <w:r w:rsidRPr="00E35EA4">
        <w:rPr>
          <w:rFonts w:ascii="Times New Roman" w:hAnsi="Times New Roman" w:cs="Times New Roman"/>
          <w:bCs/>
          <w:i/>
          <w:sz w:val="24"/>
          <w:szCs w:val="24"/>
          <w:lang w:val="en-US"/>
        </w:rPr>
        <w:t xml:space="preserve">cluster </w:t>
      </w:r>
      <w:r w:rsidRPr="00E35EA4">
        <w:rPr>
          <w:rFonts w:ascii="Times New Roman" w:hAnsi="Times New Roman" w:cs="Times New Roman"/>
          <w:bCs/>
          <w:sz w:val="24"/>
          <w:szCs w:val="24"/>
          <w:lang w:val="en-US"/>
        </w:rPr>
        <w:t>button and increas</w:t>
      </w:r>
      <w:r w:rsidR="00040EF0">
        <w:rPr>
          <w:rFonts w:ascii="Times New Roman" w:hAnsi="Times New Roman" w:cs="Times New Roman"/>
          <w:bCs/>
          <w:sz w:val="24"/>
          <w:szCs w:val="24"/>
          <w:lang w:val="en-US"/>
        </w:rPr>
        <w:t>ing</w:t>
      </w:r>
      <w:r w:rsidRPr="00E35EA4">
        <w:rPr>
          <w:rFonts w:ascii="Times New Roman" w:hAnsi="Times New Roman" w:cs="Times New Roman"/>
          <w:bCs/>
          <w:sz w:val="24"/>
          <w:szCs w:val="24"/>
          <w:lang w:val="en-US"/>
        </w:rPr>
        <w:t xml:space="preserve"> the </w:t>
      </w:r>
      <w:r w:rsidRPr="00E35EA4">
        <w:rPr>
          <w:rFonts w:ascii="Times New Roman" w:hAnsi="Times New Roman" w:cs="Times New Roman"/>
          <w:bCs/>
          <w:i/>
          <w:sz w:val="24"/>
          <w:szCs w:val="24"/>
          <w:lang w:val="en-US"/>
        </w:rPr>
        <w:t>treshold2</w:t>
      </w:r>
      <w:r w:rsidRPr="00E35EA4">
        <w:rPr>
          <w:rFonts w:ascii="Times New Roman" w:hAnsi="Times New Roman" w:cs="Times New Roman"/>
          <w:bCs/>
          <w:sz w:val="24"/>
          <w:szCs w:val="24"/>
          <w:lang w:val="en-US"/>
        </w:rPr>
        <w:t xml:space="preserve"> slider</w:t>
      </w:r>
      <w:r w:rsidRPr="00E35EA4">
        <w:rPr>
          <w:rFonts w:ascii="Times New Roman" w:hAnsi="Times New Roman" w:cs="Times New Roman"/>
          <w:bCs/>
          <w:i/>
          <w:sz w:val="24"/>
          <w:szCs w:val="24"/>
          <w:lang w:val="en-US"/>
        </w:rPr>
        <w:t>.</w:t>
      </w:r>
      <w:r w:rsidRPr="00E35EA4">
        <w:rPr>
          <w:rFonts w:ascii="Times New Roman" w:hAnsi="Times New Roman" w:cs="Times New Roman"/>
          <w:bCs/>
          <w:sz w:val="24"/>
          <w:szCs w:val="24"/>
          <w:lang w:val="en-US"/>
        </w:rPr>
        <w:t xml:space="preserve"> Before starting the </w:t>
      </w:r>
      <w:r w:rsidR="0029705C" w:rsidRPr="00E35EA4">
        <w:rPr>
          <w:rFonts w:ascii="Times New Roman" w:hAnsi="Times New Roman" w:cs="Times New Roman"/>
          <w:bCs/>
          <w:sz w:val="24"/>
          <w:szCs w:val="24"/>
          <w:lang w:val="en-US"/>
        </w:rPr>
        <w:t>simulation,</w:t>
      </w:r>
      <w:r w:rsidRPr="00E35EA4">
        <w:rPr>
          <w:rFonts w:ascii="Times New Roman" w:hAnsi="Times New Roman" w:cs="Times New Roman"/>
          <w:bCs/>
          <w:sz w:val="24"/>
          <w:szCs w:val="24"/>
          <w:lang w:val="en-US"/>
        </w:rPr>
        <w:t xml:space="preserve"> you should push </w:t>
      </w:r>
      <w:r w:rsidRPr="00E35EA4">
        <w:rPr>
          <w:rFonts w:ascii="Times New Roman" w:hAnsi="Times New Roman" w:cs="Times New Roman"/>
          <w:bCs/>
          <w:i/>
          <w:sz w:val="24"/>
          <w:szCs w:val="24"/>
          <w:lang w:val="en-US"/>
        </w:rPr>
        <w:t>Reset Ticks.</w:t>
      </w:r>
      <w:r w:rsidRPr="00E35EA4">
        <w:rPr>
          <w:rFonts w:ascii="Times New Roman" w:hAnsi="Times New Roman" w:cs="Times New Roman"/>
          <w:bCs/>
          <w:sz w:val="24"/>
          <w:szCs w:val="24"/>
          <w:lang w:val="en-US"/>
        </w:rPr>
        <w:t xml:space="preserve"> With the switches</w:t>
      </w:r>
      <w:r w:rsidRPr="00E35EA4">
        <w:rPr>
          <w:rFonts w:ascii="Times New Roman" w:hAnsi="Times New Roman" w:cs="Times New Roman"/>
          <w:bCs/>
          <w:i/>
          <w:sz w:val="24"/>
          <w:szCs w:val="24"/>
          <w:lang w:val="en-US"/>
        </w:rPr>
        <w:t xml:space="preserve"> </w:t>
      </w:r>
      <w:proofErr w:type="spellStart"/>
      <w:r w:rsidRPr="00E35EA4">
        <w:rPr>
          <w:rFonts w:ascii="Times New Roman" w:hAnsi="Times New Roman" w:cs="Times New Roman"/>
          <w:bCs/>
          <w:i/>
          <w:sz w:val="24"/>
          <w:szCs w:val="24"/>
          <w:lang w:val="en-US"/>
        </w:rPr>
        <w:t>showLesions</w:t>
      </w:r>
      <w:proofErr w:type="spellEnd"/>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 xml:space="preserve">and </w:t>
      </w:r>
      <w:r w:rsidRPr="00E35EA4">
        <w:rPr>
          <w:rFonts w:ascii="Times New Roman" w:hAnsi="Times New Roman" w:cs="Times New Roman"/>
          <w:bCs/>
          <w:i/>
          <w:sz w:val="24"/>
          <w:szCs w:val="24"/>
          <w:lang w:val="en-US"/>
        </w:rPr>
        <w:t>regular</w:t>
      </w:r>
      <w:r w:rsidR="00040EF0">
        <w:rPr>
          <w:rFonts w:ascii="Times New Roman" w:hAnsi="Times New Roman" w:cs="Times New Roman"/>
          <w:bCs/>
          <w:i/>
          <w:sz w:val="24"/>
          <w:szCs w:val="24"/>
          <w:lang w:val="en-US"/>
        </w:rPr>
        <w:t>,</w:t>
      </w:r>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one can decide to show defects or set them in a regular order.</w:t>
      </w:r>
    </w:p>
    <w:p w14:paraId="1DFCE74E" w14:textId="77777777" w:rsidR="000C3156" w:rsidRPr="00E35EA4" w:rsidRDefault="000C3156" w:rsidP="000C3156">
      <w:pPr>
        <w:jc w:val="center"/>
        <w:rPr>
          <w:rFonts w:ascii="Times New Roman" w:hAnsi="Times New Roman" w:cs="Times New Roman"/>
          <w:bCs/>
          <w:lang w:val="en-US"/>
        </w:rPr>
      </w:pPr>
      <w:r w:rsidRPr="00E35EA4">
        <w:rPr>
          <w:rFonts w:ascii="Times New Roman" w:hAnsi="Times New Roman" w:cs="Times New Roman"/>
          <w:noProof/>
          <w:lang w:val="en-US" w:eastAsia="en-GB"/>
        </w:rPr>
        <w:drawing>
          <wp:inline distT="0" distB="0" distL="0" distR="0" wp14:anchorId="1109130F" wp14:editId="242CF1AE">
            <wp:extent cx="3398520" cy="1397635"/>
            <wp:effectExtent l="0" t="0" r="0" b="0"/>
            <wp:docPr id="44" name="Grafik 44" descr="I:\Masterarbeit_BioWis\Netlogo\Skripts\Figure Paper\Interface\10stimuli 40-480Hz big sine NI2.65 200msbursts slopevd 0.08 slopeo0.01 d0.01 sponact0.01 50mV carrier7Hz - Kopie\Figure 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sterarbeit_BioWis\Netlogo\Skripts\Figure Paper\Interface\10stimuli 40-480Hz big sine NI2.65 200msbursts slopevd 0.08 slopeo0.01 d0.01 sponact0.01 50mV carrier7Hz - Kopie\Figure 3.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98520" cy="1397635"/>
                    </a:xfrm>
                    <a:prstGeom prst="rect">
                      <a:avLst/>
                    </a:prstGeom>
                    <a:noFill/>
                    <a:ln>
                      <a:noFill/>
                    </a:ln>
                  </pic:spPr>
                </pic:pic>
              </a:graphicData>
            </a:graphic>
          </wp:inline>
        </w:drawing>
      </w:r>
    </w:p>
    <w:p w14:paraId="0A425A0E" w14:textId="1413BBD1" w:rsidR="000C3156" w:rsidRPr="00E35EA4" w:rsidRDefault="000C3156" w:rsidP="000C3156">
      <w:pPr>
        <w:rPr>
          <w:rFonts w:ascii="Times New Roman" w:hAnsi="Times New Roman" w:cs="Times New Roman"/>
          <w:sz w:val="20"/>
          <w:lang w:val="en-US"/>
        </w:rPr>
      </w:pPr>
      <w:r w:rsidRPr="00E35EA4">
        <w:rPr>
          <w:rFonts w:ascii="Times New Roman" w:hAnsi="Times New Roman" w:cs="Times New Roman"/>
          <w:b/>
          <w:bCs/>
          <w:sz w:val="20"/>
          <w:lang w:val="en-US"/>
        </w:rPr>
        <w:t xml:space="preserve">Figure </w:t>
      </w:r>
      <w:r w:rsidR="00804411" w:rsidRPr="00E35EA4">
        <w:rPr>
          <w:rFonts w:ascii="Times New Roman" w:hAnsi="Times New Roman" w:cs="Times New Roman"/>
          <w:b/>
          <w:bCs/>
          <w:sz w:val="20"/>
          <w:lang w:val="en-US"/>
        </w:rPr>
        <w:t>T1</w:t>
      </w:r>
      <w:r w:rsidRPr="00E35EA4">
        <w:rPr>
          <w:rFonts w:ascii="Times New Roman" w:hAnsi="Times New Roman" w:cs="Times New Roman"/>
          <w:b/>
          <w:bCs/>
          <w:sz w:val="20"/>
          <w:lang w:val="en-US"/>
        </w:rPr>
        <w:t xml:space="preserve">.9: </w:t>
      </w:r>
      <w:r w:rsidRPr="00E35EA4">
        <w:rPr>
          <w:rFonts w:ascii="Times New Roman" w:hAnsi="Times New Roman" w:cs="Times New Roman"/>
          <w:bCs/>
          <w:sz w:val="20"/>
          <w:lang w:val="en-US"/>
        </w:rPr>
        <w:t>Simulating stochastic failure of neurons (Alzheimer</w:t>
      </w:r>
      <w:r w:rsidR="007F7B3C" w:rsidRPr="00E35EA4">
        <w:rPr>
          <w:rFonts w:ascii="Times New Roman" w:hAnsi="Times New Roman" w:cs="Times New Roman"/>
          <w:bCs/>
          <w:sz w:val="20"/>
          <w:lang w:val="en-US"/>
        </w:rPr>
        <w:t>'</w:t>
      </w:r>
      <w:r w:rsidRPr="00E35EA4">
        <w:rPr>
          <w:rFonts w:ascii="Times New Roman" w:hAnsi="Times New Roman" w:cs="Times New Roman"/>
          <w:bCs/>
          <w:sz w:val="20"/>
          <w:lang w:val="en-US"/>
        </w:rPr>
        <w:t xml:space="preserve">s disease). </w:t>
      </w:r>
    </w:p>
    <w:p w14:paraId="2E857FD6" w14:textId="5D506BE3" w:rsidR="000C3156" w:rsidRPr="00E35EA4" w:rsidRDefault="006017D5" w:rsidP="000C3156">
      <w:pPr>
        <w:pStyle w:val="BodyText"/>
        <w:spacing w:line="360" w:lineRule="auto"/>
        <w:jc w:val="both"/>
        <w:rPr>
          <w:rFonts w:ascii="Times New Roman" w:hAnsi="Times New Roman" w:cs="Times New Roman"/>
          <w:sz w:val="24"/>
          <w:szCs w:val="24"/>
          <w:lang w:val="en-US"/>
        </w:rPr>
      </w:pPr>
      <w:r w:rsidRPr="00E35EA4">
        <w:rPr>
          <w:rFonts w:ascii="Times New Roman" w:hAnsi="Times New Roman" w:cs="Times New Roman"/>
          <w:bCs/>
          <w:sz w:val="24"/>
          <w:szCs w:val="24"/>
          <w:lang w:val="en-US"/>
        </w:rPr>
        <w:t>The s</w:t>
      </w:r>
      <w:r w:rsidR="000C3156" w:rsidRPr="00E35EA4">
        <w:rPr>
          <w:rFonts w:ascii="Times New Roman" w:hAnsi="Times New Roman" w:cs="Times New Roman"/>
          <w:bCs/>
          <w:sz w:val="24"/>
          <w:szCs w:val="24"/>
          <w:lang w:val="en-US"/>
        </w:rPr>
        <w:t xml:space="preserve">chizophrenia simulation focuses in its basic version on the correlation problems of neurons, </w:t>
      </w:r>
      <w:r w:rsidR="005503F7">
        <w:rPr>
          <w:rFonts w:ascii="Times New Roman" w:hAnsi="Times New Roman" w:cs="Times New Roman"/>
          <w:bCs/>
          <w:sz w:val="24"/>
          <w:szCs w:val="24"/>
          <w:lang w:val="en-US"/>
        </w:rPr>
        <w:t xml:space="preserve">which may </w:t>
      </w:r>
      <w:r w:rsidR="000C3156" w:rsidRPr="00E35EA4">
        <w:rPr>
          <w:rFonts w:ascii="Times New Roman" w:hAnsi="Times New Roman" w:cs="Times New Roman"/>
          <w:bCs/>
          <w:sz w:val="24"/>
          <w:szCs w:val="24"/>
          <w:lang w:val="en-US"/>
        </w:rPr>
        <w:t>be due to a deceleration</w:t>
      </w:r>
      <w:r w:rsidR="00B22104" w:rsidRPr="00E35EA4">
        <w:rPr>
          <w:rFonts w:ascii="Times New Roman" w:hAnsi="Times New Roman" w:cs="Times New Roman"/>
          <w:bCs/>
          <w:sz w:val="24"/>
          <w:szCs w:val="24"/>
          <w:lang w:val="en-US"/>
        </w:rPr>
        <w:t xml:space="preserve"> of dendritic and axonal signal</w:t>
      </w:r>
      <w:r w:rsidR="000C3156" w:rsidRPr="00E35EA4">
        <w:rPr>
          <w:rFonts w:ascii="Times New Roman" w:hAnsi="Times New Roman" w:cs="Times New Roman"/>
          <w:bCs/>
          <w:sz w:val="24"/>
          <w:szCs w:val="24"/>
          <w:lang w:val="en-US"/>
        </w:rPr>
        <w:t>ing because of a lack of myelin code or other cytoskeleton impairments</w:t>
      </w:r>
      <w:r w:rsidR="005503F7">
        <w:rPr>
          <w:rFonts w:ascii="Times New Roman" w:hAnsi="Times New Roman" w:cs="Times New Roman"/>
          <w:bCs/>
          <w:sz w:val="24"/>
          <w:szCs w:val="24"/>
          <w:lang w:val="en-US"/>
        </w:rPr>
        <w:t xml:space="preserve"> </w:t>
      </w:r>
      <w:r w:rsidR="000C3156" w:rsidRPr="00E35EA4">
        <w:rPr>
          <w:rFonts w:ascii="Times New Roman" w:hAnsi="Times New Roman" w:cs="Times New Roman"/>
          <w:bCs/>
          <w:sz w:val="24"/>
          <w:szCs w:val="24"/>
          <w:lang w:val="en-US"/>
        </w:rPr>
        <w:fldChar w:fldCharType="begin">
          <w:fldData xml:space="preserve">PEVuZE5vdGU+PENpdGU+PEF1dGhvcj5UYWthaGFzaGk8L0F1dGhvcj48WWVhcj4yMDExPC9ZZWFy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</w:fldData>
        </w:fldChar>
      </w:r>
      <w:r w:rsidR="000E6BF2" w:rsidRPr="00E35EA4">
        <w:rPr>
          <w:rFonts w:ascii="Times New Roman" w:hAnsi="Times New Roman" w:cs="Times New Roman"/>
          <w:bCs/>
          <w:sz w:val="24"/>
          <w:szCs w:val="24"/>
          <w:lang w:val="en-US"/>
        </w:rPr>
        <w:instrText xml:space="preserve"> ADDIN EN.CITE </w:instrText>
      </w:r>
      <w:r w:rsidR="000E6BF2" w:rsidRPr="00E35EA4">
        <w:rPr>
          <w:rFonts w:ascii="Times New Roman" w:hAnsi="Times New Roman" w:cs="Times New Roman"/>
          <w:bCs/>
          <w:sz w:val="24"/>
          <w:szCs w:val="24"/>
          <w:lang w:val="en-US"/>
        </w:rPr>
        <w:fldChar w:fldCharType="begin">
          <w:fldData xml:space="preserve">PEVuZE5vdGU+PENpdGU+PEF1dGhvcj5UYWthaGFzaGk8L0F1dGhvcj48WWVhcj4yMDExPC9ZZWFy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</w:fldData>
        </w:fldChar>
      </w:r>
      <w:r w:rsidR="000E6BF2" w:rsidRPr="00E35EA4">
        <w:rPr>
          <w:rFonts w:ascii="Times New Roman" w:hAnsi="Times New Roman" w:cs="Times New Roman"/>
          <w:bCs/>
          <w:sz w:val="24"/>
          <w:szCs w:val="24"/>
          <w:lang w:val="en-US"/>
        </w:rPr>
        <w:instrText xml:space="preserve"> ADDIN EN.CITE.DATA </w:instrText>
      </w:r>
      <w:r w:rsidR="000E6BF2" w:rsidRPr="00E35EA4">
        <w:rPr>
          <w:rFonts w:ascii="Times New Roman" w:hAnsi="Times New Roman" w:cs="Times New Roman"/>
          <w:bCs/>
          <w:sz w:val="24"/>
          <w:szCs w:val="24"/>
          <w:lang w:val="en-US"/>
        </w:rPr>
      </w:r>
      <w:r w:rsidR="000E6BF2" w:rsidRPr="00E35EA4">
        <w:rPr>
          <w:rFonts w:ascii="Times New Roman" w:hAnsi="Times New Roman" w:cs="Times New Roman"/>
          <w:bCs/>
          <w:sz w:val="24"/>
          <w:szCs w:val="24"/>
          <w:lang w:val="en-US"/>
        </w:rPr>
        <w:fldChar w:fldCharType="end"/>
      </w:r>
      <w:r w:rsidR="000C3156" w:rsidRPr="00E35EA4">
        <w:rPr>
          <w:rFonts w:ascii="Times New Roman" w:hAnsi="Times New Roman" w:cs="Times New Roman"/>
          <w:bCs/>
          <w:sz w:val="24"/>
          <w:szCs w:val="24"/>
          <w:lang w:val="en-US"/>
        </w:rPr>
      </w:r>
      <w:r w:rsidR="000C3156" w:rsidRPr="00E35EA4">
        <w:rPr>
          <w:rFonts w:ascii="Times New Roman" w:hAnsi="Times New Roman" w:cs="Times New Roman"/>
          <w:bCs/>
          <w:sz w:val="24"/>
          <w:szCs w:val="24"/>
          <w:lang w:val="en-US"/>
        </w:rPr>
        <w:fldChar w:fldCharType="separate"/>
      </w:r>
      <w:r w:rsidR="000E6BF2" w:rsidRPr="00E35EA4">
        <w:rPr>
          <w:rFonts w:ascii="Times New Roman" w:hAnsi="Times New Roman" w:cs="Times New Roman"/>
          <w:bCs/>
          <w:noProof/>
          <w:sz w:val="24"/>
          <w:szCs w:val="24"/>
          <w:vertAlign w:val="superscript"/>
          <w:lang w:val="en-US"/>
        </w:rPr>
        <w:t>4-7</w:t>
      </w:r>
      <w:r w:rsidR="000C3156" w:rsidRPr="00E35EA4">
        <w:rPr>
          <w:rFonts w:ascii="Times New Roman" w:hAnsi="Times New Roman" w:cs="Times New Roman"/>
          <w:bCs/>
          <w:sz w:val="24"/>
          <w:szCs w:val="24"/>
          <w:lang w:val="en-US"/>
        </w:rPr>
        <w:fldChar w:fldCharType="end"/>
      </w:r>
      <w:r w:rsidR="000C3156" w:rsidRPr="00E35EA4">
        <w:rPr>
          <w:rFonts w:ascii="Times New Roman" w:hAnsi="Times New Roman" w:cs="Times New Roman"/>
          <w:bCs/>
          <w:sz w:val="24"/>
          <w:szCs w:val="24"/>
          <w:lang w:val="en-US"/>
        </w:rPr>
        <w:t>. The correlation problems of</w:t>
      </w:r>
      <w:r w:rsidR="00B22104" w:rsidRPr="00E35EA4">
        <w:rPr>
          <w:rFonts w:ascii="Times New Roman" w:hAnsi="Times New Roman" w:cs="Times New Roman"/>
          <w:bCs/>
          <w:sz w:val="24"/>
          <w:szCs w:val="24"/>
          <w:lang w:val="en-US"/>
        </w:rPr>
        <w:t xml:space="preserve"> signal</w:t>
      </w:r>
      <w:r w:rsidR="000C3156" w:rsidRPr="00E35EA4">
        <w:rPr>
          <w:rFonts w:ascii="Times New Roman" w:hAnsi="Times New Roman" w:cs="Times New Roman"/>
          <w:bCs/>
          <w:sz w:val="24"/>
          <w:szCs w:val="24"/>
          <w:lang w:val="en-US"/>
        </w:rPr>
        <w:t xml:space="preserve">ing between the neurons can occur in </w:t>
      </w:r>
      <w:r w:rsidR="005503F7">
        <w:rPr>
          <w:rFonts w:ascii="Times New Roman" w:hAnsi="Times New Roman" w:cs="Times New Roman"/>
          <w:bCs/>
          <w:sz w:val="24"/>
          <w:szCs w:val="24"/>
          <w:lang w:val="en-US"/>
        </w:rPr>
        <w:t xml:space="preserve">the </w:t>
      </w:r>
      <w:r w:rsidR="000C3156" w:rsidRPr="00E35EA4">
        <w:rPr>
          <w:rFonts w:ascii="Times New Roman" w:hAnsi="Times New Roman" w:cs="Times New Roman"/>
          <w:bCs/>
          <w:sz w:val="24"/>
          <w:szCs w:val="24"/>
          <w:lang w:val="en-US"/>
        </w:rPr>
        <w:t>synapse, dendritic, axonal</w:t>
      </w:r>
      <w:r w:rsidR="005503F7">
        <w:rPr>
          <w:rFonts w:ascii="Times New Roman" w:hAnsi="Times New Roman" w:cs="Times New Roman"/>
          <w:bCs/>
          <w:sz w:val="24"/>
          <w:szCs w:val="24"/>
          <w:lang w:val="en-US"/>
        </w:rPr>
        <w:t>,</w:t>
      </w:r>
      <w:r w:rsidR="000C3156" w:rsidRPr="00E35EA4">
        <w:rPr>
          <w:rFonts w:ascii="Times New Roman" w:hAnsi="Times New Roman" w:cs="Times New Roman"/>
          <w:bCs/>
          <w:sz w:val="24"/>
          <w:szCs w:val="24"/>
          <w:lang w:val="en-US"/>
        </w:rPr>
        <w:t xml:space="preserve"> or supporting cell level</w:t>
      </w:r>
      <w:r w:rsidR="005503F7">
        <w:rPr>
          <w:rFonts w:ascii="Times New Roman" w:hAnsi="Times New Roman" w:cs="Times New Roman"/>
          <w:bCs/>
          <w:sz w:val="24"/>
          <w:szCs w:val="24"/>
          <w:lang w:val="en-US"/>
        </w:rPr>
        <w:t xml:space="preserve"> </w:t>
      </w:r>
      <w:r w:rsidR="000C3156" w:rsidRPr="00E35EA4">
        <w:rPr>
          <w:rFonts w:ascii="Times New Roman" w:hAnsi="Times New Roman" w:cs="Times New Roman"/>
          <w:sz w:val="24"/>
          <w:szCs w:val="24"/>
          <w:lang w:val="en-US"/>
        </w:rPr>
        <w:fldChar w:fldCharType="begin">
          <w:fldData xml:space="preserve">PEVuZE5vdGU+PENpdGU+PEF1dGhvcj5TYWxhdmF0aTwvQXV0aG9yPjxZZWFyPjIwMTU8L1llYXI+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==
</w:fldData>
        </w:fldChar>
      </w:r>
      <w:r w:rsidR="000E6BF2" w:rsidRPr="00E35EA4">
        <w:rPr>
          <w:rFonts w:ascii="Times New Roman" w:hAnsi="Times New Roman" w:cs="Times New Roman"/>
          <w:sz w:val="24"/>
          <w:szCs w:val="24"/>
          <w:lang w:val="en-US"/>
        </w:rPr>
        <w:instrText xml:space="preserve"> ADDIN EN.CITE </w:instrText>
      </w:r>
      <w:r w:rsidR="000E6BF2" w:rsidRPr="00E35EA4">
        <w:rPr>
          <w:rFonts w:ascii="Times New Roman" w:hAnsi="Times New Roman" w:cs="Times New Roman"/>
          <w:sz w:val="24"/>
          <w:szCs w:val="24"/>
          <w:lang w:val="en-US"/>
        </w:rPr>
        <w:fldChar w:fldCharType="begin">
          <w:fldData xml:space="preserve">PEVuZE5vdGU+PENpdGU+PEF1dGhvcj5TYWxhdmF0aTwvQXV0aG9yPjxZZWFyPjIwMTU8L1llYXI+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==
</w:fldData>
        </w:fldChar>
      </w:r>
      <w:r w:rsidR="000E6BF2" w:rsidRPr="00E35EA4">
        <w:rPr>
          <w:rFonts w:ascii="Times New Roman" w:hAnsi="Times New Roman" w:cs="Times New Roman"/>
          <w:sz w:val="24"/>
          <w:szCs w:val="24"/>
          <w:lang w:val="en-US"/>
        </w:rPr>
        <w:instrText xml:space="preserve"> ADDIN EN.CITE.DATA </w:instrText>
      </w:r>
      <w:r w:rsidR="000E6BF2" w:rsidRPr="00E35EA4">
        <w:rPr>
          <w:rFonts w:ascii="Times New Roman" w:hAnsi="Times New Roman" w:cs="Times New Roman"/>
          <w:sz w:val="24"/>
          <w:szCs w:val="24"/>
          <w:lang w:val="en-US"/>
        </w:rPr>
      </w:r>
      <w:r w:rsidR="000E6BF2" w:rsidRPr="00E35EA4">
        <w:rPr>
          <w:rFonts w:ascii="Times New Roman" w:hAnsi="Times New Roman" w:cs="Times New Roman"/>
          <w:sz w:val="24"/>
          <w:szCs w:val="24"/>
          <w:lang w:val="en-US"/>
        </w:rPr>
        <w:fldChar w:fldCharType="end"/>
      </w:r>
      <w:r w:rsidR="000C3156" w:rsidRPr="00E35EA4">
        <w:rPr>
          <w:rFonts w:ascii="Times New Roman" w:hAnsi="Times New Roman" w:cs="Times New Roman"/>
          <w:sz w:val="24"/>
          <w:szCs w:val="24"/>
          <w:lang w:val="en-US"/>
        </w:rPr>
      </w:r>
      <w:r w:rsidR="000C3156" w:rsidRPr="00E35EA4">
        <w:rPr>
          <w:rFonts w:ascii="Times New Roman" w:hAnsi="Times New Roman" w:cs="Times New Roman"/>
          <w:sz w:val="24"/>
          <w:szCs w:val="24"/>
          <w:lang w:val="en-US"/>
        </w:rPr>
        <w:fldChar w:fldCharType="separate"/>
      </w:r>
      <w:r w:rsidR="000E6BF2" w:rsidRPr="00E35EA4">
        <w:rPr>
          <w:rFonts w:ascii="Times New Roman" w:hAnsi="Times New Roman" w:cs="Times New Roman"/>
          <w:noProof/>
          <w:sz w:val="24"/>
          <w:szCs w:val="24"/>
          <w:vertAlign w:val="superscript"/>
          <w:lang w:val="en-US"/>
        </w:rPr>
        <w:t>3,8-10</w:t>
      </w:r>
      <w:r w:rsidR="000C3156" w:rsidRPr="00E35EA4">
        <w:rPr>
          <w:rFonts w:ascii="Times New Roman" w:hAnsi="Times New Roman" w:cs="Times New Roman"/>
          <w:sz w:val="24"/>
          <w:szCs w:val="24"/>
          <w:lang w:val="en-US"/>
        </w:rPr>
        <w:fldChar w:fldCharType="end"/>
      </w:r>
      <w:r w:rsidR="000C3156" w:rsidRPr="00E35EA4">
        <w:rPr>
          <w:rFonts w:ascii="Times New Roman" w:hAnsi="Times New Roman" w:cs="Times New Roman"/>
          <w:bCs/>
          <w:sz w:val="24"/>
          <w:szCs w:val="24"/>
          <w:lang w:val="en-US"/>
        </w:rPr>
        <w:t xml:space="preserve"> and </w:t>
      </w:r>
      <w:r w:rsidR="005503F7">
        <w:rPr>
          <w:rFonts w:ascii="Times New Roman" w:hAnsi="Times New Roman" w:cs="Times New Roman"/>
          <w:bCs/>
          <w:sz w:val="24"/>
          <w:szCs w:val="24"/>
          <w:lang w:val="en-US"/>
        </w:rPr>
        <w:t>are</w:t>
      </w:r>
      <w:r w:rsidR="000C3156" w:rsidRPr="00E35EA4">
        <w:rPr>
          <w:rFonts w:ascii="Times New Roman" w:hAnsi="Times New Roman" w:cs="Times New Roman"/>
          <w:bCs/>
          <w:sz w:val="24"/>
          <w:szCs w:val="24"/>
          <w:lang w:val="en-US"/>
        </w:rPr>
        <w:t xml:space="preserve"> related to complex genetics</w:t>
      </w:r>
      <w:r w:rsidR="005503F7">
        <w:rPr>
          <w:rFonts w:ascii="Times New Roman" w:hAnsi="Times New Roman" w:cs="Times New Roman"/>
          <w:bCs/>
          <w:sz w:val="24"/>
          <w:szCs w:val="24"/>
          <w:lang w:val="en-US"/>
        </w:rPr>
        <w:t xml:space="preserve"> </w:t>
      </w:r>
      <w:r w:rsidR="000C3156" w:rsidRPr="00E35EA4">
        <w:rPr>
          <w:rFonts w:ascii="Times New Roman" w:hAnsi="Times New Roman" w:cs="Times New Roman"/>
          <w:bCs/>
          <w:sz w:val="24"/>
          <w:szCs w:val="24"/>
          <w:lang w:val="en-US"/>
        </w:rPr>
        <w:fldChar w:fldCharType="begin">
          <w:fldData xml:space="preserve">PEVuZE5vdGU+PENpdGU+PEF1dGhvcj5MaTwvQXV0aG9yPjxZZWFyPjIwMTc8L1llYXI+PFJlY051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==
</w:fldData>
        </w:fldChar>
      </w:r>
      <w:r w:rsidR="000E6BF2" w:rsidRPr="00E35EA4">
        <w:rPr>
          <w:rFonts w:ascii="Times New Roman" w:hAnsi="Times New Roman" w:cs="Times New Roman"/>
          <w:bCs/>
          <w:sz w:val="24"/>
          <w:szCs w:val="24"/>
          <w:lang w:val="en-US"/>
        </w:rPr>
        <w:instrText xml:space="preserve"> ADDIN EN.CITE </w:instrText>
      </w:r>
      <w:r w:rsidR="000E6BF2" w:rsidRPr="00E35EA4">
        <w:rPr>
          <w:rFonts w:ascii="Times New Roman" w:hAnsi="Times New Roman" w:cs="Times New Roman"/>
          <w:bCs/>
          <w:sz w:val="24"/>
          <w:szCs w:val="24"/>
          <w:lang w:val="en-US"/>
        </w:rPr>
        <w:fldChar w:fldCharType="begin">
          <w:fldData xml:space="preserve">PEVuZE5vdGU+PENpdGU+PEF1dGhvcj5MaTwvQXV0aG9yPjxZZWFyPjIwMTc8L1llYXI+PFJlY051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==
</w:fldData>
        </w:fldChar>
      </w:r>
      <w:r w:rsidR="000E6BF2" w:rsidRPr="00E35EA4">
        <w:rPr>
          <w:rFonts w:ascii="Times New Roman" w:hAnsi="Times New Roman" w:cs="Times New Roman"/>
          <w:bCs/>
          <w:sz w:val="24"/>
          <w:szCs w:val="24"/>
          <w:lang w:val="en-US"/>
        </w:rPr>
        <w:instrText xml:space="preserve"> ADDIN EN.CITE.DATA </w:instrText>
      </w:r>
      <w:r w:rsidR="000E6BF2" w:rsidRPr="00E35EA4">
        <w:rPr>
          <w:rFonts w:ascii="Times New Roman" w:hAnsi="Times New Roman" w:cs="Times New Roman"/>
          <w:bCs/>
          <w:sz w:val="24"/>
          <w:szCs w:val="24"/>
          <w:lang w:val="en-US"/>
        </w:rPr>
      </w:r>
      <w:r w:rsidR="000E6BF2" w:rsidRPr="00E35EA4">
        <w:rPr>
          <w:rFonts w:ascii="Times New Roman" w:hAnsi="Times New Roman" w:cs="Times New Roman"/>
          <w:bCs/>
          <w:sz w:val="24"/>
          <w:szCs w:val="24"/>
          <w:lang w:val="en-US"/>
        </w:rPr>
        <w:fldChar w:fldCharType="end"/>
      </w:r>
      <w:r w:rsidR="000C3156" w:rsidRPr="00E35EA4">
        <w:rPr>
          <w:rFonts w:ascii="Times New Roman" w:hAnsi="Times New Roman" w:cs="Times New Roman"/>
          <w:bCs/>
          <w:sz w:val="24"/>
          <w:szCs w:val="24"/>
          <w:lang w:val="en-US"/>
        </w:rPr>
      </w:r>
      <w:r w:rsidR="000C3156" w:rsidRPr="00E35EA4">
        <w:rPr>
          <w:rFonts w:ascii="Times New Roman" w:hAnsi="Times New Roman" w:cs="Times New Roman"/>
          <w:bCs/>
          <w:sz w:val="24"/>
          <w:szCs w:val="24"/>
          <w:lang w:val="en-US"/>
        </w:rPr>
        <w:fldChar w:fldCharType="separate"/>
      </w:r>
      <w:r w:rsidR="000E6BF2" w:rsidRPr="00E35EA4">
        <w:rPr>
          <w:rFonts w:ascii="Times New Roman" w:hAnsi="Times New Roman" w:cs="Times New Roman"/>
          <w:bCs/>
          <w:noProof/>
          <w:sz w:val="24"/>
          <w:szCs w:val="24"/>
          <w:vertAlign w:val="superscript"/>
          <w:lang w:val="en-US"/>
        </w:rPr>
        <w:t>11</w:t>
      </w:r>
      <w:r w:rsidR="000C3156" w:rsidRPr="00E35EA4">
        <w:rPr>
          <w:rFonts w:ascii="Times New Roman" w:hAnsi="Times New Roman" w:cs="Times New Roman"/>
          <w:bCs/>
          <w:sz w:val="24"/>
          <w:szCs w:val="24"/>
          <w:lang w:val="en-US"/>
        </w:rPr>
        <w:fldChar w:fldCharType="end"/>
      </w:r>
      <w:r w:rsidR="000C3156" w:rsidRPr="00E35EA4">
        <w:rPr>
          <w:rFonts w:ascii="Times New Roman" w:hAnsi="Times New Roman" w:cs="Times New Roman"/>
          <w:bCs/>
          <w:sz w:val="24"/>
          <w:szCs w:val="24"/>
          <w:lang w:val="en-US"/>
        </w:rPr>
        <w:t xml:space="preserve">. Nonetheless, in electrode recording, especially EEG recording, we can find an altered </w:t>
      </w:r>
      <w:r w:rsidR="009C496D" w:rsidRPr="00E35EA4">
        <w:rPr>
          <w:rFonts w:ascii="Times New Roman" w:hAnsi="Times New Roman" w:cs="Times New Roman"/>
          <w:bCs/>
          <w:sz w:val="24"/>
          <w:szCs w:val="24"/>
          <w:lang w:val="en-US"/>
        </w:rPr>
        <w:t>complexity of the signal</w:t>
      </w:r>
      <w:r w:rsidR="000C3156" w:rsidRPr="00E35EA4">
        <w:rPr>
          <w:rFonts w:ascii="Times New Roman" w:hAnsi="Times New Roman" w:cs="Times New Roman"/>
          <w:bCs/>
          <w:sz w:val="24"/>
          <w:szCs w:val="24"/>
          <w:lang w:val="en-US"/>
        </w:rPr>
        <w:t>ing pattern, indicating that the balance of Glutamate and GABA is shifted, as well as the relation of beta and delta band is declined</w:t>
      </w:r>
      <w:r w:rsidR="000C3156" w:rsidRPr="00E35EA4">
        <w:rPr>
          <w:rFonts w:ascii="Times New Roman" w:hAnsi="Times New Roman" w:cs="Times New Roman"/>
          <w:sz w:val="24"/>
          <w:szCs w:val="24"/>
          <w:lang w:val="en-US"/>
        </w:rPr>
        <w:fldChar w:fldCharType="begin">
          <w:fldData xml:space="preserve">PEVuZE5vdGU+PENpdGU+PEF1dGhvcj5TYWxhdmF0aTwvQXV0aG9yPjxZZWFyPjIwMTU8L1llYXI+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</w:fldData>
        </w:fldChar>
      </w:r>
      <w:r w:rsidR="000E6BF2" w:rsidRPr="00E35EA4">
        <w:rPr>
          <w:rFonts w:ascii="Times New Roman" w:hAnsi="Times New Roman" w:cs="Times New Roman"/>
          <w:sz w:val="24"/>
          <w:szCs w:val="24"/>
          <w:lang w:val="en-US"/>
        </w:rPr>
        <w:instrText xml:space="preserve"> ADDIN EN.CITE </w:instrText>
      </w:r>
      <w:r w:rsidR="000E6BF2" w:rsidRPr="00E35EA4">
        <w:rPr>
          <w:rFonts w:ascii="Times New Roman" w:hAnsi="Times New Roman" w:cs="Times New Roman"/>
          <w:sz w:val="24"/>
          <w:szCs w:val="24"/>
          <w:lang w:val="en-US"/>
        </w:rPr>
        <w:fldChar w:fldCharType="begin">
          <w:fldData xml:space="preserve">PEVuZE5vdGU+PENpdGU+PEF1dGhvcj5TYWxhdmF0aTwvQXV0aG9yPjxZZWFyPjIwMTU8L1llYXI+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</w:fldData>
        </w:fldChar>
      </w:r>
      <w:r w:rsidR="000E6BF2" w:rsidRPr="00E35EA4">
        <w:rPr>
          <w:rFonts w:ascii="Times New Roman" w:hAnsi="Times New Roman" w:cs="Times New Roman"/>
          <w:sz w:val="24"/>
          <w:szCs w:val="24"/>
          <w:lang w:val="en-US"/>
        </w:rPr>
        <w:instrText xml:space="preserve"> ADDIN EN.CITE.DATA </w:instrText>
      </w:r>
      <w:r w:rsidR="000E6BF2" w:rsidRPr="00E35EA4">
        <w:rPr>
          <w:rFonts w:ascii="Times New Roman" w:hAnsi="Times New Roman" w:cs="Times New Roman"/>
          <w:sz w:val="24"/>
          <w:szCs w:val="24"/>
          <w:lang w:val="en-US"/>
        </w:rPr>
      </w:r>
      <w:r w:rsidR="000E6BF2" w:rsidRPr="00E35EA4">
        <w:rPr>
          <w:rFonts w:ascii="Times New Roman" w:hAnsi="Times New Roman" w:cs="Times New Roman"/>
          <w:sz w:val="24"/>
          <w:szCs w:val="24"/>
          <w:lang w:val="en-US"/>
        </w:rPr>
        <w:fldChar w:fldCharType="end"/>
      </w:r>
      <w:r w:rsidR="000C3156" w:rsidRPr="00E35EA4">
        <w:rPr>
          <w:rFonts w:ascii="Times New Roman" w:hAnsi="Times New Roman" w:cs="Times New Roman"/>
          <w:sz w:val="24"/>
          <w:szCs w:val="24"/>
          <w:lang w:val="en-US"/>
        </w:rPr>
      </w:r>
      <w:r w:rsidR="000C3156" w:rsidRPr="00E35EA4">
        <w:rPr>
          <w:rFonts w:ascii="Times New Roman" w:hAnsi="Times New Roman" w:cs="Times New Roman"/>
          <w:sz w:val="24"/>
          <w:szCs w:val="24"/>
          <w:lang w:val="en-US"/>
        </w:rPr>
        <w:fldChar w:fldCharType="separate"/>
      </w:r>
      <w:r w:rsidR="000E6BF2" w:rsidRPr="00E35EA4">
        <w:rPr>
          <w:rFonts w:ascii="Times New Roman" w:hAnsi="Times New Roman" w:cs="Times New Roman"/>
          <w:noProof/>
          <w:sz w:val="24"/>
          <w:szCs w:val="24"/>
          <w:vertAlign w:val="superscript"/>
          <w:lang w:val="en-US"/>
        </w:rPr>
        <w:t>3,8,9</w:t>
      </w:r>
      <w:r w:rsidR="000C3156" w:rsidRPr="00E35EA4">
        <w:rPr>
          <w:rFonts w:ascii="Times New Roman" w:hAnsi="Times New Roman" w:cs="Times New Roman"/>
          <w:sz w:val="24"/>
          <w:szCs w:val="24"/>
          <w:lang w:val="en-US"/>
        </w:rPr>
        <w:fldChar w:fldCharType="end"/>
      </w:r>
      <w:r w:rsidR="000C3156" w:rsidRPr="00E35EA4">
        <w:rPr>
          <w:rFonts w:ascii="Times New Roman" w:hAnsi="Times New Roman" w:cs="Times New Roman"/>
          <w:bCs/>
          <w:sz w:val="24"/>
          <w:szCs w:val="24"/>
          <w:lang w:val="en-US"/>
        </w:rPr>
        <w:t xml:space="preserve">. The </w:t>
      </w:r>
      <w:r w:rsidR="00594815" w:rsidRPr="00E35EA4">
        <w:rPr>
          <w:rFonts w:ascii="Times New Roman" w:hAnsi="Times New Roman" w:cs="Times New Roman"/>
          <w:bCs/>
          <w:sz w:val="24"/>
          <w:szCs w:val="24"/>
          <w:lang w:val="en-US"/>
        </w:rPr>
        <w:t>s</w:t>
      </w:r>
      <w:r w:rsidR="000C3156" w:rsidRPr="00E35EA4">
        <w:rPr>
          <w:rFonts w:ascii="Times New Roman" w:hAnsi="Times New Roman" w:cs="Times New Roman"/>
          <w:bCs/>
          <w:sz w:val="24"/>
          <w:szCs w:val="24"/>
          <w:lang w:val="en-US"/>
        </w:rPr>
        <w:t xml:space="preserve">chizophrenia simulation is realized by increasing the ratio of </w:t>
      </w:r>
      <w:r w:rsidR="000C3156" w:rsidRPr="00E35EA4">
        <w:rPr>
          <w:rFonts w:ascii="Times New Roman" w:hAnsi="Times New Roman" w:cs="Times New Roman"/>
          <w:bCs/>
          <w:i/>
          <w:sz w:val="24"/>
          <w:szCs w:val="24"/>
          <w:lang w:val="en-US"/>
        </w:rPr>
        <w:t>uncorrelated</w:t>
      </w:r>
      <w:r w:rsidR="000C3156" w:rsidRPr="00E35EA4">
        <w:rPr>
          <w:rFonts w:ascii="Times New Roman" w:hAnsi="Times New Roman" w:cs="Times New Roman"/>
          <w:bCs/>
          <w:sz w:val="24"/>
          <w:szCs w:val="24"/>
          <w:lang w:val="en-US"/>
        </w:rPr>
        <w:t xml:space="preserve"> (Fig</w:t>
      </w:r>
      <w:r w:rsidR="00EE3DDD" w:rsidRPr="00E35EA4">
        <w:rPr>
          <w:rFonts w:ascii="Times New Roman" w:hAnsi="Times New Roman" w:cs="Times New Roman"/>
          <w:bCs/>
          <w:sz w:val="24"/>
          <w:szCs w:val="24"/>
          <w:lang w:val="en-US"/>
        </w:rPr>
        <w:t>.</w:t>
      </w:r>
      <w:r w:rsidR="000C3156" w:rsidRPr="00E35EA4">
        <w:rPr>
          <w:rFonts w:ascii="Times New Roman" w:hAnsi="Times New Roman" w:cs="Times New Roman"/>
          <w:bCs/>
          <w:sz w:val="24"/>
          <w:szCs w:val="24"/>
          <w:lang w:val="en-US"/>
        </w:rPr>
        <w:t xml:space="preserve"> </w:t>
      </w:r>
      <w:r w:rsidR="003A57EC" w:rsidRPr="00E35EA4">
        <w:rPr>
          <w:rFonts w:ascii="Times New Roman" w:hAnsi="Times New Roman" w:cs="Times New Roman"/>
          <w:bCs/>
          <w:sz w:val="24"/>
          <w:szCs w:val="24"/>
          <w:lang w:val="en-US"/>
        </w:rPr>
        <w:t>T1</w:t>
      </w:r>
      <w:r w:rsidR="000C3156" w:rsidRPr="00E35EA4">
        <w:rPr>
          <w:rFonts w:ascii="Times New Roman" w:hAnsi="Times New Roman" w:cs="Times New Roman"/>
          <w:bCs/>
          <w:sz w:val="24"/>
          <w:szCs w:val="24"/>
          <w:lang w:val="en-US"/>
        </w:rPr>
        <w:t xml:space="preserve">.10). The correlation problems randomly </w:t>
      </w:r>
      <w:r w:rsidR="00576366" w:rsidRPr="00E35EA4">
        <w:rPr>
          <w:rFonts w:ascii="Times New Roman" w:hAnsi="Times New Roman" w:cs="Times New Roman"/>
          <w:bCs/>
          <w:sz w:val="24"/>
          <w:szCs w:val="24"/>
          <w:lang w:val="en-US"/>
        </w:rPr>
        <w:t xml:space="preserve">affect </w:t>
      </w:r>
      <w:r w:rsidR="000C3156" w:rsidRPr="00E35EA4">
        <w:rPr>
          <w:rFonts w:ascii="Times New Roman" w:hAnsi="Times New Roman" w:cs="Times New Roman"/>
          <w:bCs/>
          <w:sz w:val="24"/>
          <w:szCs w:val="24"/>
          <w:lang w:val="en-US"/>
        </w:rPr>
        <w:t>a distinct percentage of column</w:t>
      </w:r>
      <w:r w:rsidR="005503F7">
        <w:rPr>
          <w:rFonts w:ascii="Times New Roman" w:hAnsi="Times New Roman" w:cs="Times New Roman"/>
          <w:bCs/>
          <w:sz w:val="24"/>
          <w:szCs w:val="24"/>
          <w:lang w:val="en-US"/>
        </w:rPr>
        <w:t>s</w:t>
      </w:r>
      <w:r w:rsidR="000C3156" w:rsidRPr="00E35EA4">
        <w:rPr>
          <w:rFonts w:ascii="Times New Roman" w:hAnsi="Times New Roman" w:cs="Times New Roman"/>
          <w:bCs/>
          <w:sz w:val="24"/>
          <w:szCs w:val="24"/>
          <w:lang w:val="en-US"/>
        </w:rPr>
        <w:t xml:space="preserve"> in the simulation. </w:t>
      </w:r>
      <w:proofErr w:type="gramStart"/>
      <w:r w:rsidR="000C3156" w:rsidRPr="00E35EA4">
        <w:rPr>
          <w:rFonts w:ascii="Times New Roman" w:hAnsi="Times New Roman" w:cs="Times New Roman"/>
          <w:sz w:val="24"/>
          <w:szCs w:val="24"/>
          <w:lang w:val="en-US"/>
        </w:rPr>
        <w:t>Similar to</w:t>
      </w:r>
      <w:proofErr w:type="gramEnd"/>
      <w:r w:rsidR="000C3156" w:rsidRPr="00E35EA4">
        <w:rPr>
          <w:rFonts w:ascii="Times New Roman" w:hAnsi="Times New Roman" w:cs="Times New Roman"/>
          <w:sz w:val="24"/>
          <w:szCs w:val="24"/>
          <w:lang w:val="en-US"/>
        </w:rPr>
        <w:t xml:space="preserve"> the various effects of </w:t>
      </w:r>
      <w:proofErr w:type="spellStart"/>
      <w:r w:rsidR="000C3156" w:rsidRPr="00E35EA4">
        <w:rPr>
          <w:rFonts w:ascii="Times New Roman" w:hAnsi="Times New Roman" w:cs="Times New Roman"/>
          <w:i/>
          <w:sz w:val="24"/>
          <w:szCs w:val="24"/>
          <w:lang w:val="en-US"/>
        </w:rPr>
        <w:t>neighbourintegration</w:t>
      </w:r>
      <w:proofErr w:type="spellEnd"/>
      <w:r w:rsidR="000C3156" w:rsidRPr="00E35EA4">
        <w:rPr>
          <w:rFonts w:ascii="Times New Roman" w:hAnsi="Times New Roman" w:cs="Times New Roman"/>
          <w:i/>
          <w:sz w:val="24"/>
          <w:szCs w:val="24"/>
          <w:lang w:val="en-US"/>
        </w:rPr>
        <w:t xml:space="preserve"> </w:t>
      </w:r>
      <w:r w:rsidR="000C3156" w:rsidRPr="00E35EA4">
        <w:rPr>
          <w:rFonts w:ascii="Times New Roman" w:hAnsi="Times New Roman" w:cs="Times New Roman"/>
          <w:sz w:val="24"/>
          <w:szCs w:val="24"/>
          <w:lang w:val="en-US"/>
        </w:rPr>
        <w:t>and its relation to damping, correlation problems can occur on different integration levels of the algorithm. In this way</w:t>
      </w:r>
      <w:r w:rsidR="005503F7">
        <w:rPr>
          <w:rFonts w:ascii="Times New Roman" w:hAnsi="Times New Roman" w:cs="Times New Roman"/>
          <w:sz w:val="24"/>
          <w:szCs w:val="24"/>
          <w:lang w:val="en-US"/>
        </w:rPr>
        <w:t>,</w:t>
      </w:r>
      <w:r w:rsidR="000C3156" w:rsidRPr="00E35EA4">
        <w:rPr>
          <w:rFonts w:ascii="Times New Roman" w:hAnsi="Times New Roman" w:cs="Times New Roman"/>
          <w:sz w:val="24"/>
          <w:szCs w:val="24"/>
          <w:lang w:val="en-US"/>
        </w:rPr>
        <w:t xml:space="preserve"> the transmission of the activation1 of the neighbors (</w:t>
      </w:r>
      <w:r w:rsidR="000C3156" w:rsidRPr="00E35EA4">
        <w:rPr>
          <w:rFonts w:ascii="Times New Roman" w:hAnsi="Times New Roman" w:cs="Times New Roman"/>
          <w:i/>
          <w:sz w:val="24"/>
          <w:szCs w:val="24"/>
          <w:lang w:val="en-US"/>
        </w:rPr>
        <w:t>uncorrelated, uncorrelated2</w:t>
      </w:r>
      <w:r w:rsidR="000C3156" w:rsidRPr="00E35EA4">
        <w:rPr>
          <w:rFonts w:ascii="Times New Roman" w:hAnsi="Times New Roman" w:cs="Times New Roman"/>
          <w:sz w:val="24"/>
          <w:szCs w:val="24"/>
          <w:lang w:val="en-US"/>
        </w:rPr>
        <w:t xml:space="preserve">), the </w:t>
      </w:r>
      <w:proofErr w:type="spellStart"/>
      <w:r w:rsidR="000C3156" w:rsidRPr="00E35EA4">
        <w:rPr>
          <w:rFonts w:ascii="Times New Roman" w:hAnsi="Times New Roman" w:cs="Times New Roman"/>
          <w:i/>
          <w:sz w:val="24"/>
          <w:szCs w:val="24"/>
          <w:lang w:val="en-US"/>
        </w:rPr>
        <w:t>slope_vector</w:t>
      </w:r>
      <w:proofErr w:type="spellEnd"/>
      <w:r w:rsidR="000C3156" w:rsidRPr="00E35EA4">
        <w:rPr>
          <w:rFonts w:ascii="Times New Roman" w:hAnsi="Times New Roman" w:cs="Times New Roman"/>
          <w:sz w:val="24"/>
          <w:szCs w:val="24"/>
          <w:lang w:val="en-US"/>
        </w:rPr>
        <w:t xml:space="preserve"> (</w:t>
      </w:r>
      <w:r w:rsidR="000C3156" w:rsidRPr="00E35EA4">
        <w:rPr>
          <w:rFonts w:ascii="Times New Roman" w:hAnsi="Times New Roman" w:cs="Times New Roman"/>
          <w:i/>
          <w:sz w:val="24"/>
          <w:szCs w:val="24"/>
          <w:lang w:val="en-US"/>
        </w:rPr>
        <w:t>uncorrelated3_slopev</w:t>
      </w:r>
      <w:r w:rsidR="000C3156" w:rsidRPr="00E35EA4">
        <w:rPr>
          <w:rFonts w:ascii="Times New Roman" w:hAnsi="Times New Roman" w:cs="Times New Roman"/>
          <w:sz w:val="24"/>
          <w:szCs w:val="24"/>
          <w:lang w:val="en-US"/>
        </w:rPr>
        <w:t xml:space="preserve">), the </w:t>
      </w:r>
      <w:proofErr w:type="spellStart"/>
      <w:r w:rsidR="000C3156" w:rsidRPr="00E35EA4">
        <w:rPr>
          <w:rFonts w:ascii="Times New Roman" w:hAnsi="Times New Roman" w:cs="Times New Roman"/>
          <w:i/>
          <w:sz w:val="24"/>
          <w:szCs w:val="24"/>
          <w:lang w:val="en-US"/>
        </w:rPr>
        <w:t>slope_old</w:t>
      </w:r>
      <w:proofErr w:type="spellEnd"/>
      <w:r w:rsidR="000C3156" w:rsidRPr="00E35EA4">
        <w:rPr>
          <w:rFonts w:ascii="Times New Roman" w:hAnsi="Times New Roman" w:cs="Times New Roman"/>
          <w:sz w:val="24"/>
          <w:szCs w:val="24"/>
          <w:lang w:val="en-US"/>
        </w:rPr>
        <w:t xml:space="preserve"> (</w:t>
      </w:r>
      <w:r w:rsidR="000C3156" w:rsidRPr="00E35EA4">
        <w:rPr>
          <w:rFonts w:ascii="Times New Roman" w:hAnsi="Times New Roman" w:cs="Times New Roman"/>
          <w:i/>
          <w:sz w:val="24"/>
          <w:szCs w:val="24"/>
          <w:lang w:val="en-US"/>
        </w:rPr>
        <w:t>uncorrelated4_slopeo</w:t>
      </w:r>
      <w:r w:rsidR="000C3156" w:rsidRPr="00E35EA4">
        <w:rPr>
          <w:rFonts w:ascii="Times New Roman" w:hAnsi="Times New Roman" w:cs="Times New Roman"/>
          <w:sz w:val="24"/>
          <w:szCs w:val="24"/>
          <w:lang w:val="en-US"/>
        </w:rPr>
        <w:t>), or the internal energy duplication (</w:t>
      </w:r>
      <w:r w:rsidR="000C3156" w:rsidRPr="00E35EA4">
        <w:rPr>
          <w:rFonts w:ascii="Times New Roman" w:hAnsi="Times New Roman" w:cs="Times New Roman"/>
          <w:i/>
          <w:sz w:val="24"/>
          <w:szCs w:val="24"/>
          <w:lang w:val="en-US"/>
        </w:rPr>
        <w:t>uncorrelated1</w:t>
      </w:r>
      <w:r w:rsidR="000C3156" w:rsidRPr="00E35EA4">
        <w:rPr>
          <w:rFonts w:ascii="Times New Roman" w:hAnsi="Times New Roman" w:cs="Times New Roman"/>
          <w:sz w:val="24"/>
          <w:szCs w:val="24"/>
          <w:lang w:val="en-US"/>
        </w:rPr>
        <w:t>) can be affected. The signal transmission can be totally impaired (</w:t>
      </w:r>
      <w:r w:rsidR="000C3156" w:rsidRPr="00E35EA4">
        <w:rPr>
          <w:rFonts w:ascii="Times New Roman" w:hAnsi="Times New Roman" w:cs="Times New Roman"/>
          <w:i/>
          <w:sz w:val="24"/>
          <w:szCs w:val="24"/>
          <w:lang w:val="en-US"/>
        </w:rPr>
        <w:t>uncorrelated</w:t>
      </w:r>
      <w:r w:rsidR="000C3156" w:rsidRPr="00E35EA4">
        <w:rPr>
          <w:rFonts w:ascii="Times New Roman" w:hAnsi="Times New Roman" w:cs="Times New Roman"/>
          <w:sz w:val="24"/>
          <w:szCs w:val="24"/>
          <w:lang w:val="en-US"/>
        </w:rPr>
        <w:t>) or randomly down a</w:t>
      </w:r>
      <w:r w:rsidR="00A10415">
        <w:rPr>
          <w:rFonts w:ascii="Times New Roman" w:hAnsi="Times New Roman" w:cs="Times New Roman"/>
          <w:sz w:val="24"/>
          <w:szCs w:val="24"/>
          <w:lang w:val="en-US"/>
        </w:rPr>
        <w:t>nd upregulated to a distinct percentage ran</w:t>
      </w:r>
      <w:r w:rsidR="000C3156" w:rsidRPr="00E35EA4">
        <w:rPr>
          <w:rFonts w:ascii="Times New Roman" w:hAnsi="Times New Roman" w:cs="Times New Roman"/>
          <w:sz w:val="24"/>
          <w:szCs w:val="24"/>
          <w:lang w:val="en-US"/>
        </w:rPr>
        <w:t>ge (</w:t>
      </w:r>
      <w:proofErr w:type="spellStart"/>
      <w:r w:rsidR="000C3156" w:rsidRPr="00E35EA4">
        <w:rPr>
          <w:rFonts w:ascii="Times New Roman" w:hAnsi="Times New Roman" w:cs="Times New Roman"/>
          <w:i/>
          <w:sz w:val="24"/>
          <w:szCs w:val="24"/>
          <w:lang w:val="en-US"/>
        </w:rPr>
        <w:t>ratio_transmitted_energy</w:t>
      </w:r>
      <w:proofErr w:type="spellEnd"/>
      <w:r w:rsidR="000C3156" w:rsidRPr="00E35EA4">
        <w:rPr>
          <w:rFonts w:ascii="Times New Roman" w:hAnsi="Times New Roman" w:cs="Times New Roman"/>
          <w:sz w:val="24"/>
          <w:szCs w:val="24"/>
          <w:lang w:val="en-US"/>
        </w:rPr>
        <w:t>). Besides the excitatory influence, the inhibition can also be influenced (</w:t>
      </w:r>
      <w:r w:rsidR="000C3156" w:rsidRPr="00E35EA4">
        <w:rPr>
          <w:rFonts w:ascii="Times New Roman" w:hAnsi="Times New Roman" w:cs="Times New Roman"/>
          <w:i/>
          <w:sz w:val="24"/>
          <w:szCs w:val="24"/>
          <w:lang w:val="en-US"/>
        </w:rPr>
        <w:t>uncorrelated3_slopevdamping, uncorrelated4_slopeoddamping, uncorrelated5_damping</w:t>
      </w:r>
      <w:r w:rsidR="000C3156" w:rsidRPr="00E35EA4">
        <w:rPr>
          <w:rFonts w:ascii="Times New Roman" w:hAnsi="Times New Roman" w:cs="Times New Roman"/>
          <w:sz w:val="24"/>
          <w:szCs w:val="24"/>
          <w:lang w:val="en-US"/>
        </w:rPr>
        <w:t xml:space="preserve">). This displays a variety of possibilities </w:t>
      </w:r>
      <w:r w:rsidR="00A10415">
        <w:rPr>
          <w:rFonts w:ascii="Times New Roman" w:hAnsi="Times New Roman" w:cs="Times New Roman"/>
          <w:sz w:val="24"/>
          <w:szCs w:val="24"/>
          <w:lang w:val="en-US"/>
        </w:rPr>
        <w:t xml:space="preserve">for </w:t>
      </w:r>
      <w:r w:rsidR="000C3156" w:rsidRPr="00E35EA4">
        <w:rPr>
          <w:rFonts w:ascii="Times New Roman" w:hAnsi="Times New Roman" w:cs="Times New Roman"/>
          <w:sz w:val="24"/>
          <w:szCs w:val="24"/>
          <w:lang w:val="en-US"/>
        </w:rPr>
        <w:t>how a Schizophrenia model can influence the non-local cortex simulation, as displayed in Fig</w:t>
      </w:r>
      <w:r w:rsidR="00023C45" w:rsidRPr="00E35EA4">
        <w:rPr>
          <w:rFonts w:ascii="Times New Roman" w:hAnsi="Times New Roman" w:cs="Times New Roman"/>
          <w:sz w:val="24"/>
          <w:szCs w:val="24"/>
          <w:lang w:val="en-US"/>
        </w:rPr>
        <w:t>.</w:t>
      </w:r>
      <w:r w:rsidR="000C3156" w:rsidRPr="00E35EA4">
        <w:rPr>
          <w:rFonts w:ascii="Times New Roman" w:hAnsi="Times New Roman" w:cs="Times New Roman"/>
          <w:sz w:val="24"/>
          <w:szCs w:val="24"/>
          <w:lang w:val="en-US"/>
        </w:rPr>
        <w:t xml:space="preserve"> </w:t>
      </w:r>
      <w:r w:rsidR="00135C22" w:rsidRPr="00E35EA4">
        <w:rPr>
          <w:rFonts w:ascii="Times New Roman" w:hAnsi="Times New Roman" w:cs="Times New Roman"/>
          <w:sz w:val="24"/>
          <w:szCs w:val="24"/>
          <w:lang w:val="en-US"/>
        </w:rPr>
        <w:t>T1</w:t>
      </w:r>
      <w:r w:rsidR="000C3156" w:rsidRPr="00E35EA4">
        <w:rPr>
          <w:rFonts w:ascii="Times New Roman" w:hAnsi="Times New Roman" w:cs="Times New Roman"/>
          <w:sz w:val="24"/>
          <w:szCs w:val="24"/>
          <w:lang w:val="en-US"/>
        </w:rPr>
        <w:t xml:space="preserve">.10. It </w:t>
      </w:r>
      <w:r w:rsidR="00594106" w:rsidRPr="00E35EA4">
        <w:rPr>
          <w:rFonts w:ascii="Times New Roman" w:hAnsi="Times New Roman" w:cs="Times New Roman"/>
          <w:sz w:val="24"/>
          <w:szCs w:val="24"/>
          <w:lang w:val="en-US"/>
        </w:rPr>
        <w:t>can</w:t>
      </w:r>
      <w:r w:rsidR="000C3156" w:rsidRPr="00E35EA4">
        <w:rPr>
          <w:rFonts w:ascii="Times New Roman" w:hAnsi="Times New Roman" w:cs="Times New Roman"/>
          <w:sz w:val="24"/>
          <w:szCs w:val="24"/>
          <w:lang w:val="en-US"/>
        </w:rPr>
        <w:t xml:space="preserve"> be investigated how correlation problems affect signal processing and which integration level is related to phenomena, such as the beta band decline</w:t>
      </w:r>
      <w:r w:rsidR="000C3156" w:rsidRPr="00E35EA4">
        <w:rPr>
          <w:rFonts w:ascii="Times New Roman" w:hAnsi="Times New Roman" w:cs="Times New Roman"/>
          <w:sz w:val="24"/>
          <w:szCs w:val="24"/>
          <w:lang w:val="en-US"/>
        </w:rPr>
        <w:fldChar w:fldCharType="begin">
          <w:fldData xml:space="preserve">PEVuZE5vdGU+PENpdGU+PEF1dGhvcj5IYWxsPC9BdXRob3I+PFllYXI+MjAxMTwvWWVhcj48UmVj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==
</w:fldData>
        </w:fldChar>
      </w:r>
      <w:r w:rsidR="00FA43DB" w:rsidRPr="00E35EA4">
        <w:rPr>
          <w:rFonts w:ascii="Times New Roman" w:hAnsi="Times New Roman" w:cs="Times New Roman"/>
          <w:sz w:val="24"/>
          <w:szCs w:val="24"/>
          <w:lang w:val="en-US"/>
        </w:rPr>
        <w:instrText xml:space="preserve"> ADDIN EN.CITE </w:instrText>
      </w:r>
      <w:r w:rsidR="00FA43DB" w:rsidRPr="00E35EA4">
        <w:rPr>
          <w:rFonts w:ascii="Times New Roman" w:hAnsi="Times New Roman" w:cs="Times New Roman"/>
          <w:sz w:val="24"/>
          <w:szCs w:val="24"/>
          <w:lang w:val="en-US"/>
        </w:rPr>
        <w:fldChar w:fldCharType="begin">
          <w:fldData xml:space="preserve">PEVuZE5vdGU+PENpdGU+PEF1dGhvcj5IYWxsPC9BdXRob3I+PFllYXI+MjAxMTwvWWVhcj48UmVj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==
</w:fldData>
        </w:fldChar>
      </w:r>
      <w:r w:rsidR="00FA43DB" w:rsidRPr="00E35EA4">
        <w:rPr>
          <w:rFonts w:ascii="Times New Roman" w:hAnsi="Times New Roman" w:cs="Times New Roman"/>
          <w:sz w:val="24"/>
          <w:szCs w:val="24"/>
          <w:lang w:val="en-US"/>
        </w:rPr>
        <w:instrText xml:space="preserve"> ADDIN EN.CITE.DATA </w:instrText>
      </w:r>
      <w:r w:rsidR="00FA43DB" w:rsidRPr="00E35EA4">
        <w:rPr>
          <w:rFonts w:ascii="Times New Roman" w:hAnsi="Times New Roman" w:cs="Times New Roman"/>
          <w:sz w:val="24"/>
          <w:szCs w:val="24"/>
          <w:lang w:val="en-US"/>
        </w:rPr>
      </w:r>
      <w:r w:rsidR="00FA43DB" w:rsidRPr="00E35EA4">
        <w:rPr>
          <w:rFonts w:ascii="Times New Roman" w:hAnsi="Times New Roman" w:cs="Times New Roman"/>
          <w:sz w:val="24"/>
          <w:szCs w:val="24"/>
          <w:lang w:val="en-US"/>
        </w:rPr>
        <w:fldChar w:fldCharType="end"/>
      </w:r>
      <w:r w:rsidR="000C3156" w:rsidRPr="00E35EA4">
        <w:rPr>
          <w:rFonts w:ascii="Times New Roman" w:hAnsi="Times New Roman" w:cs="Times New Roman"/>
          <w:sz w:val="24"/>
          <w:szCs w:val="24"/>
          <w:lang w:val="en-US"/>
        </w:rPr>
      </w:r>
      <w:r w:rsidR="000C3156" w:rsidRPr="00E35EA4">
        <w:rPr>
          <w:rFonts w:ascii="Times New Roman" w:hAnsi="Times New Roman" w:cs="Times New Roman"/>
          <w:sz w:val="24"/>
          <w:szCs w:val="24"/>
          <w:lang w:val="en-US"/>
        </w:rPr>
        <w:fldChar w:fldCharType="separate"/>
      </w:r>
      <w:r w:rsidR="000E6BF2" w:rsidRPr="00E35EA4">
        <w:rPr>
          <w:rFonts w:ascii="Times New Roman" w:hAnsi="Times New Roman" w:cs="Times New Roman"/>
          <w:noProof/>
          <w:sz w:val="24"/>
          <w:szCs w:val="24"/>
          <w:vertAlign w:val="superscript"/>
          <w:lang w:val="en-US"/>
        </w:rPr>
        <w:t>12-17</w:t>
      </w:r>
      <w:r w:rsidR="000C3156" w:rsidRPr="00E35EA4">
        <w:rPr>
          <w:rFonts w:ascii="Times New Roman" w:hAnsi="Times New Roman" w:cs="Times New Roman"/>
          <w:sz w:val="24"/>
          <w:szCs w:val="24"/>
          <w:lang w:val="en-US"/>
        </w:rPr>
        <w:fldChar w:fldCharType="end"/>
      </w:r>
      <w:r w:rsidR="000C3156" w:rsidRPr="00E35EA4">
        <w:rPr>
          <w:rFonts w:ascii="Times New Roman" w:hAnsi="Times New Roman" w:cs="Times New Roman"/>
          <w:sz w:val="24"/>
          <w:szCs w:val="24"/>
          <w:lang w:val="en-US"/>
        </w:rPr>
        <w:t xml:space="preserve">. Furthermore, uncorrelated signal transmission </w:t>
      </w:r>
      <w:r w:rsidR="000C3156" w:rsidRPr="00E35EA4">
        <w:rPr>
          <w:rFonts w:ascii="Times New Roman" w:hAnsi="Times New Roman" w:cs="Times New Roman"/>
          <w:sz w:val="24"/>
          <w:szCs w:val="24"/>
          <w:lang w:val="en-US"/>
        </w:rPr>
        <w:lastRenderedPageBreak/>
        <w:t>at various integration levels of the neuronal circuit could support the unde</w:t>
      </w:r>
      <w:r w:rsidR="00C13D1D" w:rsidRPr="00E35EA4">
        <w:rPr>
          <w:rFonts w:ascii="Times New Roman" w:hAnsi="Times New Roman" w:cs="Times New Roman"/>
          <w:sz w:val="24"/>
          <w:szCs w:val="24"/>
          <w:lang w:val="en-US"/>
        </w:rPr>
        <w:t>rstanding of the complexity of s</w:t>
      </w:r>
      <w:r w:rsidR="000C3156" w:rsidRPr="00E35EA4">
        <w:rPr>
          <w:rFonts w:ascii="Times New Roman" w:hAnsi="Times New Roman" w:cs="Times New Roman"/>
          <w:sz w:val="24"/>
          <w:szCs w:val="24"/>
          <w:lang w:val="en-US"/>
        </w:rPr>
        <w:t>chizophrenia.</w:t>
      </w:r>
    </w:p>
    <w:p w14:paraId="528609C9" w14:textId="77777777" w:rsidR="000C3156" w:rsidRPr="00E35EA4" w:rsidRDefault="000C3156" w:rsidP="000C3156">
      <w:pPr>
        <w:pStyle w:val="NoSpacing"/>
        <w:rPr>
          <w:rFonts w:ascii="Times New Roman" w:hAnsi="Times New Roman"/>
          <w:lang w:val="en-US"/>
        </w:rPr>
      </w:pPr>
      <w:r w:rsidRPr="00E35EA4">
        <w:rPr>
          <w:rFonts w:ascii="Times New Roman" w:hAnsi="Times New Roman"/>
          <w:noProof/>
          <w:lang w:val="en-US" w:eastAsia="en-GB"/>
        </w:rPr>
        <w:drawing>
          <wp:inline distT="0" distB="0" distL="0" distR="0" wp14:anchorId="6B4061C5" wp14:editId="1FF3C04C">
            <wp:extent cx="5753735" cy="1173480"/>
            <wp:effectExtent l="0" t="0" r="0" b="7620"/>
            <wp:docPr id="46" name="Grafik 46" descr="I:\Masterarbeit_BioWis\Netlogo\Skripts\Figure Paper\Interface\10stimuli 40-480Hz big sine NI2.65 200msbursts slopevd 0.08 slopeo0.01 d0.01 sponact0.01 50mV carrier7Hz - Kopie\Figure 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sterarbeit_BioWis\Netlogo\Skripts\Figure Paper\Interface\10stimuli 40-480Hz big sine NI2.65 200msbursts slopevd 0.08 slopeo0.01 d0.01 sponact0.01 50mV carrier7Hz - Kopie\Figure 3.10.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735" cy="1173480"/>
                    </a:xfrm>
                    <a:prstGeom prst="rect">
                      <a:avLst/>
                    </a:prstGeom>
                    <a:noFill/>
                    <a:ln>
                      <a:noFill/>
                    </a:ln>
                  </pic:spPr>
                </pic:pic>
              </a:graphicData>
            </a:graphic>
          </wp:inline>
        </w:drawing>
      </w:r>
    </w:p>
    <w:p w14:paraId="7B324413" w14:textId="5C69CC7B" w:rsidR="000C3156" w:rsidRPr="00E35EA4" w:rsidRDefault="000C3156" w:rsidP="000C3156">
      <w:pPr>
        <w:pStyle w:val="BodyText"/>
        <w:rPr>
          <w:rFonts w:ascii="Times New Roman" w:hAnsi="Times New Roman" w:cs="Times New Roman"/>
          <w:b/>
          <w:sz w:val="20"/>
          <w:lang w:val="en-US"/>
        </w:rPr>
      </w:pPr>
      <w:r w:rsidRPr="00E35EA4">
        <w:rPr>
          <w:rFonts w:ascii="Times New Roman" w:hAnsi="Times New Roman" w:cs="Times New Roman"/>
          <w:b/>
          <w:sz w:val="20"/>
          <w:lang w:val="en-US"/>
        </w:rPr>
        <w:t xml:space="preserve">Figure </w:t>
      </w:r>
      <w:r w:rsidR="00964472" w:rsidRPr="00E35EA4">
        <w:rPr>
          <w:rFonts w:ascii="Times New Roman" w:hAnsi="Times New Roman" w:cs="Times New Roman"/>
          <w:b/>
          <w:sz w:val="20"/>
          <w:lang w:val="en-US"/>
        </w:rPr>
        <w:t>T1</w:t>
      </w:r>
      <w:r w:rsidRPr="00E35EA4">
        <w:rPr>
          <w:rFonts w:ascii="Times New Roman" w:hAnsi="Times New Roman" w:cs="Times New Roman"/>
          <w:b/>
          <w:sz w:val="20"/>
          <w:lang w:val="en-US"/>
        </w:rPr>
        <w:t xml:space="preserve">.10: </w:t>
      </w:r>
      <w:r w:rsidRPr="00E35EA4">
        <w:rPr>
          <w:rFonts w:ascii="Times New Roman" w:hAnsi="Times New Roman" w:cs="Times New Roman"/>
          <w:sz w:val="20"/>
          <w:lang w:val="en-US"/>
        </w:rPr>
        <w:t xml:space="preserve">Low correlation of signal transmission to neighbor neurons: simulating </w:t>
      </w:r>
      <w:r w:rsidR="00491985" w:rsidRPr="00E35EA4">
        <w:rPr>
          <w:rFonts w:ascii="Times New Roman" w:hAnsi="Times New Roman" w:cs="Times New Roman"/>
          <w:sz w:val="20"/>
          <w:lang w:val="en-US"/>
        </w:rPr>
        <w:t>s</w:t>
      </w:r>
      <w:r w:rsidRPr="00E35EA4">
        <w:rPr>
          <w:rFonts w:ascii="Times New Roman" w:hAnsi="Times New Roman" w:cs="Times New Roman"/>
          <w:sz w:val="20"/>
          <w:lang w:val="en-US"/>
        </w:rPr>
        <w:t>chizophrenia.</w:t>
      </w:r>
    </w:p>
    <w:p w14:paraId="5BEADF9B" w14:textId="77777777" w:rsidR="000C3156" w:rsidRPr="00E35EA4" w:rsidRDefault="000C3156" w:rsidP="000C3156">
      <w:pPr>
        <w:pStyle w:val="Heading3"/>
        <w:rPr>
          <w:rFonts w:ascii="Times New Roman" w:hAnsi="Times New Roman" w:cs="Times New Roman"/>
          <w:lang w:val="en-US"/>
        </w:rPr>
      </w:pPr>
      <w:bookmarkStart w:id="9" w:name="__RefHeading__14503_972287912"/>
      <w:bookmarkStart w:id="10" w:name="_Toc370734752"/>
      <w:bookmarkStart w:id="11" w:name="_Toc370746694"/>
      <w:bookmarkStart w:id="12" w:name="_Toc371454290"/>
      <w:bookmarkStart w:id="13" w:name="_Toc377813910"/>
      <w:bookmarkStart w:id="14" w:name="_Toc377986579"/>
      <w:bookmarkStart w:id="15" w:name="_Toc377991182"/>
      <w:bookmarkStart w:id="16" w:name="_Toc351225498"/>
      <w:bookmarkEnd w:id="9"/>
      <w:r w:rsidRPr="00E35EA4">
        <w:rPr>
          <w:rFonts w:ascii="Times New Roman" w:hAnsi="Times New Roman" w:cs="Times New Roman"/>
          <w:lang w:val="en-US"/>
        </w:rPr>
        <w:t>Output</w:t>
      </w:r>
      <w:bookmarkEnd w:id="10"/>
      <w:bookmarkEnd w:id="11"/>
      <w:bookmarkEnd w:id="12"/>
      <w:bookmarkEnd w:id="13"/>
      <w:bookmarkEnd w:id="14"/>
      <w:bookmarkEnd w:id="15"/>
      <w:bookmarkEnd w:id="16"/>
    </w:p>
    <w:p w14:paraId="5C913199" w14:textId="17757724" w:rsidR="000C3156" w:rsidRPr="00E35EA4" w:rsidRDefault="000C3156" w:rsidP="000C3156">
      <w:pPr>
        <w:spacing w:line="360" w:lineRule="auto"/>
        <w:jc w:val="both"/>
        <w:rPr>
          <w:rFonts w:ascii="Times New Roman" w:hAnsi="Times New Roman" w:cs="Times New Roman"/>
          <w:lang w:val="en-US"/>
        </w:rPr>
      </w:pPr>
      <w:r w:rsidRPr="00E35EA4">
        <w:rPr>
          <w:rFonts w:ascii="Times New Roman" w:hAnsi="Times New Roman" w:cs="Times New Roman"/>
          <w:noProof/>
          <w:lang w:val="en-US" w:eastAsia="en-GB"/>
        </w:rPr>
        <w:drawing>
          <wp:anchor distT="0" distB="0" distL="0" distR="0" simplePos="0" relativeHeight="251660288" behindDoc="0" locked="0" layoutInCell="1" allowOverlap="1" wp14:anchorId="6524F5A7" wp14:editId="52D1A0DD">
            <wp:simplePos x="0" y="0"/>
            <wp:positionH relativeFrom="column">
              <wp:posOffset>5431</wp:posOffset>
            </wp:positionH>
            <wp:positionV relativeFrom="paragraph">
              <wp:posOffset>1667561</wp:posOffset>
            </wp:positionV>
            <wp:extent cx="5760000" cy="3452400"/>
            <wp:effectExtent l="0" t="0" r="0" b="0"/>
            <wp:wrapTopAndBottom/>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000" cy="34524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00E82C60">
        <w:rPr>
          <w:rFonts w:ascii="Times New Roman" w:hAnsi="Times New Roman" w:cs="Times New Roman"/>
          <w:noProof/>
          <w:lang w:val="en-US" w:eastAsia="en-GB"/>
        </w:rPr>
        <w:t>The o</w:t>
      </w:r>
      <w:proofErr w:type="spellStart"/>
      <w:r w:rsidRPr="00E35EA4">
        <w:rPr>
          <w:rFonts w:ascii="Times New Roman" w:hAnsi="Times New Roman" w:cs="Times New Roman"/>
          <w:bCs/>
          <w:sz w:val="24"/>
          <w:szCs w:val="24"/>
          <w:lang w:val="en-US"/>
        </w:rPr>
        <w:t>utput</w:t>
      </w:r>
      <w:proofErr w:type="spellEnd"/>
      <w:r w:rsidRPr="00E35EA4">
        <w:rPr>
          <w:rFonts w:ascii="Times New Roman" w:hAnsi="Times New Roman" w:cs="Times New Roman"/>
          <w:bCs/>
          <w:sz w:val="24"/>
          <w:szCs w:val="24"/>
          <w:lang w:val="en-US"/>
        </w:rPr>
        <w:t xml:space="preserve"> of the simulation can simulate different detection methods. Thus</w:t>
      </w:r>
      <w:r w:rsidR="00FB456E"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the output window (see Fig</w:t>
      </w:r>
      <w:r w:rsidR="00EB5636"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AB4C2B" w:rsidRPr="00E35EA4">
        <w:rPr>
          <w:rFonts w:ascii="Times New Roman" w:hAnsi="Times New Roman" w:cs="Times New Roman"/>
          <w:bCs/>
          <w:sz w:val="24"/>
          <w:szCs w:val="24"/>
          <w:lang w:val="en-US"/>
        </w:rPr>
        <w:t>T</w:t>
      </w:r>
      <w:r w:rsidR="00EB5636" w:rsidRPr="00E35EA4">
        <w:rPr>
          <w:rFonts w:ascii="Times New Roman" w:hAnsi="Times New Roman" w:cs="Times New Roman"/>
          <w:bCs/>
          <w:sz w:val="24"/>
          <w:szCs w:val="24"/>
          <w:lang w:val="en-US"/>
        </w:rPr>
        <w:t>1</w:t>
      </w:r>
      <w:r w:rsidRPr="00E35EA4">
        <w:rPr>
          <w:rFonts w:ascii="Times New Roman" w:hAnsi="Times New Roman" w:cs="Times New Roman"/>
          <w:bCs/>
          <w:sz w:val="24"/>
          <w:szCs w:val="24"/>
          <w:lang w:val="en-US"/>
        </w:rPr>
        <w:t xml:space="preserve">.11) contains 6 </w:t>
      </w:r>
      <w:r w:rsidRPr="00E35EA4">
        <w:rPr>
          <w:rFonts w:ascii="Times New Roman" w:hAnsi="Times New Roman" w:cs="Times New Roman"/>
          <w:bCs/>
          <w:i/>
          <w:sz w:val="24"/>
          <w:szCs w:val="24"/>
          <w:lang w:val="en-US"/>
        </w:rPr>
        <w:t>plots</w:t>
      </w:r>
      <w:r w:rsidRPr="00E35EA4">
        <w:rPr>
          <w:rFonts w:ascii="Times New Roman" w:hAnsi="Times New Roman" w:cs="Times New Roman"/>
          <w:bCs/>
          <w:sz w:val="24"/>
          <w:szCs w:val="24"/>
          <w:lang w:val="en-US"/>
        </w:rPr>
        <w:t xml:space="preserve"> for displaying </w:t>
      </w:r>
      <w:r w:rsidRPr="00E35EA4">
        <w:rPr>
          <w:rFonts w:ascii="Times New Roman" w:hAnsi="Times New Roman" w:cs="Times New Roman"/>
          <w:bCs/>
          <w:i/>
          <w:sz w:val="24"/>
          <w:szCs w:val="24"/>
          <w:lang w:val="en-US"/>
        </w:rPr>
        <w:t>MEA</w:t>
      </w:r>
      <w:r w:rsidRPr="00E35EA4">
        <w:rPr>
          <w:rFonts w:ascii="Times New Roman" w:hAnsi="Times New Roman" w:cs="Times New Roman"/>
          <w:bCs/>
          <w:sz w:val="24"/>
          <w:szCs w:val="24"/>
          <w:lang w:val="en-US"/>
        </w:rPr>
        <w:t xml:space="preserve"> (multiple electrode array) read-out waves and 6 </w:t>
      </w:r>
      <w:r w:rsidRPr="00E35EA4">
        <w:rPr>
          <w:rFonts w:ascii="Times New Roman" w:hAnsi="Times New Roman" w:cs="Times New Roman"/>
          <w:bCs/>
          <w:i/>
          <w:sz w:val="24"/>
          <w:szCs w:val="24"/>
          <w:lang w:val="en-US"/>
        </w:rPr>
        <w:t>plots</w:t>
      </w:r>
      <w:r w:rsidRPr="00E35EA4">
        <w:rPr>
          <w:rFonts w:ascii="Times New Roman" w:hAnsi="Times New Roman" w:cs="Times New Roman"/>
          <w:bCs/>
          <w:sz w:val="24"/>
          <w:szCs w:val="24"/>
          <w:lang w:val="en-US"/>
        </w:rPr>
        <w:t xml:space="preserve"> for EEG waves (4 not shown). 6 </w:t>
      </w:r>
      <w:r w:rsidRPr="00E35EA4">
        <w:rPr>
          <w:rFonts w:ascii="Times New Roman" w:hAnsi="Times New Roman" w:cs="Times New Roman"/>
          <w:bCs/>
          <w:i/>
          <w:sz w:val="24"/>
          <w:szCs w:val="24"/>
          <w:lang w:val="en-US"/>
        </w:rPr>
        <w:t xml:space="preserve">MEA </w:t>
      </w:r>
      <w:r w:rsidRPr="00E35EA4">
        <w:rPr>
          <w:rFonts w:ascii="Times New Roman" w:hAnsi="Times New Roman" w:cs="Times New Roman"/>
          <w:bCs/>
          <w:sz w:val="24"/>
          <w:szCs w:val="24"/>
          <w:lang w:val="en-US"/>
        </w:rPr>
        <w:t>electrodes are implemented to compare t</w:t>
      </w:r>
      <w:r w:rsidR="00E82C60">
        <w:rPr>
          <w:rFonts w:ascii="Times New Roman" w:hAnsi="Times New Roman" w:cs="Times New Roman"/>
          <w:bCs/>
          <w:sz w:val="24"/>
          <w:szCs w:val="24"/>
          <w:lang w:val="en-US"/>
        </w:rPr>
        <w:t>he measured output's time, amplitude, and phase differences</w:t>
      </w:r>
      <w:r w:rsidRPr="00E35EA4">
        <w:rPr>
          <w:rFonts w:ascii="Times New Roman" w:hAnsi="Times New Roman" w:cs="Times New Roman"/>
          <w:bCs/>
          <w:sz w:val="24"/>
          <w:szCs w:val="24"/>
          <w:lang w:val="en-US"/>
        </w:rPr>
        <w:t xml:space="preserve">. The </w:t>
      </w:r>
      <w:r w:rsidR="00670F96" w:rsidRPr="00E35EA4">
        <w:rPr>
          <w:rFonts w:ascii="Times New Roman" w:hAnsi="Times New Roman" w:cs="Times New Roman"/>
          <w:bCs/>
          <w:sz w:val="24"/>
          <w:szCs w:val="24"/>
          <w:lang w:val="en-US"/>
        </w:rPr>
        <w:t>6</w:t>
      </w:r>
      <w:r w:rsidRPr="00E35EA4">
        <w:rPr>
          <w:rFonts w:ascii="Times New Roman" w:hAnsi="Times New Roman" w:cs="Times New Roman"/>
          <w:bCs/>
          <w:sz w:val="24"/>
          <w:szCs w:val="24"/>
          <w:lang w:val="en-US"/>
        </w:rPr>
        <w:t xml:space="preserve"> </w:t>
      </w:r>
      <w:r w:rsidRPr="00E35EA4">
        <w:rPr>
          <w:rFonts w:ascii="Times New Roman" w:hAnsi="Times New Roman" w:cs="Times New Roman"/>
          <w:bCs/>
          <w:i/>
          <w:sz w:val="24"/>
          <w:szCs w:val="24"/>
          <w:lang w:val="en-US"/>
        </w:rPr>
        <w:t xml:space="preserve">EEG </w:t>
      </w:r>
      <w:r w:rsidRPr="00E35EA4">
        <w:rPr>
          <w:rFonts w:ascii="Times New Roman" w:hAnsi="Times New Roman" w:cs="Times New Roman"/>
          <w:bCs/>
          <w:sz w:val="24"/>
          <w:szCs w:val="24"/>
          <w:lang w:val="en-US"/>
        </w:rPr>
        <w:t xml:space="preserve">windows allow comparison of EEG recordings from several locations. The slider </w:t>
      </w:r>
      <w:r w:rsidRPr="00E35EA4">
        <w:rPr>
          <w:rFonts w:ascii="Times New Roman" w:hAnsi="Times New Roman" w:cs="Times New Roman"/>
          <w:bCs/>
          <w:i/>
          <w:sz w:val="24"/>
          <w:szCs w:val="24"/>
          <w:lang w:val="en-US"/>
        </w:rPr>
        <w:t>finish</w:t>
      </w:r>
      <w:r w:rsidRPr="00E35EA4">
        <w:rPr>
          <w:rFonts w:ascii="Times New Roman" w:hAnsi="Times New Roman" w:cs="Times New Roman"/>
          <w:bCs/>
          <w:sz w:val="24"/>
          <w:szCs w:val="24"/>
          <w:lang w:val="en-US"/>
        </w:rPr>
        <w:t xml:space="preserve"> determines the number of ticks</w:t>
      </w:r>
      <w:r w:rsidR="00E82C60">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after </w:t>
      </w:r>
      <w:r w:rsidR="00576366" w:rsidRPr="00E35EA4">
        <w:rPr>
          <w:rFonts w:ascii="Times New Roman" w:hAnsi="Times New Roman" w:cs="Times New Roman"/>
          <w:bCs/>
          <w:sz w:val="24"/>
          <w:szCs w:val="24"/>
          <w:lang w:val="en-US"/>
        </w:rPr>
        <w:t>which</w:t>
      </w:r>
      <w:r w:rsidRPr="00E35EA4">
        <w:rPr>
          <w:rFonts w:ascii="Times New Roman" w:hAnsi="Times New Roman" w:cs="Times New Roman"/>
          <w:bCs/>
          <w:sz w:val="24"/>
          <w:szCs w:val="24"/>
          <w:lang w:val="en-US"/>
        </w:rPr>
        <w:t xml:space="preserve"> the simulation </w:t>
      </w:r>
      <w:r w:rsidR="00576366" w:rsidRPr="00E35EA4">
        <w:rPr>
          <w:rFonts w:ascii="Times New Roman" w:hAnsi="Times New Roman" w:cs="Times New Roman"/>
          <w:bCs/>
          <w:sz w:val="24"/>
          <w:szCs w:val="24"/>
          <w:lang w:val="en-US"/>
        </w:rPr>
        <w:t>stops</w:t>
      </w:r>
      <w:r w:rsidRPr="00E35EA4">
        <w:rPr>
          <w:rFonts w:ascii="Times New Roman" w:hAnsi="Times New Roman" w:cs="Times New Roman"/>
          <w:bCs/>
          <w:sz w:val="24"/>
          <w:szCs w:val="24"/>
          <w:lang w:val="en-US"/>
        </w:rPr>
        <w:t>.</w:t>
      </w:r>
    </w:p>
    <w:p w14:paraId="492890D3" w14:textId="75DCE694" w:rsidR="000C3156" w:rsidRPr="00E35EA4" w:rsidRDefault="000C3156" w:rsidP="000C3156">
      <w:pPr>
        <w:spacing w:line="240" w:lineRule="auto"/>
        <w:jc w:val="both"/>
        <w:rPr>
          <w:rFonts w:ascii="Times New Roman" w:hAnsi="Times New Roman" w:cs="Times New Roman"/>
          <w:bCs/>
          <w:lang w:val="en-US"/>
        </w:rPr>
      </w:pPr>
      <w:r w:rsidRPr="00E35EA4">
        <w:rPr>
          <w:rFonts w:ascii="Times New Roman" w:hAnsi="Times New Roman" w:cs="Times New Roman"/>
          <w:b/>
          <w:bCs/>
          <w:sz w:val="20"/>
          <w:lang w:val="en-US"/>
        </w:rPr>
        <w:t xml:space="preserve">Figure </w:t>
      </w:r>
      <w:r w:rsidR="00C22358" w:rsidRPr="00E35EA4">
        <w:rPr>
          <w:rFonts w:ascii="Times New Roman" w:hAnsi="Times New Roman" w:cs="Times New Roman"/>
          <w:b/>
          <w:bCs/>
          <w:sz w:val="20"/>
          <w:lang w:val="en-US"/>
        </w:rPr>
        <w:t>T1</w:t>
      </w:r>
      <w:r w:rsidRPr="00E35EA4">
        <w:rPr>
          <w:rFonts w:ascii="Times New Roman" w:hAnsi="Times New Roman" w:cs="Times New Roman"/>
          <w:b/>
          <w:bCs/>
          <w:sz w:val="20"/>
          <w:lang w:val="en-US"/>
        </w:rPr>
        <w:t>.11:</w:t>
      </w:r>
      <w:r w:rsidRPr="00E35EA4">
        <w:rPr>
          <w:rFonts w:ascii="Times New Roman" w:hAnsi="Times New Roman" w:cs="Times New Roman"/>
          <w:bCs/>
          <w:sz w:val="20"/>
          <w:lang w:val="en-US"/>
        </w:rPr>
        <w:t xml:space="preserve"> Output according to MEA recordings (1) and EEG readings (2). Furthermore, it can be adjusted how long the simulation will run (3). </w:t>
      </w:r>
    </w:p>
    <w:p w14:paraId="3448CB1D" w14:textId="77777777" w:rsidR="000C3156" w:rsidRPr="00E35EA4" w:rsidRDefault="000C3156" w:rsidP="000C3156">
      <w:pPr>
        <w:jc w:val="both"/>
        <w:rPr>
          <w:rFonts w:ascii="Times New Roman" w:hAnsi="Times New Roman" w:cs="Times New Roman"/>
          <w:bCs/>
          <w:lang w:val="en-US"/>
        </w:rPr>
      </w:pPr>
    </w:p>
    <w:p w14:paraId="67A4F6EB" w14:textId="4FBF048F" w:rsidR="000C3156" w:rsidRPr="00E35EA4" w:rsidRDefault="000C3156" w:rsidP="000C3156">
      <w:pPr>
        <w:pStyle w:val="Heading2"/>
        <w:rPr>
          <w:rFonts w:ascii="Times New Roman" w:hAnsi="Times New Roman" w:cs="Times New Roman"/>
          <w:lang w:val="en-US"/>
        </w:rPr>
      </w:pPr>
      <w:bookmarkStart w:id="17" w:name="__RefHeading__14505_972287912"/>
      <w:bookmarkStart w:id="18" w:name="_Toc370734753"/>
      <w:bookmarkStart w:id="19" w:name="_Toc370746695"/>
      <w:bookmarkStart w:id="20" w:name="_Toc371454291"/>
      <w:bookmarkStart w:id="21" w:name="_Toc377813911"/>
      <w:bookmarkStart w:id="22" w:name="_Toc377986580"/>
      <w:bookmarkStart w:id="23" w:name="_Toc377991183"/>
      <w:bookmarkEnd w:id="17"/>
      <w:r w:rsidRPr="00E35EA4">
        <w:rPr>
          <w:rFonts w:ascii="Times New Roman" w:hAnsi="Times New Roman" w:cs="Times New Roman"/>
          <w:lang w:val="en-US"/>
        </w:rPr>
        <w:lastRenderedPageBreak/>
        <w:t>Analysis Example</w:t>
      </w:r>
      <w:r w:rsidR="00F661DE" w:rsidRPr="00E35EA4">
        <w:rPr>
          <w:rFonts w:ascii="Times New Roman" w:hAnsi="Times New Roman" w:cs="Times New Roman"/>
          <w:lang w:val="en-US"/>
        </w:rPr>
        <w:t>s</w:t>
      </w:r>
    </w:p>
    <w:p w14:paraId="3EA177FA" w14:textId="77777777" w:rsidR="000C3156" w:rsidRPr="00E35EA4" w:rsidRDefault="000C3156" w:rsidP="000C3156">
      <w:pPr>
        <w:pStyle w:val="Heading3"/>
        <w:rPr>
          <w:rFonts w:ascii="Times New Roman" w:hAnsi="Times New Roman" w:cs="Times New Roman"/>
          <w:lang w:val="en-US"/>
        </w:rPr>
      </w:pPr>
      <w:bookmarkStart w:id="24" w:name="_Toc351225499"/>
      <w:proofErr w:type="spellStart"/>
      <w:r w:rsidRPr="00E35EA4">
        <w:rPr>
          <w:rFonts w:ascii="Times New Roman" w:hAnsi="Times New Roman" w:cs="Times New Roman"/>
          <w:lang w:val="en-US"/>
        </w:rPr>
        <w:t>Matlab</w:t>
      </w:r>
      <w:proofErr w:type="spellEnd"/>
      <w:r w:rsidRPr="00E35EA4">
        <w:rPr>
          <w:rFonts w:ascii="Times New Roman" w:hAnsi="Times New Roman" w:cs="Times New Roman"/>
          <w:lang w:val="en-US"/>
        </w:rPr>
        <w:t xml:space="preserve"> Analysis</w:t>
      </w:r>
      <w:bookmarkEnd w:id="18"/>
      <w:bookmarkEnd w:id="19"/>
      <w:bookmarkEnd w:id="20"/>
      <w:bookmarkEnd w:id="21"/>
      <w:bookmarkEnd w:id="22"/>
      <w:bookmarkEnd w:id="23"/>
      <w:bookmarkEnd w:id="24"/>
    </w:p>
    <w:p w14:paraId="53848D28" w14:textId="38D336D1" w:rsidR="000C3156" w:rsidRPr="00E35EA4" w:rsidRDefault="000C3156" w:rsidP="000C3156">
      <w:pPr>
        <w:spacing w:line="360" w:lineRule="auto"/>
        <w:jc w:val="both"/>
        <w:rPr>
          <w:rFonts w:ascii="Times New Roman" w:hAnsi="Times New Roman" w:cs="Times New Roman"/>
          <w:bCs/>
          <w:sz w:val="24"/>
          <w:szCs w:val="24"/>
          <w:lang w:val="en-US"/>
        </w:rPr>
      </w:pPr>
      <w:r w:rsidRPr="00E35EA4">
        <w:rPr>
          <w:rFonts w:ascii="Times New Roman" w:hAnsi="Times New Roman" w:cs="Times New Roman"/>
          <w:bCs/>
          <w:sz w:val="24"/>
          <w:szCs w:val="24"/>
          <w:lang w:val="en-US"/>
        </w:rPr>
        <w:t xml:space="preserve">After running the simulation for 4100 </w:t>
      </w:r>
      <w:r w:rsidRPr="00E35EA4">
        <w:rPr>
          <w:rFonts w:ascii="Times New Roman" w:hAnsi="Times New Roman" w:cs="Times New Roman"/>
          <w:bCs/>
          <w:i/>
          <w:sz w:val="24"/>
          <w:szCs w:val="24"/>
          <w:lang w:val="en-US"/>
        </w:rPr>
        <w:t xml:space="preserve">ticks </w:t>
      </w:r>
      <w:r w:rsidRPr="00E35EA4">
        <w:rPr>
          <w:rFonts w:ascii="Times New Roman" w:hAnsi="Times New Roman" w:cs="Times New Roman"/>
          <w:bCs/>
          <w:sz w:val="24"/>
          <w:szCs w:val="24"/>
          <w:lang w:val="en-US"/>
        </w:rPr>
        <w:t>(time steps)</w:t>
      </w:r>
      <w:r w:rsidR="00EB1F84">
        <w:rPr>
          <w:rFonts w:ascii="Times New Roman" w:hAnsi="Times New Roman" w:cs="Times New Roman"/>
          <w:bCs/>
          <w:sz w:val="24"/>
          <w:szCs w:val="24"/>
          <w:lang w:val="en-US"/>
        </w:rPr>
        <w:t>,</w:t>
      </w:r>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 xml:space="preserve">the information of the plots - </w:t>
      </w:r>
      <w:r w:rsidRPr="00E35EA4">
        <w:rPr>
          <w:rFonts w:ascii="Times New Roman" w:hAnsi="Times New Roman" w:cs="Times New Roman"/>
          <w:bCs/>
          <w:i/>
          <w:sz w:val="24"/>
          <w:szCs w:val="24"/>
          <w:lang w:val="en-US"/>
        </w:rPr>
        <w:t>x</w:t>
      </w:r>
      <w:r w:rsidRPr="00E35EA4">
        <w:rPr>
          <w:rFonts w:ascii="Times New Roman" w:hAnsi="Times New Roman" w:cs="Times New Roman"/>
          <w:bCs/>
          <w:sz w:val="24"/>
          <w:szCs w:val="24"/>
          <w:lang w:val="en-US"/>
        </w:rPr>
        <w:t>-</w:t>
      </w:r>
      <w:r w:rsidRPr="00E35EA4">
        <w:rPr>
          <w:rFonts w:ascii="Times New Roman" w:hAnsi="Times New Roman" w:cs="Times New Roman"/>
          <w:bCs/>
          <w:i/>
          <w:sz w:val="24"/>
          <w:szCs w:val="24"/>
          <w:lang w:val="en-US"/>
        </w:rPr>
        <w:t xml:space="preserve">value </w:t>
      </w:r>
      <w:r w:rsidRPr="00E35EA4">
        <w:rPr>
          <w:rFonts w:ascii="Times New Roman" w:hAnsi="Times New Roman" w:cs="Times New Roman"/>
          <w:bCs/>
          <w:sz w:val="24"/>
          <w:szCs w:val="24"/>
          <w:lang w:val="en-US"/>
        </w:rPr>
        <w:t xml:space="preserve">and </w:t>
      </w:r>
      <w:r w:rsidRPr="00E35EA4">
        <w:rPr>
          <w:rFonts w:ascii="Times New Roman" w:hAnsi="Times New Roman" w:cs="Times New Roman"/>
          <w:bCs/>
          <w:i/>
          <w:sz w:val="24"/>
          <w:szCs w:val="24"/>
          <w:lang w:val="en-US"/>
        </w:rPr>
        <w:t>y-values -</w:t>
      </w:r>
      <w:r w:rsidRPr="00E35EA4">
        <w:rPr>
          <w:rFonts w:ascii="Times New Roman" w:hAnsi="Times New Roman" w:cs="Times New Roman"/>
          <w:bCs/>
          <w:sz w:val="24"/>
          <w:szCs w:val="24"/>
          <w:lang w:val="en-US"/>
        </w:rPr>
        <w:t xml:space="preserve"> are stored in 12 </w:t>
      </w:r>
      <w:r w:rsidR="007416C0">
        <w:rPr>
          <w:rFonts w:ascii="Times New Roman" w:hAnsi="Times New Roman" w:cs="Times New Roman"/>
          <w:bCs/>
          <w:i/>
          <w:sz w:val="24"/>
          <w:szCs w:val="24"/>
          <w:lang w:val="en-US"/>
        </w:rPr>
        <w:t>CSV</w:t>
      </w:r>
      <w:r w:rsidRPr="00E35EA4">
        <w:rPr>
          <w:rFonts w:ascii="Times New Roman" w:hAnsi="Times New Roman" w:cs="Times New Roman"/>
          <w:bCs/>
          <w:i/>
          <w:sz w:val="24"/>
          <w:szCs w:val="24"/>
          <w:lang w:val="en-US"/>
        </w:rPr>
        <w:t xml:space="preserve">-files </w:t>
      </w:r>
      <w:r w:rsidRPr="00E35EA4">
        <w:rPr>
          <w:rFonts w:ascii="Times New Roman" w:hAnsi="Times New Roman" w:cs="Times New Roman"/>
          <w:bCs/>
          <w:sz w:val="24"/>
          <w:szCs w:val="24"/>
          <w:lang w:val="en-US"/>
        </w:rPr>
        <w:t xml:space="preserve">in the </w:t>
      </w:r>
      <w:proofErr w:type="spellStart"/>
      <w:r w:rsidRPr="00E35EA4">
        <w:rPr>
          <w:rFonts w:ascii="Times New Roman" w:hAnsi="Times New Roman" w:cs="Times New Roman"/>
          <w:bCs/>
          <w:i/>
          <w:sz w:val="24"/>
          <w:szCs w:val="24"/>
          <w:lang w:val="en-US"/>
        </w:rPr>
        <w:t>PackageNetlogo</w:t>
      </w:r>
      <w:proofErr w:type="spellEnd"/>
      <w:r w:rsidRPr="00E35EA4">
        <w:rPr>
          <w:rFonts w:ascii="Times New Roman" w:hAnsi="Times New Roman" w:cs="Times New Roman"/>
          <w:bCs/>
          <w:i/>
          <w:sz w:val="24"/>
          <w:szCs w:val="24"/>
          <w:lang w:val="en-US"/>
        </w:rPr>
        <w:t xml:space="preserve"> folder</w:t>
      </w:r>
      <w:r w:rsidRPr="00E35EA4">
        <w:rPr>
          <w:rFonts w:ascii="Times New Roman" w:hAnsi="Times New Roman" w:cs="Times New Roman"/>
          <w:bCs/>
          <w:sz w:val="24"/>
          <w:szCs w:val="24"/>
          <w:lang w:val="en-US"/>
        </w:rPr>
        <w:t xml:space="preserve">, named </w:t>
      </w:r>
      <w:r w:rsidRPr="00E35EA4">
        <w:rPr>
          <w:rFonts w:ascii="Times New Roman" w:hAnsi="Times New Roman" w:cs="Times New Roman"/>
          <w:bCs/>
          <w:i/>
          <w:sz w:val="24"/>
          <w:szCs w:val="24"/>
          <w:lang w:val="en-US"/>
        </w:rPr>
        <w:t>wavepattern00.csv, wavepattern11.csv, wavepattern22.csv, wavepattern33.csv, wavepattern44.csv, wavepattern55.csv and eegsignbal1-6.csv.</w:t>
      </w:r>
      <w:r w:rsidRPr="00E35EA4">
        <w:rPr>
          <w:rFonts w:ascii="Times New Roman" w:hAnsi="Times New Roman" w:cs="Times New Roman"/>
          <w:bCs/>
          <w:sz w:val="24"/>
          <w:szCs w:val="24"/>
          <w:lang w:val="en-US"/>
        </w:rPr>
        <w:t xml:space="preserve"> There are example output files in the </w:t>
      </w:r>
      <w:proofErr w:type="spellStart"/>
      <w:r w:rsidRPr="00E35EA4">
        <w:rPr>
          <w:rFonts w:ascii="Times New Roman" w:hAnsi="Times New Roman" w:cs="Times New Roman"/>
          <w:bCs/>
          <w:i/>
          <w:sz w:val="24"/>
          <w:szCs w:val="24"/>
          <w:lang w:val="en-US"/>
        </w:rPr>
        <w:t>PackageNetlogo</w:t>
      </w:r>
      <w:proofErr w:type="spellEnd"/>
      <w:r w:rsidRPr="00E35EA4">
        <w:rPr>
          <w:rFonts w:ascii="Times New Roman" w:hAnsi="Times New Roman" w:cs="Times New Roman"/>
          <w:bCs/>
          <w:i/>
          <w:sz w:val="24"/>
          <w:szCs w:val="24"/>
          <w:lang w:val="en-US"/>
        </w:rPr>
        <w:t xml:space="preserve">/Output </w:t>
      </w:r>
      <w:r w:rsidRPr="00E35EA4">
        <w:rPr>
          <w:rFonts w:ascii="Times New Roman" w:hAnsi="Times New Roman" w:cs="Times New Roman"/>
          <w:bCs/>
          <w:sz w:val="24"/>
          <w:szCs w:val="24"/>
          <w:lang w:val="en-US"/>
        </w:rPr>
        <w:t xml:space="preserve">folder. With the </w:t>
      </w:r>
      <w:proofErr w:type="spellStart"/>
      <w:r w:rsidRPr="00E35EA4">
        <w:rPr>
          <w:rFonts w:ascii="Times New Roman" w:hAnsi="Times New Roman" w:cs="Times New Roman"/>
          <w:bCs/>
          <w:sz w:val="24"/>
          <w:szCs w:val="24"/>
          <w:lang w:val="en-US"/>
        </w:rPr>
        <w:t>Matlab</w:t>
      </w:r>
      <w:proofErr w:type="spellEnd"/>
      <w:r w:rsidRPr="00E35EA4">
        <w:rPr>
          <w:rFonts w:ascii="Times New Roman" w:hAnsi="Times New Roman" w:cs="Times New Roman"/>
          <w:bCs/>
          <w:sz w:val="24"/>
          <w:szCs w:val="24"/>
          <w:lang w:val="en-US"/>
        </w:rPr>
        <w:t xml:space="preserve"> files </w:t>
      </w:r>
      <w:proofErr w:type="spellStart"/>
      <w:r w:rsidRPr="00E35EA4">
        <w:rPr>
          <w:rFonts w:ascii="Times New Roman" w:hAnsi="Times New Roman" w:cs="Times New Roman"/>
          <w:bCs/>
          <w:i/>
          <w:sz w:val="24"/>
          <w:szCs w:val="24"/>
          <w:lang w:val="en-US"/>
        </w:rPr>
        <w:t>avalancheanalysis.m</w:t>
      </w:r>
      <w:proofErr w:type="spellEnd"/>
      <w:r w:rsidRPr="00E35EA4">
        <w:rPr>
          <w:rFonts w:ascii="Times New Roman" w:hAnsi="Times New Roman" w:cs="Times New Roman"/>
          <w:bCs/>
          <w:sz w:val="24"/>
          <w:szCs w:val="24"/>
          <w:lang w:val="en-US"/>
        </w:rPr>
        <w:t xml:space="preserve">, </w:t>
      </w:r>
      <w:proofErr w:type="spellStart"/>
      <w:r w:rsidRPr="00E35EA4">
        <w:rPr>
          <w:rFonts w:ascii="Times New Roman" w:hAnsi="Times New Roman" w:cs="Times New Roman"/>
          <w:bCs/>
          <w:i/>
          <w:sz w:val="24"/>
          <w:szCs w:val="24"/>
          <w:lang w:val="en-US"/>
        </w:rPr>
        <w:t>fft_peak_analysis.m</w:t>
      </w:r>
      <w:proofErr w:type="spellEnd"/>
      <w:r w:rsidRPr="00E35EA4">
        <w:rPr>
          <w:rFonts w:ascii="Times New Roman" w:hAnsi="Times New Roman" w:cs="Times New Roman"/>
          <w:bCs/>
          <w:sz w:val="24"/>
          <w:szCs w:val="24"/>
          <w:lang w:val="en-US"/>
        </w:rPr>
        <w:t xml:space="preserve">, </w:t>
      </w:r>
      <w:proofErr w:type="spellStart"/>
      <w:r w:rsidR="00C701AF" w:rsidRPr="00E35EA4">
        <w:rPr>
          <w:rFonts w:ascii="Times New Roman" w:hAnsi="Times New Roman" w:cs="Times New Roman"/>
          <w:bCs/>
          <w:i/>
          <w:sz w:val="24"/>
          <w:szCs w:val="24"/>
          <w:lang w:val="en-US"/>
        </w:rPr>
        <w:t>stFT</w:t>
      </w:r>
      <w:r w:rsidRPr="00E35EA4">
        <w:rPr>
          <w:rFonts w:ascii="Times New Roman" w:hAnsi="Times New Roman" w:cs="Times New Roman"/>
          <w:bCs/>
          <w:i/>
          <w:sz w:val="24"/>
          <w:szCs w:val="24"/>
          <w:lang w:val="en-US"/>
        </w:rPr>
        <w:t>.m</w:t>
      </w:r>
      <w:proofErr w:type="spellEnd"/>
      <w:r w:rsidR="008377CD">
        <w:rPr>
          <w:rFonts w:ascii="Times New Roman" w:hAnsi="Times New Roman" w:cs="Times New Roman"/>
          <w:bCs/>
          <w:i/>
          <w:sz w:val="24"/>
          <w:szCs w:val="24"/>
          <w:lang w:val="en-US"/>
        </w:rPr>
        <w:t>,</w:t>
      </w:r>
      <w:r w:rsidRPr="00E35EA4">
        <w:rPr>
          <w:rFonts w:ascii="Times New Roman" w:hAnsi="Times New Roman" w:cs="Times New Roman"/>
          <w:bCs/>
          <w:sz w:val="24"/>
          <w:szCs w:val="24"/>
          <w:lang w:val="en-US"/>
        </w:rPr>
        <w:t xml:space="preserve"> and </w:t>
      </w:r>
      <w:proofErr w:type="spellStart"/>
      <w:r w:rsidR="004A7B9C" w:rsidRPr="00E35EA4">
        <w:rPr>
          <w:rFonts w:ascii="Times New Roman" w:hAnsi="Times New Roman" w:cs="Times New Roman"/>
          <w:bCs/>
          <w:i/>
          <w:sz w:val="24"/>
          <w:szCs w:val="24"/>
          <w:lang w:val="en-US"/>
        </w:rPr>
        <w:t>coherence</w:t>
      </w:r>
      <w:r w:rsidRPr="00E35EA4">
        <w:rPr>
          <w:rFonts w:ascii="Times New Roman" w:hAnsi="Times New Roman" w:cs="Times New Roman"/>
          <w:bCs/>
          <w:i/>
          <w:sz w:val="24"/>
          <w:szCs w:val="24"/>
          <w:lang w:val="en-US"/>
        </w:rPr>
        <w:t>.m</w:t>
      </w:r>
      <w:proofErr w:type="spellEnd"/>
      <w:r w:rsidRPr="00E35EA4">
        <w:rPr>
          <w:rFonts w:ascii="Times New Roman" w:hAnsi="Times New Roman" w:cs="Times New Roman"/>
          <w:bCs/>
          <w:sz w:val="24"/>
          <w:szCs w:val="24"/>
          <w:lang w:val="en-US"/>
        </w:rPr>
        <w:t xml:space="preserve"> several basic </w:t>
      </w:r>
      <w:r w:rsidR="00FB2174" w:rsidRPr="00E35EA4">
        <w:rPr>
          <w:rFonts w:ascii="Times New Roman" w:hAnsi="Times New Roman" w:cs="Times New Roman"/>
          <w:bCs/>
          <w:sz w:val="24"/>
          <w:szCs w:val="24"/>
          <w:lang w:val="en-US"/>
        </w:rPr>
        <w:t>analyses</w:t>
      </w:r>
      <w:r w:rsidRPr="00E35EA4">
        <w:rPr>
          <w:rFonts w:ascii="Times New Roman" w:hAnsi="Times New Roman" w:cs="Times New Roman"/>
          <w:bCs/>
          <w:sz w:val="24"/>
          <w:szCs w:val="24"/>
          <w:lang w:val="en-US"/>
        </w:rPr>
        <w:t xml:space="preserve"> used in the paper can be executed.</w:t>
      </w:r>
    </w:p>
    <w:p w14:paraId="61993F60" w14:textId="77777777" w:rsidR="000C3156" w:rsidRPr="00E35EA4" w:rsidRDefault="000C3156" w:rsidP="000C3156">
      <w:pPr>
        <w:pStyle w:val="Heading3"/>
        <w:rPr>
          <w:rFonts w:ascii="Times New Roman" w:hAnsi="Times New Roman" w:cs="Times New Roman"/>
          <w:lang w:val="en-US"/>
        </w:rPr>
      </w:pPr>
      <w:r w:rsidRPr="00E35EA4">
        <w:rPr>
          <w:rFonts w:ascii="Times New Roman" w:hAnsi="Times New Roman" w:cs="Times New Roman"/>
          <w:lang w:val="en-US"/>
        </w:rPr>
        <w:t>Wave interference</w:t>
      </w:r>
    </w:p>
    <w:p w14:paraId="4F2141F5" w14:textId="6010D0D3" w:rsidR="000C3156" w:rsidRPr="00E35EA4" w:rsidRDefault="000C3156" w:rsidP="000C3156">
      <w:pPr>
        <w:pStyle w:val="BodyText"/>
        <w:spacing w:line="360" w:lineRule="auto"/>
        <w:jc w:val="both"/>
        <w:rPr>
          <w:rFonts w:ascii="Times New Roman" w:hAnsi="Times New Roman" w:cs="Times New Roman"/>
          <w:sz w:val="24"/>
          <w:szCs w:val="24"/>
          <w:lang w:val="en-US"/>
        </w:rPr>
      </w:pPr>
      <w:r w:rsidRPr="00E35EA4">
        <w:rPr>
          <w:rFonts w:ascii="Times New Roman" w:hAnsi="Times New Roman" w:cs="Times New Roman"/>
          <w:sz w:val="24"/>
          <w:szCs w:val="24"/>
          <w:lang w:val="en-US"/>
        </w:rPr>
        <w:t>The output window shown in Fig</w:t>
      </w:r>
      <w:r w:rsidR="00ED0C3B"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F82112" w:rsidRPr="00E35EA4">
        <w:rPr>
          <w:rFonts w:ascii="Times New Roman" w:hAnsi="Times New Roman" w:cs="Times New Roman"/>
          <w:sz w:val="24"/>
          <w:szCs w:val="24"/>
          <w:lang w:val="en-US"/>
        </w:rPr>
        <w:t>T1</w:t>
      </w:r>
      <w:r w:rsidRPr="00E35EA4">
        <w:rPr>
          <w:rFonts w:ascii="Times New Roman" w:hAnsi="Times New Roman" w:cs="Times New Roman"/>
          <w:sz w:val="24"/>
          <w:szCs w:val="24"/>
          <w:lang w:val="en-US"/>
        </w:rPr>
        <w:t xml:space="preserve"> </w:t>
      </w:r>
      <w:r w:rsidR="008377CD">
        <w:rPr>
          <w:rFonts w:ascii="Times New Roman" w:hAnsi="Times New Roman" w:cs="Times New Roman"/>
          <w:sz w:val="24"/>
          <w:szCs w:val="24"/>
          <w:lang w:val="en-US"/>
        </w:rPr>
        <w:t>gives</w:t>
      </w:r>
      <w:r w:rsidRPr="00E35EA4">
        <w:rPr>
          <w:rFonts w:ascii="Times New Roman" w:hAnsi="Times New Roman" w:cs="Times New Roman"/>
          <w:sz w:val="24"/>
          <w:szCs w:val="24"/>
          <w:lang w:val="en-US"/>
        </w:rPr>
        <w:t xml:space="preserve"> qualitative evidence of the processing of the model. In the example in Fig</w:t>
      </w:r>
      <w:r w:rsidR="00ED0C3B"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192A03" w:rsidRPr="00E35EA4">
        <w:rPr>
          <w:rFonts w:ascii="Times New Roman" w:hAnsi="Times New Roman" w:cs="Times New Roman"/>
          <w:sz w:val="24"/>
          <w:szCs w:val="24"/>
          <w:lang w:val="en-US"/>
        </w:rPr>
        <w:t>T2</w:t>
      </w:r>
      <w:r w:rsidRPr="00E35EA4">
        <w:rPr>
          <w:rFonts w:ascii="Times New Roman" w:hAnsi="Times New Roman" w:cs="Times New Roman"/>
          <w:sz w:val="24"/>
          <w:szCs w:val="24"/>
          <w:lang w:val="en-US"/>
        </w:rPr>
        <w:t xml:space="preserve"> there are 2 external (red stars) and 3 internal stimuli (blue stars) represented and their interference pattern after 20, 50, 100, 150, 200</w:t>
      </w:r>
      <w:r w:rsidR="008377CD">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and 250 </w:t>
      </w:r>
      <w:proofErr w:type="spellStart"/>
      <w:r w:rsidRPr="00E35EA4">
        <w:rPr>
          <w:rFonts w:ascii="Times New Roman" w:hAnsi="Times New Roman" w:cs="Times New Roman"/>
          <w:sz w:val="24"/>
          <w:szCs w:val="24"/>
          <w:lang w:val="en-US"/>
        </w:rPr>
        <w:t>ms.</w:t>
      </w:r>
      <w:proofErr w:type="spellEnd"/>
      <w:r w:rsidRPr="00E35EA4">
        <w:rPr>
          <w:rFonts w:ascii="Times New Roman" w:hAnsi="Times New Roman" w:cs="Times New Roman"/>
          <w:sz w:val="24"/>
          <w:szCs w:val="24"/>
          <w:lang w:val="en-US"/>
        </w:rPr>
        <w:t xml:space="preserve"> Stimuli from the different sensory organs can enter the model at any location of the model. The internal and external stimuli are copied, statistically processed, compared to existing information</w:t>
      </w:r>
      <w:r w:rsidR="008377CD">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and integrated. </w:t>
      </w:r>
      <w:r w:rsidR="008377CD">
        <w:rPr>
          <w:rFonts w:ascii="Times New Roman" w:hAnsi="Times New Roman" w:cs="Times New Roman"/>
          <w:sz w:val="24"/>
          <w:szCs w:val="24"/>
          <w:lang w:val="en-US"/>
        </w:rPr>
        <w:t>Consequently, the entered information is distributed over the whole model, making</w:t>
      </w:r>
      <w:r w:rsidRPr="00E35EA4">
        <w:rPr>
          <w:rFonts w:ascii="Times New Roman" w:hAnsi="Times New Roman" w:cs="Times New Roman"/>
          <w:sz w:val="24"/>
          <w:szCs w:val="24"/>
          <w:lang w:val="en-US"/>
        </w:rPr>
        <w:t xml:space="preserve"> it available </w:t>
      </w:r>
      <w:r w:rsidR="008377CD">
        <w:rPr>
          <w:rFonts w:ascii="Times New Roman" w:hAnsi="Times New Roman" w:cs="Times New Roman"/>
          <w:sz w:val="24"/>
          <w:szCs w:val="24"/>
          <w:lang w:val="en-US"/>
        </w:rPr>
        <w:t>in</w:t>
      </w:r>
      <w:r w:rsidRPr="00E35EA4">
        <w:rPr>
          <w:rFonts w:ascii="Times New Roman" w:hAnsi="Times New Roman" w:cs="Times New Roman"/>
          <w:sz w:val="24"/>
          <w:szCs w:val="24"/>
          <w:lang w:val="en-US"/>
        </w:rPr>
        <w:t xml:space="preserve"> any column after a distinct period. External and internal stimuli generate a complex interference pattern</w:t>
      </w:r>
      <w:r w:rsidR="008377CD">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if not indexed</w:t>
      </w:r>
      <w:r w:rsidR="00B76D4D"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those stimuli are indistinguishable on the level of non-local information processing. It is not clear whether information is lost, modulated</w:t>
      </w:r>
      <w:r w:rsidR="008377CD">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or translated in the model</w:t>
      </w:r>
      <w:r w:rsidR="00B76D4D" w:rsidRPr="00E35EA4">
        <w:rPr>
          <w:rFonts w:ascii="Times New Roman" w:hAnsi="Times New Roman" w:cs="Times New Roman"/>
          <w:sz w:val="24"/>
          <w:szCs w:val="24"/>
          <w:lang w:val="en-US"/>
        </w:rPr>
        <w:t>. H</w:t>
      </w:r>
      <w:r w:rsidRPr="00E35EA4">
        <w:rPr>
          <w:rFonts w:ascii="Times New Roman" w:hAnsi="Times New Roman" w:cs="Times New Roman"/>
          <w:sz w:val="24"/>
          <w:szCs w:val="24"/>
          <w:lang w:val="en-US"/>
        </w:rPr>
        <w:t>owever</w:t>
      </w:r>
      <w:r w:rsidR="00B76D4D"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the bordering conditions and the damping </w:t>
      </w:r>
      <w:r w:rsidR="00E15169">
        <w:rPr>
          <w:rFonts w:ascii="Times New Roman" w:hAnsi="Times New Roman" w:cs="Times New Roman"/>
          <w:sz w:val="24"/>
          <w:szCs w:val="24"/>
          <w:lang w:val="en-US"/>
        </w:rPr>
        <w:t>greatly influence</w:t>
      </w:r>
      <w:r w:rsidRPr="00E35EA4">
        <w:rPr>
          <w:rFonts w:ascii="Times New Roman" w:hAnsi="Times New Roman" w:cs="Times New Roman"/>
          <w:sz w:val="24"/>
          <w:szCs w:val="24"/>
          <w:lang w:val="en-US"/>
        </w:rPr>
        <w:t xml:space="preserve"> </w:t>
      </w:r>
      <w:r w:rsidR="008377CD">
        <w:rPr>
          <w:rFonts w:ascii="Times New Roman" w:hAnsi="Times New Roman" w:cs="Times New Roman"/>
          <w:sz w:val="24"/>
          <w:szCs w:val="24"/>
          <w:lang w:val="en-US"/>
        </w:rPr>
        <w:t xml:space="preserve">the </w:t>
      </w:r>
      <w:r w:rsidRPr="00E35EA4">
        <w:rPr>
          <w:rFonts w:ascii="Times New Roman" w:hAnsi="Times New Roman" w:cs="Times New Roman"/>
          <w:sz w:val="24"/>
          <w:szCs w:val="24"/>
          <w:lang w:val="en-US"/>
        </w:rPr>
        <w:t>maintenance of detecting frequency</w:t>
      </w:r>
      <w:r w:rsidR="008377CD">
        <w:rPr>
          <w:rFonts w:ascii="Times New Roman" w:hAnsi="Times New Roman" w:cs="Times New Roman"/>
          <w:sz w:val="24"/>
          <w:szCs w:val="24"/>
          <w:lang w:val="en-US"/>
        </w:rPr>
        <w:t>-</w:t>
      </w:r>
      <w:r w:rsidRPr="00E35EA4">
        <w:rPr>
          <w:rFonts w:ascii="Times New Roman" w:hAnsi="Times New Roman" w:cs="Times New Roman"/>
          <w:sz w:val="24"/>
          <w:szCs w:val="24"/>
          <w:lang w:val="en-US"/>
        </w:rPr>
        <w:t>coded input.</w:t>
      </w:r>
    </w:p>
    <w:p w14:paraId="19B1E258" w14:textId="77777777" w:rsidR="00637416" w:rsidRDefault="00637416">
      <w:pPr>
        <w:widowControl/>
        <w:suppressAutoHyphens w:val="0"/>
        <w:spacing w:after="160" w:line="259" w:lineRule="auto"/>
        <w:textAlignment w:val="auto"/>
        <w:rPr>
          <w:rFonts w:ascii="Times New Roman" w:eastAsia="Calibri" w:hAnsi="Times New Roman" w:cs="Times New Roman"/>
          <w:lang w:val="en-US"/>
        </w:rPr>
      </w:pPr>
      <w:r>
        <w:rPr>
          <w:rFonts w:ascii="Times New Roman" w:hAnsi="Times New Roman"/>
          <w:lang w:val="en-US"/>
        </w:rPr>
        <w:br w:type="page"/>
      </w:r>
    </w:p>
    <w:p w14:paraId="7667D70F" w14:textId="4791723D" w:rsidR="00637416" w:rsidRDefault="00E04295" w:rsidP="000C3156">
      <w:pPr>
        <w:pStyle w:val="NoSpacing"/>
        <w:rPr>
          <w:rFonts w:ascii="Times New Roman" w:hAnsi="Times New Roman"/>
          <w:lang w:val="en-US"/>
        </w:rPr>
      </w:pPr>
      <w:r>
        <w:rPr>
          <w:rFonts w:ascii="Times New Roman" w:hAnsi="Times New Roman"/>
          <w:noProof/>
          <w:lang w:val="en-US"/>
        </w:rPr>
        <w:lastRenderedPageBreak/>
        <w:drawing>
          <wp:inline distT="0" distB="0" distL="0" distR="0" wp14:anchorId="1F43E171" wp14:editId="5830148E">
            <wp:extent cx="5695950" cy="3714750"/>
            <wp:effectExtent l="0" t="0" r="0" b="0"/>
            <wp:docPr id="2059695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95950" cy="3714750"/>
                    </a:xfrm>
                    <a:prstGeom prst="rect">
                      <a:avLst/>
                    </a:prstGeom>
                    <a:noFill/>
                  </pic:spPr>
                </pic:pic>
              </a:graphicData>
            </a:graphic>
          </wp:inline>
        </w:drawing>
      </w:r>
    </w:p>
    <w:p w14:paraId="56028378" w14:textId="32A03374" w:rsidR="000C3156" w:rsidRPr="00E35EA4" w:rsidRDefault="000C3156" w:rsidP="000C3156">
      <w:pPr>
        <w:pStyle w:val="NoSpacing"/>
        <w:jc w:val="both"/>
        <w:rPr>
          <w:rFonts w:ascii="Times New Roman" w:hAnsi="Times New Roman"/>
          <w:sz w:val="20"/>
          <w:lang w:val="en-US"/>
        </w:rPr>
      </w:pPr>
      <w:r w:rsidRPr="00E35EA4">
        <w:rPr>
          <w:rFonts w:ascii="Times New Roman" w:eastAsiaTheme="minorEastAsia" w:hAnsi="Times New Roman"/>
          <w:b/>
          <w:color w:val="000000" w:themeColor="text1"/>
          <w:kern w:val="24"/>
          <w:sz w:val="20"/>
          <w:lang w:val="en-US"/>
        </w:rPr>
        <w:t xml:space="preserve">Figure </w:t>
      </w:r>
      <w:r w:rsidR="00CE01A0" w:rsidRPr="00E35EA4">
        <w:rPr>
          <w:rFonts w:ascii="Times New Roman" w:eastAsiaTheme="minorEastAsia" w:hAnsi="Times New Roman"/>
          <w:b/>
          <w:color w:val="000000" w:themeColor="text1"/>
          <w:kern w:val="24"/>
          <w:sz w:val="20"/>
          <w:lang w:val="en-US"/>
        </w:rPr>
        <w:t>T2</w:t>
      </w:r>
      <w:r w:rsidRPr="00E35EA4">
        <w:rPr>
          <w:rFonts w:ascii="Times New Roman" w:eastAsiaTheme="minorEastAsia" w:hAnsi="Times New Roman"/>
          <w:color w:val="000000" w:themeColor="text1"/>
          <w:kern w:val="24"/>
          <w:sz w:val="20"/>
          <w:lang w:val="en-US"/>
        </w:rPr>
        <w:t>: Wave pattern is formed by symmetrical interaction of neighbors. Red stars indicate external input, while blue stars indicate internal input. The pictures are made at 20, 50, 100, 150, 200</w:t>
      </w:r>
      <w:r w:rsidR="00E04295">
        <w:rPr>
          <w:rFonts w:ascii="Times New Roman" w:eastAsiaTheme="minorEastAsia" w:hAnsi="Times New Roman"/>
          <w:color w:val="000000" w:themeColor="text1"/>
          <w:kern w:val="24"/>
          <w:sz w:val="20"/>
          <w:lang w:val="en-US"/>
        </w:rPr>
        <w:t>,</w:t>
      </w:r>
      <w:r w:rsidRPr="00E35EA4">
        <w:rPr>
          <w:rFonts w:ascii="Times New Roman" w:eastAsiaTheme="minorEastAsia" w:hAnsi="Times New Roman"/>
          <w:color w:val="000000" w:themeColor="text1"/>
          <w:kern w:val="24"/>
          <w:sz w:val="20"/>
          <w:lang w:val="en-US"/>
        </w:rPr>
        <w:t xml:space="preserve"> and 250 </w:t>
      </w:r>
      <w:proofErr w:type="spellStart"/>
      <w:r w:rsidRPr="00E35EA4">
        <w:rPr>
          <w:rFonts w:ascii="Times New Roman" w:eastAsiaTheme="minorEastAsia" w:hAnsi="Times New Roman"/>
          <w:color w:val="000000" w:themeColor="text1"/>
          <w:kern w:val="24"/>
          <w:sz w:val="20"/>
          <w:lang w:val="en-US"/>
        </w:rPr>
        <w:t>ms</w:t>
      </w:r>
      <w:proofErr w:type="spellEnd"/>
      <w:r w:rsidRPr="00E35EA4">
        <w:rPr>
          <w:rFonts w:ascii="Times New Roman" w:eastAsiaTheme="minorEastAsia" w:hAnsi="Times New Roman"/>
          <w:color w:val="000000" w:themeColor="text1"/>
          <w:kern w:val="24"/>
          <w:sz w:val="20"/>
          <w:lang w:val="en-US"/>
        </w:rPr>
        <w:t xml:space="preserve"> after stimulus onset. Processing of information is </w:t>
      </w:r>
      <w:proofErr w:type="gramStart"/>
      <w:r w:rsidRPr="00E35EA4">
        <w:rPr>
          <w:rFonts w:ascii="Times New Roman" w:eastAsiaTheme="minorEastAsia" w:hAnsi="Times New Roman"/>
          <w:color w:val="000000" w:themeColor="text1"/>
          <w:kern w:val="24"/>
          <w:sz w:val="20"/>
          <w:lang w:val="en-US"/>
        </w:rPr>
        <w:t>time</w:t>
      </w:r>
      <w:r w:rsidR="00E04295">
        <w:rPr>
          <w:rFonts w:ascii="Times New Roman" w:eastAsiaTheme="minorEastAsia" w:hAnsi="Times New Roman"/>
          <w:color w:val="000000" w:themeColor="text1"/>
          <w:kern w:val="24"/>
          <w:sz w:val="20"/>
          <w:lang w:val="en-US"/>
        </w:rPr>
        <w:t>-</w:t>
      </w:r>
      <w:r w:rsidRPr="00E35EA4">
        <w:rPr>
          <w:rFonts w:ascii="Times New Roman" w:eastAsiaTheme="minorEastAsia" w:hAnsi="Times New Roman"/>
          <w:color w:val="000000" w:themeColor="text1"/>
          <w:kern w:val="24"/>
          <w:sz w:val="20"/>
          <w:lang w:val="en-US"/>
        </w:rPr>
        <w:t>dependent</w:t>
      </w:r>
      <w:proofErr w:type="gramEnd"/>
      <w:r w:rsidRPr="00E35EA4">
        <w:rPr>
          <w:rFonts w:ascii="Times New Roman" w:eastAsiaTheme="minorEastAsia" w:hAnsi="Times New Roman"/>
          <w:color w:val="000000" w:themeColor="text1"/>
          <w:kern w:val="24"/>
          <w:sz w:val="20"/>
          <w:lang w:val="en-US"/>
        </w:rPr>
        <w:t>. Hence, the information spreads over the whole model. Fully integrated information can be depicted from each location. The information can be coded in harmonics and phase by means of the complex interference pattern.  With a</w:t>
      </w:r>
      <w:r w:rsidR="00AF4E2F">
        <w:rPr>
          <w:rFonts w:ascii="Times New Roman" w:eastAsiaTheme="minorEastAsia" w:hAnsi="Times New Roman"/>
          <w:color w:val="000000" w:themeColor="text1"/>
          <w:kern w:val="24"/>
          <w:sz w:val="20"/>
          <w:lang w:val="en-US"/>
        </w:rPr>
        <w:t>n</w:t>
      </w:r>
      <w:r w:rsidRPr="00E35EA4">
        <w:rPr>
          <w:rFonts w:ascii="Times New Roman" w:eastAsiaTheme="minorEastAsia" w:hAnsi="Times New Roman"/>
          <w:color w:val="000000" w:themeColor="text1"/>
          <w:kern w:val="24"/>
          <w:sz w:val="20"/>
          <w:lang w:val="en-US"/>
        </w:rPr>
        <w:t xml:space="preserve"> FFT</w:t>
      </w:r>
      <w:r w:rsidR="00E04295">
        <w:rPr>
          <w:rFonts w:ascii="Times New Roman" w:eastAsiaTheme="minorEastAsia" w:hAnsi="Times New Roman"/>
          <w:color w:val="000000" w:themeColor="text1"/>
          <w:kern w:val="24"/>
          <w:sz w:val="20"/>
          <w:lang w:val="en-US"/>
        </w:rPr>
        <w:t>,</w:t>
      </w:r>
      <w:r w:rsidRPr="00E35EA4">
        <w:rPr>
          <w:rFonts w:ascii="Times New Roman" w:eastAsiaTheme="minorEastAsia" w:hAnsi="Times New Roman"/>
          <w:color w:val="000000" w:themeColor="text1"/>
          <w:kern w:val="24"/>
          <w:sz w:val="20"/>
          <w:lang w:val="en-US"/>
        </w:rPr>
        <w:t xml:space="preserve"> the input information can be decoded. The frequency coded </w:t>
      </w:r>
      <w:r w:rsidR="00E04295">
        <w:rPr>
          <w:rFonts w:ascii="Times New Roman" w:eastAsiaTheme="minorEastAsia" w:hAnsi="Times New Roman"/>
          <w:color w:val="000000" w:themeColor="text1"/>
          <w:kern w:val="24"/>
          <w:sz w:val="20"/>
          <w:lang w:val="en-US"/>
        </w:rPr>
        <w:t>depends on,</w:t>
      </w:r>
      <w:r w:rsidRPr="00E35EA4">
        <w:rPr>
          <w:rFonts w:ascii="Times New Roman" w:eastAsiaTheme="minorEastAsia" w:hAnsi="Times New Roman"/>
          <w:color w:val="000000" w:themeColor="text1"/>
          <w:kern w:val="24"/>
          <w:sz w:val="20"/>
          <w:lang w:val="en-US"/>
        </w:rPr>
        <w:t xml:space="preserve"> e.g.</w:t>
      </w:r>
      <w:r w:rsidR="00E04295">
        <w:rPr>
          <w:rFonts w:ascii="Times New Roman" w:eastAsiaTheme="minorEastAsia" w:hAnsi="Times New Roman"/>
          <w:color w:val="000000" w:themeColor="text1"/>
          <w:kern w:val="24"/>
          <w:sz w:val="20"/>
          <w:lang w:val="en-US"/>
        </w:rPr>
        <w:t>,</w:t>
      </w:r>
      <w:r w:rsidRPr="00E35EA4">
        <w:rPr>
          <w:rFonts w:ascii="Times New Roman" w:eastAsiaTheme="minorEastAsia" w:hAnsi="Times New Roman"/>
          <w:color w:val="000000" w:themeColor="text1"/>
          <w:kern w:val="24"/>
          <w:sz w:val="20"/>
          <w:lang w:val="en-US"/>
        </w:rPr>
        <w:t xml:space="preserve"> the definition of sampling rate, wave speed, wavelength, space</w:t>
      </w:r>
      <w:r w:rsidR="00E04295">
        <w:rPr>
          <w:rFonts w:ascii="Times New Roman" w:eastAsiaTheme="minorEastAsia" w:hAnsi="Times New Roman"/>
          <w:color w:val="000000" w:themeColor="text1"/>
          <w:kern w:val="24"/>
          <w:sz w:val="20"/>
          <w:lang w:val="en-US"/>
        </w:rPr>
        <w:t>,</w:t>
      </w:r>
      <w:r w:rsidRPr="00E35EA4">
        <w:rPr>
          <w:rFonts w:ascii="Times New Roman" w:eastAsiaTheme="minorEastAsia" w:hAnsi="Times New Roman"/>
          <w:color w:val="000000" w:themeColor="text1"/>
          <w:kern w:val="24"/>
          <w:sz w:val="20"/>
          <w:lang w:val="en-US"/>
        </w:rPr>
        <w:t xml:space="preserve"> and time. </w:t>
      </w:r>
    </w:p>
    <w:p w14:paraId="7DD78BA9" w14:textId="77777777" w:rsidR="000C3156" w:rsidRPr="00E35EA4" w:rsidRDefault="000C3156" w:rsidP="000C3156">
      <w:pPr>
        <w:pStyle w:val="Heading3"/>
        <w:rPr>
          <w:rFonts w:ascii="Times New Roman" w:hAnsi="Times New Roman" w:cs="Times New Roman"/>
          <w:lang w:val="en-US"/>
        </w:rPr>
      </w:pPr>
      <w:r w:rsidRPr="00E35EA4">
        <w:rPr>
          <w:rFonts w:ascii="Times New Roman" w:hAnsi="Times New Roman" w:cs="Times New Roman"/>
          <w:lang w:val="en-US"/>
        </w:rPr>
        <w:t>Frequency Analysis</w:t>
      </w:r>
    </w:p>
    <w:p w14:paraId="5115DAC3" w14:textId="3D96A68C" w:rsidR="000C3156" w:rsidRPr="00E35EA4" w:rsidRDefault="000C3156" w:rsidP="000C3156">
      <w:pPr>
        <w:spacing w:line="360" w:lineRule="auto"/>
        <w:jc w:val="both"/>
        <w:rPr>
          <w:rFonts w:ascii="Times New Roman" w:hAnsi="Times New Roman" w:cs="Times New Roman"/>
          <w:bCs/>
          <w:sz w:val="24"/>
          <w:szCs w:val="24"/>
          <w:lang w:val="en-US"/>
        </w:rPr>
      </w:pPr>
      <w:r w:rsidRPr="00E35EA4">
        <w:rPr>
          <w:rFonts w:ascii="Times New Roman" w:hAnsi="Times New Roman" w:cs="Times New Roman"/>
          <w:bCs/>
          <w:sz w:val="24"/>
          <w:szCs w:val="24"/>
          <w:lang w:val="en-US"/>
        </w:rPr>
        <w:t>For the functional analysis of data, r</w:t>
      </w:r>
      <w:r w:rsidRPr="00E35EA4">
        <w:rPr>
          <w:rFonts w:ascii="Times New Roman" w:hAnsi="Times New Roman" w:cs="Times New Roman"/>
          <w:sz w:val="24"/>
          <w:szCs w:val="24"/>
          <w:lang w:val="en-US"/>
        </w:rPr>
        <w:t xml:space="preserve">un </w:t>
      </w:r>
      <w:proofErr w:type="spellStart"/>
      <w:r w:rsidRPr="00E35EA4">
        <w:rPr>
          <w:rFonts w:ascii="Times New Roman" w:hAnsi="Times New Roman" w:cs="Times New Roman"/>
          <w:sz w:val="24"/>
          <w:szCs w:val="24"/>
          <w:lang w:val="en-US"/>
        </w:rPr>
        <w:t>Matlab</w:t>
      </w:r>
      <w:proofErr w:type="spellEnd"/>
      <w:r w:rsidRPr="00E35EA4">
        <w:rPr>
          <w:rFonts w:ascii="Times New Roman" w:hAnsi="Times New Roman" w:cs="Times New Roman"/>
          <w:sz w:val="24"/>
          <w:szCs w:val="24"/>
          <w:lang w:val="en-US"/>
        </w:rPr>
        <w:t>.</w:t>
      </w:r>
      <w:r w:rsidRPr="00E35EA4">
        <w:rPr>
          <w:rFonts w:ascii="Times New Roman" w:hAnsi="Times New Roman" w:cs="Times New Roman"/>
          <w:b/>
          <w:sz w:val="24"/>
          <w:szCs w:val="24"/>
          <w:lang w:val="en-US"/>
        </w:rPr>
        <w:t xml:space="preserve"> </w:t>
      </w:r>
      <w:r w:rsidRPr="00E35EA4">
        <w:rPr>
          <w:rFonts w:ascii="Times New Roman" w:hAnsi="Times New Roman" w:cs="Times New Roman"/>
          <w:sz w:val="24"/>
          <w:szCs w:val="24"/>
          <w:lang w:val="en-US"/>
        </w:rPr>
        <w:t xml:space="preserve">After that, go to the </w:t>
      </w:r>
      <w:proofErr w:type="spellStart"/>
      <w:r w:rsidRPr="00E35EA4">
        <w:rPr>
          <w:rFonts w:ascii="Times New Roman" w:hAnsi="Times New Roman" w:cs="Times New Roman"/>
          <w:i/>
          <w:sz w:val="24"/>
          <w:szCs w:val="24"/>
          <w:lang w:val="en-US"/>
        </w:rPr>
        <w:t>PackageNetlogo</w:t>
      </w:r>
      <w:proofErr w:type="spellEnd"/>
      <w:r w:rsidRPr="00E35EA4">
        <w:rPr>
          <w:rFonts w:ascii="Times New Roman" w:hAnsi="Times New Roman" w:cs="Times New Roman"/>
          <w:bCs/>
          <w:sz w:val="24"/>
          <w:szCs w:val="24"/>
          <w:lang w:val="en-US"/>
        </w:rPr>
        <w:t xml:space="preserve"> folder. Type in the </w:t>
      </w:r>
      <w:proofErr w:type="spellStart"/>
      <w:r w:rsidRPr="00E35EA4">
        <w:rPr>
          <w:rFonts w:ascii="Times New Roman" w:hAnsi="Times New Roman" w:cs="Times New Roman"/>
          <w:bCs/>
          <w:sz w:val="24"/>
          <w:szCs w:val="24"/>
          <w:lang w:val="en-US"/>
        </w:rPr>
        <w:t>Matlab</w:t>
      </w:r>
      <w:proofErr w:type="spellEnd"/>
      <w:r w:rsidRPr="00E35EA4">
        <w:rPr>
          <w:rFonts w:ascii="Times New Roman" w:hAnsi="Times New Roman" w:cs="Times New Roman"/>
          <w:bCs/>
          <w:sz w:val="24"/>
          <w:szCs w:val="24"/>
          <w:lang w:val="en-US"/>
        </w:rPr>
        <w:t xml:space="preserve"> command line: </w:t>
      </w:r>
      <w:proofErr w:type="spellStart"/>
      <w:r w:rsidRPr="00E35EA4">
        <w:rPr>
          <w:rFonts w:ascii="Times New Roman" w:hAnsi="Times New Roman" w:cs="Times New Roman"/>
          <w:bCs/>
          <w:i/>
          <w:sz w:val="24"/>
          <w:szCs w:val="24"/>
          <w:lang w:val="en-US"/>
        </w:rPr>
        <w:t>fft_peak_analysis</w:t>
      </w:r>
      <w:r w:rsidR="00B21A81" w:rsidRPr="00E35EA4">
        <w:rPr>
          <w:rFonts w:ascii="Times New Roman" w:hAnsi="Times New Roman" w:cs="Times New Roman"/>
          <w:bCs/>
          <w:i/>
          <w:sz w:val="24"/>
          <w:szCs w:val="24"/>
          <w:lang w:val="en-US"/>
        </w:rPr>
        <w:t>_sub</w:t>
      </w:r>
      <w:r w:rsidRPr="00E35EA4">
        <w:rPr>
          <w:rFonts w:ascii="Times New Roman" w:hAnsi="Times New Roman" w:cs="Times New Roman"/>
          <w:bCs/>
          <w:i/>
          <w:sz w:val="24"/>
          <w:szCs w:val="24"/>
          <w:lang w:val="en-US"/>
        </w:rPr>
        <w:t>.m</w:t>
      </w:r>
      <w:proofErr w:type="spellEnd"/>
      <w:r w:rsidR="001075B4" w:rsidRPr="00E35EA4">
        <w:rPr>
          <w:rFonts w:ascii="Times New Roman" w:hAnsi="Times New Roman" w:cs="Times New Roman"/>
          <w:bCs/>
          <w:i/>
          <w:sz w:val="24"/>
          <w:szCs w:val="24"/>
          <w:lang w:val="en-US"/>
        </w:rPr>
        <w:t xml:space="preserve"> and </w:t>
      </w:r>
      <w:proofErr w:type="spellStart"/>
      <w:r w:rsidR="001075B4" w:rsidRPr="00E35EA4">
        <w:rPr>
          <w:rFonts w:ascii="Times New Roman" w:hAnsi="Times New Roman" w:cs="Times New Roman"/>
          <w:bCs/>
          <w:i/>
          <w:sz w:val="24"/>
          <w:szCs w:val="24"/>
          <w:lang w:val="en-US"/>
        </w:rPr>
        <w:t>show_signal_sub</w:t>
      </w:r>
      <w:r w:rsidR="002479DE" w:rsidRPr="00E35EA4">
        <w:rPr>
          <w:rFonts w:ascii="Times New Roman" w:hAnsi="Times New Roman" w:cs="Times New Roman"/>
          <w:bCs/>
          <w:i/>
          <w:sz w:val="24"/>
          <w:szCs w:val="24"/>
          <w:lang w:val="en-US"/>
        </w:rPr>
        <w:t>.m</w:t>
      </w:r>
      <w:proofErr w:type="spellEnd"/>
      <w:r w:rsidRPr="00E35EA4">
        <w:rPr>
          <w:rFonts w:ascii="Times New Roman" w:hAnsi="Times New Roman" w:cs="Times New Roman"/>
          <w:b/>
          <w:bCs/>
          <w:i/>
          <w:sz w:val="24"/>
          <w:szCs w:val="24"/>
          <w:lang w:val="en-US"/>
        </w:rPr>
        <w:t xml:space="preserve">. </w:t>
      </w:r>
      <w:r w:rsidRPr="00E35EA4">
        <w:rPr>
          <w:rFonts w:ascii="Times New Roman" w:hAnsi="Times New Roman" w:cs="Times New Roman"/>
          <w:bCs/>
          <w:sz w:val="24"/>
          <w:szCs w:val="24"/>
          <w:lang w:val="en-US"/>
        </w:rPr>
        <w:t xml:space="preserve">This will start a </w:t>
      </w:r>
      <w:proofErr w:type="spellStart"/>
      <w:r w:rsidRPr="00E35EA4">
        <w:rPr>
          <w:rFonts w:ascii="Times New Roman" w:hAnsi="Times New Roman" w:cs="Times New Roman"/>
          <w:bCs/>
          <w:sz w:val="24"/>
          <w:szCs w:val="24"/>
          <w:lang w:val="en-US"/>
        </w:rPr>
        <w:t>Matlab</w:t>
      </w:r>
      <w:proofErr w:type="spellEnd"/>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 xml:space="preserve">script that runs a Perl parser that compiles the </w:t>
      </w:r>
      <w:r w:rsidR="00AF4E2F">
        <w:rPr>
          <w:rFonts w:ascii="Times New Roman" w:hAnsi="Times New Roman" w:cs="Times New Roman"/>
          <w:bCs/>
          <w:i/>
          <w:sz w:val="24"/>
          <w:szCs w:val="24"/>
          <w:lang w:val="en-US"/>
        </w:rPr>
        <w:t xml:space="preserve">CSV </w:t>
      </w:r>
      <w:r w:rsidRPr="00E35EA4">
        <w:rPr>
          <w:rFonts w:ascii="Times New Roman" w:hAnsi="Times New Roman" w:cs="Times New Roman"/>
          <w:bCs/>
          <w:sz w:val="24"/>
          <w:szCs w:val="24"/>
          <w:lang w:val="en-US"/>
        </w:rPr>
        <w:t>files</w:t>
      </w:r>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and import</w:t>
      </w:r>
      <w:r w:rsidR="00AF4E2F">
        <w:rPr>
          <w:rFonts w:ascii="Times New Roman" w:hAnsi="Times New Roman" w:cs="Times New Roman"/>
          <w:bCs/>
          <w:sz w:val="24"/>
          <w:szCs w:val="24"/>
          <w:lang w:val="en-US"/>
        </w:rPr>
        <w:t>s</w:t>
      </w:r>
      <w:r w:rsidRPr="00E35EA4">
        <w:rPr>
          <w:rFonts w:ascii="Times New Roman" w:hAnsi="Times New Roman" w:cs="Times New Roman"/>
          <w:bCs/>
          <w:sz w:val="24"/>
          <w:szCs w:val="24"/>
          <w:lang w:val="en-US"/>
        </w:rPr>
        <w:t xml:space="preserve"> them to </w:t>
      </w:r>
      <w:proofErr w:type="spellStart"/>
      <w:r w:rsidRPr="00E35EA4">
        <w:rPr>
          <w:rFonts w:ascii="Times New Roman" w:hAnsi="Times New Roman" w:cs="Times New Roman"/>
          <w:bCs/>
          <w:sz w:val="24"/>
          <w:szCs w:val="24"/>
          <w:lang w:val="en-US"/>
        </w:rPr>
        <w:t>Matlab</w:t>
      </w:r>
      <w:proofErr w:type="spellEnd"/>
      <w:r w:rsidR="00AF4E2F">
        <w:rPr>
          <w:rFonts w:ascii="Times New Roman" w:hAnsi="Times New Roman" w:cs="Times New Roman"/>
          <w:bCs/>
          <w:sz w:val="24"/>
          <w:szCs w:val="24"/>
          <w:lang w:val="en-US"/>
        </w:rPr>
        <w:t xml:space="preserve"> </w:t>
      </w:r>
      <w:r w:rsidRPr="00E35EA4">
        <w:rPr>
          <w:rFonts w:ascii="Times New Roman" w:hAnsi="Times New Roman" w:cs="Times New Roman"/>
          <w:bCs/>
          <w:sz w:val="24"/>
          <w:szCs w:val="24"/>
          <w:lang w:val="en-US"/>
        </w:rPr>
        <w:t>variables</w:t>
      </w:r>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for the purpose of plotting MEA</w:t>
      </w:r>
      <w:r w:rsidR="00AF4E2F">
        <w:rPr>
          <w:rFonts w:ascii="Times New Roman" w:hAnsi="Times New Roman" w:cs="Times New Roman"/>
          <w:bCs/>
          <w:sz w:val="24"/>
          <w:szCs w:val="24"/>
          <w:lang w:val="en-US"/>
        </w:rPr>
        <w:t xml:space="preserve"> </w:t>
      </w:r>
      <w:r w:rsidRPr="00E35EA4">
        <w:rPr>
          <w:rFonts w:ascii="Times New Roman" w:hAnsi="Times New Roman" w:cs="Times New Roman"/>
          <w:bCs/>
          <w:sz w:val="24"/>
          <w:szCs w:val="24"/>
          <w:lang w:val="en-US"/>
        </w:rPr>
        <w:t>plots and EEG</w:t>
      </w:r>
      <w:r w:rsidR="00AF4E2F">
        <w:rPr>
          <w:rFonts w:ascii="Times New Roman" w:hAnsi="Times New Roman" w:cs="Times New Roman"/>
          <w:bCs/>
          <w:sz w:val="24"/>
          <w:szCs w:val="24"/>
          <w:lang w:val="en-US"/>
        </w:rPr>
        <w:t xml:space="preserve"> </w:t>
      </w:r>
      <w:r w:rsidRPr="00E35EA4">
        <w:rPr>
          <w:rFonts w:ascii="Times New Roman" w:hAnsi="Times New Roman" w:cs="Times New Roman"/>
          <w:bCs/>
          <w:sz w:val="24"/>
          <w:szCs w:val="24"/>
          <w:lang w:val="en-US"/>
        </w:rPr>
        <w:t>plots with a running average. On top of this, the data are analy</w:t>
      </w:r>
      <w:r w:rsidR="00373405" w:rsidRPr="00E35EA4">
        <w:rPr>
          <w:rFonts w:ascii="Times New Roman" w:hAnsi="Times New Roman" w:cs="Times New Roman"/>
          <w:bCs/>
          <w:sz w:val="24"/>
          <w:szCs w:val="24"/>
          <w:lang w:val="en-US"/>
        </w:rPr>
        <w:t>z</w:t>
      </w:r>
      <w:r w:rsidRPr="00E35EA4">
        <w:rPr>
          <w:rFonts w:ascii="Times New Roman" w:hAnsi="Times New Roman" w:cs="Times New Roman"/>
          <w:bCs/>
          <w:sz w:val="24"/>
          <w:szCs w:val="24"/>
          <w:lang w:val="en-US"/>
        </w:rPr>
        <w:t xml:space="preserve">ed with a </w:t>
      </w:r>
      <w:proofErr w:type="spellStart"/>
      <w:r w:rsidRPr="00E35EA4">
        <w:rPr>
          <w:rFonts w:ascii="Times New Roman" w:hAnsi="Times New Roman" w:cs="Times New Roman"/>
          <w:bCs/>
          <w:sz w:val="24"/>
          <w:szCs w:val="24"/>
          <w:lang w:val="en-US"/>
        </w:rPr>
        <w:t>Matlab</w:t>
      </w:r>
      <w:proofErr w:type="spellEnd"/>
      <w:r w:rsidRPr="00E35EA4">
        <w:rPr>
          <w:rFonts w:ascii="Times New Roman" w:hAnsi="Times New Roman" w:cs="Times New Roman"/>
          <w:bCs/>
          <w:sz w:val="24"/>
          <w:szCs w:val="24"/>
          <w:lang w:val="en-US"/>
        </w:rPr>
        <w:t xml:space="preserve">-implemented </w:t>
      </w:r>
      <w:r w:rsidR="009F2664" w:rsidRPr="00E35EA4">
        <w:rPr>
          <w:rFonts w:ascii="Times New Roman" w:hAnsi="Times New Roman" w:cs="Times New Roman"/>
          <w:bCs/>
          <w:sz w:val="24"/>
          <w:szCs w:val="24"/>
          <w:lang w:val="en-US"/>
        </w:rPr>
        <w:t>F</w:t>
      </w:r>
      <w:r w:rsidRPr="00E35EA4">
        <w:rPr>
          <w:rFonts w:ascii="Times New Roman" w:hAnsi="Times New Roman" w:cs="Times New Roman"/>
          <w:bCs/>
          <w:sz w:val="24"/>
          <w:szCs w:val="24"/>
          <w:lang w:val="en-US"/>
        </w:rPr>
        <w:t xml:space="preserve">ourier transform of each dataset. We show the output of the </w:t>
      </w:r>
      <w:proofErr w:type="spellStart"/>
      <w:r w:rsidRPr="00E35EA4">
        <w:rPr>
          <w:rFonts w:ascii="Times New Roman" w:hAnsi="Times New Roman" w:cs="Times New Roman"/>
          <w:bCs/>
          <w:sz w:val="24"/>
          <w:szCs w:val="24"/>
          <w:lang w:val="en-US"/>
        </w:rPr>
        <w:t>fft</w:t>
      </w:r>
      <w:proofErr w:type="spellEnd"/>
      <w:r w:rsidRPr="00E35EA4">
        <w:rPr>
          <w:rFonts w:ascii="Times New Roman" w:hAnsi="Times New Roman" w:cs="Times New Roman"/>
          <w:bCs/>
          <w:sz w:val="24"/>
          <w:szCs w:val="24"/>
          <w:lang w:val="en-US"/>
        </w:rPr>
        <w:t xml:space="preserve">-analysis: The </w:t>
      </w:r>
      <w:r w:rsidR="00761A03" w:rsidRPr="00E35EA4">
        <w:rPr>
          <w:rFonts w:ascii="Times New Roman" w:hAnsi="Times New Roman" w:cs="Times New Roman"/>
          <w:bCs/>
          <w:sz w:val="24"/>
          <w:szCs w:val="24"/>
          <w:lang w:val="en-US"/>
        </w:rPr>
        <w:t>8</w:t>
      </w:r>
      <w:r w:rsidRPr="00E35EA4">
        <w:rPr>
          <w:rFonts w:ascii="Times New Roman" w:hAnsi="Times New Roman" w:cs="Times New Roman"/>
          <w:bCs/>
          <w:sz w:val="24"/>
          <w:szCs w:val="24"/>
          <w:lang w:val="en-US"/>
        </w:rPr>
        <w:t xml:space="preserve"> plots generated by the script </w:t>
      </w:r>
      <w:proofErr w:type="spellStart"/>
      <w:r w:rsidRPr="00E35EA4">
        <w:rPr>
          <w:rFonts w:ascii="Times New Roman" w:hAnsi="Times New Roman" w:cs="Times New Roman"/>
          <w:bCs/>
          <w:i/>
          <w:sz w:val="24"/>
          <w:szCs w:val="24"/>
          <w:lang w:val="en-US"/>
        </w:rPr>
        <w:t>fft</w:t>
      </w:r>
      <w:r w:rsidR="00761A03" w:rsidRPr="00E35EA4">
        <w:rPr>
          <w:rFonts w:ascii="Times New Roman" w:hAnsi="Times New Roman" w:cs="Times New Roman"/>
          <w:bCs/>
          <w:i/>
          <w:sz w:val="24"/>
          <w:szCs w:val="24"/>
          <w:lang w:val="en-US"/>
        </w:rPr>
        <w:t>_peak_analysis_sub</w:t>
      </w:r>
      <w:r w:rsidRPr="00E35EA4">
        <w:rPr>
          <w:rFonts w:ascii="Times New Roman" w:hAnsi="Times New Roman" w:cs="Times New Roman"/>
          <w:bCs/>
          <w:i/>
          <w:sz w:val="24"/>
          <w:szCs w:val="24"/>
          <w:lang w:val="en-US"/>
        </w:rPr>
        <w:t>.m</w:t>
      </w:r>
      <w:proofErr w:type="spellEnd"/>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 xml:space="preserve">are saved in the </w:t>
      </w:r>
      <w:r w:rsidR="00231C31" w:rsidRPr="00E35EA4">
        <w:rPr>
          <w:rFonts w:ascii="Times New Roman" w:hAnsi="Times New Roman" w:cs="Times New Roman"/>
          <w:bCs/>
          <w:sz w:val="24"/>
          <w:szCs w:val="24"/>
          <w:lang w:val="en-US"/>
        </w:rPr>
        <w:t>8</w:t>
      </w:r>
      <w:r w:rsidRPr="00E35EA4">
        <w:rPr>
          <w:rFonts w:ascii="Times New Roman" w:hAnsi="Times New Roman" w:cs="Times New Roman"/>
          <w:bCs/>
          <w:sz w:val="24"/>
          <w:szCs w:val="24"/>
          <w:lang w:val="en-US"/>
        </w:rPr>
        <w:t xml:space="preserve"> figures that you can find in the </w:t>
      </w:r>
      <w:proofErr w:type="spellStart"/>
      <w:r w:rsidRPr="00E35EA4">
        <w:rPr>
          <w:rFonts w:ascii="Times New Roman" w:hAnsi="Times New Roman" w:cs="Times New Roman"/>
          <w:bCs/>
          <w:i/>
          <w:sz w:val="24"/>
          <w:szCs w:val="24"/>
          <w:lang w:val="en-US"/>
        </w:rPr>
        <w:t>PackageNetlogo</w:t>
      </w:r>
      <w:proofErr w:type="spellEnd"/>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folder.</w:t>
      </w:r>
    </w:p>
    <w:p w14:paraId="4E765B28" w14:textId="2D0A4374" w:rsidR="000C3156" w:rsidRPr="00E35EA4" w:rsidRDefault="000C3156" w:rsidP="000C3156">
      <w:pPr>
        <w:pStyle w:val="NoSpacing"/>
        <w:spacing w:line="360" w:lineRule="auto"/>
        <w:jc w:val="both"/>
        <w:rPr>
          <w:rFonts w:ascii="Times New Roman" w:hAnsi="Times New Roman"/>
          <w:bCs/>
          <w:sz w:val="24"/>
          <w:szCs w:val="24"/>
          <w:lang w:val="en-US"/>
        </w:rPr>
      </w:pPr>
      <w:r w:rsidRPr="00E35EA4">
        <w:rPr>
          <w:rFonts w:ascii="Times New Roman" w:hAnsi="Times New Roman"/>
          <w:bCs/>
          <w:sz w:val="24"/>
          <w:szCs w:val="24"/>
          <w:lang w:val="en-US"/>
        </w:rPr>
        <w:t>Fig</w:t>
      </w:r>
      <w:r w:rsidR="00F7493E" w:rsidRPr="00E35EA4">
        <w:rPr>
          <w:rFonts w:ascii="Times New Roman" w:hAnsi="Times New Roman"/>
          <w:bCs/>
          <w:sz w:val="24"/>
          <w:szCs w:val="24"/>
          <w:lang w:val="en-US"/>
        </w:rPr>
        <w:t>.</w:t>
      </w:r>
      <w:r w:rsidRPr="00E35EA4">
        <w:rPr>
          <w:rFonts w:ascii="Times New Roman" w:hAnsi="Times New Roman"/>
          <w:bCs/>
          <w:sz w:val="24"/>
          <w:szCs w:val="24"/>
          <w:lang w:val="en-US"/>
        </w:rPr>
        <w:t xml:space="preserve"> </w:t>
      </w:r>
      <w:r w:rsidR="00DC6093" w:rsidRPr="00E35EA4">
        <w:rPr>
          <w:rFonts w:ascii="Times New Roman" w:hAnsi="Times New Roman"/>
          <w:bCs/>
          <w:sz w:val="24"/>
          <w:szCs w:val="24"/>
          <w:lang w:val="en-US"/>
        </w:rPr>
        <w:t>T</w:t>
      </w:r>
      <w:r w:rsidR="00AC7395" w:rsidRPr="00E35EA4">
        <w:rPr>
          <w:rFonts w:ascii="Times New Roman" w:hAnsi="Times New Roman"/>
          <w:bCs/>
          <w:sz w:val="24"/>
          <w:szCs w:val="24"/>
          <w:lang w:val="en-US"/>
        </w:rPr>
        <w:t>3</w:t>
      </w:r>
      <w:r w:rsidRPr="00E35EA4">
        <w:rPr>
          <w:rFonts w:ascii="Times New Roman" w:hAnsi="Times New Roman"/>
          <w:bCs/>
          <w:sz w:val="24"/>
          <w:szCs w:val="24"/>
          <w:lang w:val="en-US"/>
        </w:rPr>
        <w:t xml:space="preserve"> shows an example of 3 plotted original recorded MEA</w:t>
      </w:r>
      <w:r w:rsidRPr="00E35EA4">
        <w:rPr>
          <w:rFonts w:ascii="Times New Roman" w:hAnsi="Times New Roman"/>
          <w:bCs/>
          <w:i/>
          <w:sz w:val="24"/>
          <w:szCs w:val="24"/>
          <w:lang w:val="en-US"/>
        </w:rPr>
        <w:t xml:space="preserve"> </w:t>
      </w:r>
      <w:r w:rsidRPr="00E35EA4">
        <w:rPr>
          <w:rFonts w:ascii="Times New Roman" w:hAnsi="Times New Roman"/>
          <w:bCs/>
          <w:sz w:val="24"/>
          <w:szCs w:val="24"/>
          <w:lang w:val="en-US"/>
        </w:rPr>
        <w:t>with running average</w:t>
      </w:r>
      <w:r w:rsidRPr="00E35EA4">
        <w:rPr>
          <w:rFonts w:ascii="Times New Roman" w:hAnsi="Times New Roman"/>
          <w:bCs/>
          <w:i/>
          <w:sz w:val="24"/>
          <w:szCs w:val="24"/>
          <w:lang w:val="en-US"/>
        </w:rPr>
        <w:t>.</w:t>
      </w:r>
      <w:r w:rsidRPr="00E35EA4">
        <w:rPr>
          <w:rFonts w:ascii="Times New Roman" w:hAnsi="Times New Roman"/>
          <w:bCs/>
          <w:sz w:val="24"/>
          <w:szCs w:val="24"/>
          <w:lang w:val="en-US"/>
        </w:rPr>
        <w:t xml:space="preserve"> The MEA consists of 6 electrodes in the model of distinct locations (MEA1: x=</w:t>
      </w:r>
      <w:proofErr w:type="gramStart"/>
      <w:r w:rsidRPr="00E35EA4">
        <w:rPr>
          <w:rFonts w:ascii="Times New Roman" w:hAnsi="Times New Roman"/>
          <w:bCs/>
          <w:sz w:val="24"/>
          <w:szCs w:val="24"/>
          <w:lang w:val="en-US"/>
        </w:rPr>
        <w:t>30,y</w:t>
      </w:r>
      <w:proofErr w:type="gramEnd"/>
      <w:r w:rsidRPr="00E35EA4">
        <w:rPr>
          <w:rFonts w:ascii="Times New Roman" w:hAnsi="Times New Roman"/>
          <w:bCs/>
          <w:sz w:val="24"/>
          <w:szCs w:val="24"/>
          <w:lang w:val="en-US"/>
        </w:rPr>
        <w:t>=30; MEA2 x=30,y=80; MEA3: x=30, y=90; MEA4: x=80,y=30; MEA5 x=80,y=80; MEA6: x=80, y=90).</w:t>
      </w:r>
    </w:p>
    <w:p w14:paraId="2D93F216" w14:textId="2ABA4E6E" w:rsidR="000C3156" w:rsidRPr="00E35EA4" w:rsidRDefault="000C3156" w:rsidP="000C3156">
      <w:pPr>
        <w:spacing w:line="360" w:lineRule="auto"/>
        <w:jc w:val="both"/>
        <w:rPr>
          <w:rFonts w:ascii="Times New Roman" w:hAnsi="Times New Roman" w:cs="Times New Roman"/>
          <w:bCs/>
          <w:sz w:val="24"/>
          <w:szCs w:val="24"/>
          <w:lang w:val="en-US"/>
        </w:rPr>
      </w:pPr>
      <w:r w:rsidRPr="00E35EA4">
        <w:rPr>
          <w:rFonts w:ascii="Times New Roman" w:hAnsi="Times New Roman" w:cs="Times New Roman"/>
          <w:bCs/>
          <w:sz w:val="24"/>
          <w:szCs w:val="24"/>
          <w:lang w:val="en-US"/>
        </w:rPr>
        <w:t>The input is peak</w:t>
      </w:r>
      <w:r w:rsidR="00486095">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like, </w:t>
      </w:r>
      <w:r w:rsidR="00486095">
        <w:rPr>
          <w:rFonts w:ascii="Times New Roman" w:hAnsi="Times New Roman" w:cs="Times New Roman"/>
          <w:bCs/>
          <w:sz w:val="24"/>
          <w:szCs w:val="24"/>
          <w:lang w:val="en-US"/>
        </w:rPr>
        <w:t>which</w:t>
      </w:r>
      <w:r w:rsidRPr="00E35EA4">
        <w:rPr>
          <w:rFonts w:ascii="Times New Roman" w:hAnsi="Times New Roman" w:cs="Times New Roman"/>
          <w:bCs/>
          <w:sz w:val="24"/>
          <w:szCs w:val="24"/>
          <w:lang w:val="en-US"/>
        </w:rPr>
        <w:t xml:space="preserve"> means that a signal of input 120 mV is applied at</w:t>
      </w:r>
      <w:r w:rsidR="0069751C" w:rsidRPr="00E35EA4">
        <w:rPr>
          <w:rFonts w:ascii="Times New Roman" w:hAnsi="Times New Roman" w:cs="Times New Roman"/>
          <w:bCs/>
          <w:sz w:val="24"/>
          <w:szCs w:val="24"/>
          <w:lang w:val="en-US"/>
        </w:rPr>
        <w:t xml:space="preserve"> distinct time steps. 8 neighbo</w:t>
      </w:r>
      <w:r w:rsidRPr="00E35EA4">
        <w:rPr>
          <w:rFonts w:ascii="Times New Roman" w:hAnsi="Times New Roman" w:cs="Times New Roman"/>
          <w:bCs/>
          <w:sz w:val="24"/>
          <w:szCs w:val="24"/>
          <w:lang w:val="en-US"/>
        </w:rPr>
        <w:t xml:space="preserve">rs are contributing to the model with a </w:t>
      </w:r>
      <w:proofErr w:type="spellStart"/>
      <w:r w:rsidRPr="00E35EA4">
        <w:rPr>
          <w:rFonts w:ascii="Times New Roman" w:hAnsi="Times New Roman" w:cs="Times New Roman"/>
          <w:bCs/>
          <w:i/>
          <w:sz w:val="24"/>
          <w:szCs w:val="24"/>
          <w:lang w:val="en-US"/>
        </w:rPr>
        <w:t>NI_slopev</w:t>
      </w:r>
      <w:proofErr w:type="spellEnd"/>
      <w:r w:rsidRPr="00E35EA4">
        <w:rPr>
          <w:rFonts w:ascii="Times New Roman" w:hAnsi="Times New Roman" w:cs="Times New Roman"/>
          <w:bCs/>
          <w:sz w:val="24"/>
          <w:szCs w:val="24"/>
          <w:lang w:val="en-US"/>
        </w:rPr>
        <w:t xml:space="preserve"> of 1.2. The </w:t>
      </w:r>
      <w:proofErr w:type="spellStart"/>
      <w:r w:rsidRPr="00E35EA4">
        <w:rPr>
          <w:rFonts w:ascii="Times New Roman" w:hAnsi="Times New Roman" w:cs="Times New Roman"/>
          <w:bCs/>
          <w:i/>
          <w:sz w:val="24"/>
          <w:szCs w:val="24"/>
          <w:lang w:val="en-US"/>
        </w:rPr>
        <w:t>marginextradamping</w:t>
      </w:r>
      <w:proofErr w:type="spellEnd"/>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is 0.5</w:t>
      </w:r>
      <w:r w:rsidR="00486095">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and the input signal strength is 120 mV. The simulation ran 4100 </w:t>
      </w:r>
      <w:proofErr w:type="spellStart"/>
      <w:r w:rsidRPr="00E35EA4">
        <w:rPr>
          <w:rFonts w:ascii="Times New Roman" w:hAnsi="Times New Roman" w:cs="Times New Roman"/>
          <w:bCs/>
          <w:sz w:val="24"/>
          <w:szCs w:val="24"/>
          <w:lang w:val="en-US"/>
        </w:rPr>
        <w:lastRenderedPageBreak/>
        <w:t>ms</w:t>
      </w:r>
      <w:proofErr w:type="spellEnd"/>
      <w:r w:rsidRPr="00E35EA4">
        <w:rPr>
          <w:rFonts w:ascii="Times New Roman" w:hAnsi="Times New Roman" w:cs="Times New Roman"/>
          <w:bCs/>
          <w:sz w:val="24"/>
          <w:szCs w:val="24"/>
          <w:lang w:val="en-US"/>
        </w:rPr>
        <w:t xml:space="preserve">, with a period of 3000 </w:t>
      </w:r>
      <w:proofErr w:type="spellStart"/>
      <w:r w:rsidRPr="00E35EA4">
        <w:rPr>
          <w:rFonts w:ascii="Times New Roman" w:hAnsi="Times New Roman" w:cs="Times New Roman"/>
          <w:bCs/>
          <w:sz w:val="24"/>
          <w:szCs w:val="24"/>
          <w:lang w:val="en-US"/>
        </w:rPr>
        <w:t>ms</w:t>
      </w:r>
      <w:proofErr w:type="spellEnd"/>
      <w:r w:rsidRPr="00E35EA4">
        <w:rPr>
          <w:rFonts w:ascii="Times New Roman" w:hAnsi="Times New Roman" w:cs="Times New Roman"/>
          <w:bCs/>
          <w:sz w:val="24"/>
          <w:szCs w:val="24"/>
          <w:lang w:val="en-US"/>
        </w:rPr>
        <w:t xml:space="preserve"> of constant input. The inputs are 13, 17, 23, 29, 31, 37, 41, 43, 47, 53, 59 and 61 Hz. The input locations are random. The presented signal is 1000 </w:t>
      </w:r>
      <w:proofErr w:type="spellStart"/>
      <w:r w:rsidRPr="00E35EA4">
        <w:rPr>
          <w:rFonts w:ascii="Times New Roman" w:hAnsi="Times New Roman" w:cs="Times New Roman"/>
          <w:bCs/>
          <w:sz w:val="24"/>
          <w:szCs w:val="24"/>
          <w:lang w:val="en-US"/>
        </w:rPr>
        <w:t>ms</w:t>
      </w:r>
      <w:proofErr w:type="spellEnd"/>
      <w:r w:rsidRPr="00E35EA4">
        <w:rPr>
          <w:rFonts w:ascii="Times New Roman" w:hAnsi="Times New Roman" w:cs="Times New Roman"/>
          <w:bCs/>
          <w:sz w:val="24"/>
          <w:szCs w:val="24"/>
          <w:lang w:val="en-US"/>
        </w:rPr>
        <w:t xml:space="preserve"> in length. Fig</w:t>
      </w:r>
      <w:r w:rsidR="005E405E"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015C78" w:rsidRPr="00E35EA4">
        <w:rPr>
          <w:rFonts w:ascii="Times New Roman" w:hAnsi="Times New Roman" w:cs="Times New Roman"/>
          <w:bCs/>
          <w:sz w:val="24"/>
          <w:szCs w:val="24"/>
          <w:lang w:val="en-US"/>
        </w:rPr>
        <w:t>T</w:t>
      </w:r>
      <w:r w:rsidR="005E405E" w:rsidRPr="00E35EA4">
        <w:rPr>
          <w:rFonts w:ascii="Times New Roman" w:hAnsi="Times New Roman" w:cs="Times New Roman"/>
          <w:bCs/>
          <w:sz w:val="24"/>
          <w:szCs w:val="24"/>
          <w:lang w:val="en-US"/>
        </w:rPr>
        <w:t>3</w:t>
      </w:r>
      <w:r w:rsidRPr="00E35EA4">
        <w:rPr>
          <w:rFonts w:ascii="Times New Roman" w:hAnsi="Times New Roman" w:cs="Times New Roman"/>
          <w:bCs/>
          <w:sz w:val="24"/>
          <w:szCs w:val="24"/>
          <w:lang w:val="en-US"/>
        </w:rPr>
        <w:t xml:space="preserve"> gives a qualitative overview of the MEA recording and indicates differences that occur despite processing unified input.</w:t>
      </w:r>
    </w:p>
    <w:p w14:paraId="1FBB06B1" w14:textId="77777777" w:rsidR="000C3156" w:rsidRPr="00E35EA4" w:rsidRDefault="000C3156" w:rsidP="000C3156">
      <w:pPr>
        <w:jc w:val="center"/>
        <w:rPr>
          <w:rFonts w:ascii="Times New Roman" w:hAnsi="Times New Roman" w:cs="Times New Roman"/>
          <w:sz w:val="20"/>
          <w:lang w:val="en-US"/>
        </w:rPr>
      </w:pPr>
      <w:r w:rsidRPr="00E35EA4">
        <w:rPr>
          <w:rFonts w:ascii="Times New Roman" w:hAnsi="Times New Roman" w:cs="Times New Roman"/>
          <w:noProof/>
          <w:sz w:val="20"/>
          <w:lang w:val="en-US" w:eastAsia="en-GB"/>
        </w:rPr>
        <w:drawing>
          <wp:inline distT="0" distB="0" distL="0" distR="0" wp14:anchorId="14090036" wp14:editId="3859DE33">
            <wp:extent cx="5762625" cy="2466975"/>
            <wp:effectExtent l="0" t="0" r="9525" b="9525"/>
            <wp:docPr id="12307" name="Grafik 12307" descr="I:\Masterarbeit_BioWis\Netlogo\Skripts\Figure Paper\Figure Example Analysis\Figure show signal\ME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Masterarbeit_BioWis\Netlogo\Skripts\Figure Paper\Figure Example Analysis\Figure show signal\MEA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2625" cy="2466975"/>
                    </a:xfrm>
                    <a:prstGeom prst="rect">
                      <a:avLst/>
                    </a:prstGeom>
                    <a:noFill/>
                    <a:ln>
                      <a:noFill/>
                    </a:ln>
                  </pic:spPr>
                </pic:pic>
              </a:graphicData>
            </a:graphic>
          </wp:inline>
        </w:drawing>
      </w:r>
    </w:p>
    <w:p w14:paraId="64FC7FD4" w14:textId="77777777" w:rsidR="000C3156" w:rsidRPr="00E35EA4" w:rsidRDefault="000C3156" w:rsidP="000C3156">
      <w:pPr>
        <w:pStyle w:val="NoSpacing"/>
        <w:rPr>
          <w:rFonts w:ascii="Times New Roman" w:hAnsi="Times New Roman"/>
          <w:lang w:val="en-US"/>
        </w:rPr>
      </w:pPr>
      <w:r w:rsidRPr="00E35EA4">
        <w:rPr>
          <w:rFonts w:ascii="Times New Roman" w:hAnsi="Times New Roman"/>
          <w:noProof/>
          <w:lang w:val="en-US" w:eastAsia="en-GB"/>
        </w:rPr>
        <w:drawing>
          <wp:inline distT="0" distB="0" distL="0" distR="0" wp14:anchorId="6AAE2869" wp14:editId="365134D6">
            <wp:extent cx="5762625" cy="2466975"/>
            <wp:effectExtent l="0" t="0" r="9525" b="9525"/>
            <wp:docPr id="12308" name="Grafik 12308" descr="I:\Masterarbeit_BioWis\Netlogo\Skripts\Figure Paper\Figure Example Analysis\Figure show signal\ME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Masterarbeit_BioWis\Netlogo\Skripts\Figure Paper\Figure Example Analysis\Figure show signal\MEA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2625" cy="2466975"/>
                    </a:xfrm>
                    <a:prstGeom prst="rect">
                      <a:avLst/>
                    </a:prstGeom>
                    <a:noFill/>
                    <a:ln>
                      <a:noFill/>
                    </a:ln>
                  </pic:spPr>
                </pic:pic>
              </a:graphicData>
            </a:graphic>
          </wp:inline>
        </w:drawing>
      </w:r>
    </w:p>
    <w:p w14:paraId="45C0C574" w14:textId="77777777" w:rsidR="000C3156" w:rsidRPr="00E35EA4" w:rsidRDefault="000C3156" w:rsidP="000C3156">
      <w:pPr>
        <w:pStyle w:val="NoSpacing"/>
        <w:rPr>
          <w:rFonts w:ascii="Times New Roman" w:hAnsi="Times New Roman"/>
          <w:lang w:val="en-US"/>
        </w:rPr>
      </w:pPr>
      <w:r w:rsidRPr="00E35EA4">
        <w:rPr>
          <w:rFonts w:ascii="Times New Roman" w:hAnsi="Times New Roman"/>
          <w:noProof/>
          <w:lang w:val="en-US" w:eastAsia="en-GB"/>
        </w:rPr>
        <w:drawing>
          <wp:inline distT="0" distB="0" distL="0" distR="0" wp14:anchorId="6464D6C6" wp14:editId="0B904C64">
            <wp:extent cx="5762625" cy="2466975"/>
            <wp:effectExtent l="0" t="0" r="9525" b="9525"/>
            <wp:docPr id="12309" name="Grafik 12309" descr="I:\Masterarbeit_BioWis\Netlogo\Skripts\Figure Paper\Figure Example Analysis\Figure show signal\MEA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sterarbeit_BioWis\Netlogo\Skripts\Figure Paper\Figure Example Analysis\Figure show signal\MEA3.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2625" cy="2466975"/>
                    </a:xfrm>
                    <a:prstGeom prst="rect">
                      <a:avLst/>
                    </a:prstGeom>
                    <a:noFill/>
                    <a:ln>
                      <a:noFill/>
                    </a:ln>
                  </pic:spPr>
                </pic:pic>
              </a:graphicData>
            </a:graphic>
          </wp:inline>
        </w:drawing>
      </w:r>
    </w:p>
    <w:p w14:paraId="0F63BA07" w14:textId="75744776" w:rsidR="000C3156" w:rsidRPr="00E35EA4" w:rsidRDefault="000C3156" w:rsidP="001907A4">
      <w:pPr>
        <w:pStyle w:val="ListBullet"/>
        <w:numPr>
          <w:ilvl w:val="0"/>
          <w:numId w:val="0"/>
        </w:numPr>
        <w:ind w:left="15"/>
        <w:jc w:val="both"/>
        <w:rPr>
          <w:rFonts w:ascii="Times New Roman" w:hAnsi="Times New Roman" w:cs="Times New Roman"/>
          <w:bCs/>
          <w:lang w:val="en-US"/>
        </w:rPr>
      </w:pPr>
      <w:r w:rsidRPr="00E35EA4">
        <w:rPr>
          <w:rFonts w:ascii="Times New Roman" w:hAnsi="Times New Roman" w:cs="Times New Roman"/>
          <w:b/>
          <w:sz w:val="20"/>
          <w:lang w:val="en-US"/>
        </w:rPr>
        <w:t xml:space="preserve">Figure </w:t>
      </w:r>
      <w:r w:rsidR="0053101A" w:rsidRPr="00E35EA4">
        <w:rPr>
          <w:rFonts w:ascii="Times New Roman" w:hAnsi="Times New Roman" w:cs="Times New Roman"/>
          <w:b/>
          <w:sz w:val="20"/>
          <w:lang w:val="en-US"/>
        </w:rPr>
        <w:t>T3</w:t>
      </w:r>
      <w:r w:rsidRPr="00E35EA4">
        <w:rPr>
          <w:rFonts w:ascii="Times New Roman" w:hAnsi="Times New Roman" w:cs="Times New Roman"/>
          <w:b/>
          <w:sz w:val="20"/>
          <w:lang w:val="en-US"/>
        </w:rPr>
        <w:t>:</w:t>
      </w:r>
      <w:r w:rsidRPr="00E35EA4">
        <w:rPr>
          <w:rFonts w:ascii="Times New Roman" w:hAnsi="Times New Roman" w:cs="Times New Roman"/>
          <w:sz w:val="20"/>
          <w:lang w:val="en-US"/>
        </w:rPr>
        <w:t xml:space="preserve"> 3 MEA-plots of different location</w:t>
      </w:r>
      <w:r w:rsidR="00340716">
        <w:rPr>
          <w:rFonts w:ascii="Times New Roman" w:hAnsi="Times New Roman" w:cs="Times New Roman"/>
          <w:sz w:val="20"/>
          <w:lang w:val="en-US"/>
        </w:rPr>
        <w:t>s</w:t>
      </w:r>
      <w:r w:rsidRPr="00E35EA4">
        <w:rPr>
          <w:rFonts w:ascii="Times New Roman" w:hAnsi="Times New Roman" w:cs="Times New Roman"/>
          <w:sz w:val="20"/>
          <w:lang w:val="en-US"/>
        </w:rPr>
        <w:t xml:space="preserve"> of a signal created by the </w:t>
      </w:r>
      <w:r w:rsidR="00AA33F8" w:rsidRPr="00E35EA4">
        <w:rPr>
          <w:rFonts w:ascii="Times New Roman" w:hAnsi="Times New Roman" w:cs="Times New Roman"/>
          <w:sz w:val="20"/>
          <w:lang w:val="en-US"/>
        </w:rPr>
        <w:t>simulation</w:t>
      </w:r>
      <w:r w:rsidRPr="00E35EA4">
        <w:rPr>
          <w:rFonts w:ascii="Times New Roman" w:hAnsi="Times New Roman" w:cs="Times New Roman"/>
          <w:i/>
          <w:sz w:val="20"/>
          <w:lang w:val="en-US"/>
        </w:rPr>
        <w:t xml:space="preserve"> </w:t>
      </w:r>
      <w:r w:rsidRPr="00E35EA4">
        <w:rPr>
          <w:rFonts w:ascii="Times New Roman" w:hAnsi="Times New Roman" w:cs="Times New Roman"/>
          <w:sz w:val="20"/>
          <w:lang w:val="en-US"/>
        </w:rPr>
        <w:t xml:space="preserve">displaying a section of 1000 </w:t>
      </w:r>
      <w:proofErr w:type="spellStart"/>
      <w:r w:rsidRPr="00E35EA4">
        <w:rPr>
          <w:rFonts w:ascii="Times New Roman" w:hAnsi="Times New Roman" w:cs="Times New Roman"/>
          <w:sz w:val="20"/>
          <w:lang w:val="en-US"/>
        </w:rPr>
        <w:t>ms</w:t>
      </w:r>
      <w:r w:rsidRPr="00E35EA4">
        <w:rPr>
          <w:rFonts w:ascii="Times New Roman" w:hAnsi="Times New Roman" w:cs="Times New Roman"/>
          <w:i/>
          <w:sz w:val="20"/>
          <w:lang w:val="en-US"/>
        </w:rPr>
        <w:t>.</w:t>
      </w:r>
      <w:proofErr w:type="spellEnd"/>
      <w:r w:rsidRPr="00E35EA4">
        <w:rPr>
          <w:rFonts w:ascii="Times New Roman" w:hAnsi="Times New Roman" w:cs="Times New Roman"/>
          <w:sz w:val="20"/>
          <w:lang w:val="en-US"/>
        </w:rPr>
        <w:t xml:space="preserve"> Each single electrode of the MEA is recording a</w:t>
      </w:r>
      <w:r w:rsidR="00340716">
        <w:rPr>
          <w:rFonts w:ascii="Times New Roman" w:hAnsi="Times New Roman" w:cs="Times New Roman"/>
          <w:sz w:val="20"/>
          <w:lang w:val="en-US"/>
        </w:rPr>
        <w:t>n</w:t>
      </w:r>
      <w:r w:rsidRPr="00E35EA4">
        <w:rPr>
          <w:rFonts w:ascii="Times New Roman" w:hAnsi="Times New Roman" w:cs="Times New Roman"/>
          <w:sz w:val="20"/>
          <w:lang w:val="en-US"/>
        </w:rPr>
        <w:t xml:space="preserve"> LFP summarizing input of ~500 µm, corresponding to a </w:t>
      </w:r>
      <w:r w:rsidRPr="00E35EA4">
        <w:rPr>
          <w:rFonts w:ascii="Times New Roman" w:hAnsi="Times New Roman" w:cs="Times New Roman"/>
          <w:sz w:val="20"/>
          <w:lang w:val="en-US"/>
        </w:rPr>
        <w:lastRenderedPageBreak/>
        <w:t>neuronal column. The original signal is in black. The running average is marked in red.  The wave pattern is created by 12 inputs with peak input</w:t>
      </w:r>
      <w:r w:rsidR="00340716">
        <w:rPr>
          <w:rFonts w:ascii="Times New Roman" w:hAnsi="Times New Roman" w:cs="Times New Roman"/>
          <w:sz w:val="20"/>
          <w:lang w:val="en-US"/>
        </w:rPr>
        <w:t>s</w:t>
      </w:r>
      <w:r w:rsidRPr="00E35EA4">
        <w:rPr>
          <w:rFonts w:ascii="Times New Roman" w:hAnsi="Times New Roman" w:cs="Times New Roman"/>
          <w:sz w:val="20"/>
          <w:lang w:val="en-US"/>
        </w:rPr>
        <w:t xml:space="preserve"> of 13, 17, 23, 29, 31, 37, 41, 43, 47, 53, 59, 61 Hz. The location of MEA1 is x = 30 and y = </w:t>
      </w:r>
      <w:proofErr w:type="gramStart"/>
      <w:r w:rsidRPr="00E35EA4">
        <w:rPr>
          <w:rFonts w:ascii="Times New Roman" w:hAnsi="Times New Roman" w:cs="Times New Roman"/>
          <w:sz w:val="20"/>
          <w:lang w:val="en-US"/>
        </w:rPr>
        <w:t>30,</w:t>
      </w:r>
      <w:proofErr w:type="gramEnd"/>
      <w:r w:rsidRPr="00E35EA4">
        <w:rPr>
          <w:rFonts w:ascii="Times New Roman" w:hAnsi="Times New Roman" w:cs="Times New Roman"/>
          <w:sz w:val="20"/>
          <w:lang w:val="en-US"/>
        </w:rPr>
        <w:t xml:space="preserve"> of MEA2 is x = 30 and y = 80, and of MEA3 is x = 30 and y = 130.</w:t>
      </w:r>
    </w:p>
    <w:p w14:paraId="7FE44B92" w14:textId="0695DB70" w:rsidR="000C3156" w:rsidRPr="00E35EA4" w:rsidRDefault="000C3156" w:rsidP="000C3156">
      <w:pPr>
        <w:pStyle w:val="BodyText"/>
        <w:spacing w:line="360" w:lineRule="auto"/>
        <w:jc w:val="both"/>
        <w:rPr>
          <w:rFonts w:ascii="Times New Roman" w:hAnsi="Times New Roman" w:cs="Times New Roman"/>
          <w:bCs/>
          <w:sz w:val="24"/>
          <w:szCs w:val="24"/>
          <w:lang w:val="en-US"/>
        </w:rPr>
      </w:pPr>
      <w:r w:rsidRPr="00E35EA4">
        <w:rPr>
          <w:rFonts w:ascii="Times New Roman" w:hAnsi="Times New Roman" w:cs="Times New Roman"/>
          <w:sz w:val="24"/>
          <w:szCs w:val="24"/>
          <w:lang w:val="en-US"/>
        </w:rPr>
        <w:t xml:space="preserve">Analog to the parameters described above, an EEG pattern is simply generated by integrating all patches in a radius of 10 mm from the EEG location. </w:t>
      </w:r>
      <w:r w:rsidR="00340716">
        <w:rPr>
          <w:rFonts w:ascii="Times New Roman" w:hAnsi="Times New Roman" w:cs="Times New Roman"/>
          <w:sz w:val="24"/>
          <w:szCs w:val="24"/>
          <w:lang w:val="en-US"/>
        </w:rPr>
        <w:t>The c</w:t>
      </w:r>
      <w:r w:rsidRPr="00E35EA4">
        <w:rPr>
          <w:rFonts w:ascii="Times New Roman" w:hAnsi="Times New Roman" w:cs="Times New Roman"/>
          <w:sz w:val="24"/>
          <w:szCs w:val="24"/>
          <w:lang w:val="en-US"/>
        </w:rPr>
        <w:t>entral location</w:t>
      </w:r>
      <w:r w:rsidR="00CD7DDC">
        <w:rPr>
          <w:rFonts w:ascii="Times New Roman" w:hAnsi="Times New Roman" w:cs="Times New Roman"/>
          <w:sz w:val="24"/>
          <w:szCs w:val="24"/>
          <w:lang w:val="en-US"/>
        </w:rPr>
        <w:t>s</w:t>
      </w:r>
      <w:r w:rsidRPr="00E35EA4">
        <w:rPr>
          <w:rFonts w:ascii="Times New Roman" w:hAnsi="Times New Roman" w:cs="Times New Roman"/>
          <w:sz w:val="24"/>
          <w:szCs w:val="24"/>
          <w:lang w:val="en-US"/>
        </w:rPr>
        <w:t xml:space="preserve"> of the 6 EEG </w:t>
      </w:r>
      <w:r w:rsidR="00340716">
        <w:rPr>
          <w:rFonts w:ascii="Times New Roman" w:hAnsi="Times New Roman" w:cs="Times New Roman"/>
          <w:sz w:val="24"/>
          <w:szCs w:val="24"/>
          <w:lang w:val="en-US"/>
        </w:rPr>
        <w:t xml:space="preserve">signals </w:t>
      </w:r>
      <w:r w:rsidR="002A42C2">
        <w:rPr>
          <w:rFonts w:ascii="Times New Roman" w:hAnsi="Times New Roman" w:cs="Times New Roman"/>
          <w:sz w:val="24"/>
          <w:szCs w:val="24"/>
          <w:lang w:val="en-US"/>
        </w:rPr>
        <w:t>are the same as</w:t>
      </w:r>
      <w:r w:rsidRPr="00E35EA4">
        <w:rPr>
          <w:rFonts w:ascii="Times New Roman" w:hAnsi="Times New Roman" w:cs="Times New Roman"/>
          <w:sz w:val="24"/>
          <w:szCs w:val="24"/>
          <w:lang w:val="en-US"/>
        </w:rPr>
        <w:t xml:space="preserve"> the MEA electrodes </w:t>
      </w:r>
      <w:r w:rsidRPr="00E35EA4">
        <w:rPr>
          <w:rFonts w:ascii="Times New Roman" w:hAnsi="Times New Roman" w:cs="Times New Roman"/>
          <w:bCs/>
          <w:sz w:val="24"/>
          <w:szCs w:val="24"/>
          <w:lang w:val="en-US"/>
        </w:rPr>
        <w:t>(EEG1: x=</w:t>
      </w:r>
      <w:proofErr w:type="gramStart"/>
      <w:r w:rsidRPr="00E35EA4">
        <w:rPr>
          <w:rFonts w:ascii="Times New Roman" w:hAnsi="Times New Roman" w:cs="Times New Roman"/>
          <w:bCs/>
          <w:sz w:val="24"/>
          <w:szCs w:val="24"/>
          <w:lang w:val="en-US"/>
        </w:rPr>
        <w:t>30,y</w:t>
      </w:r>
      <w:proofErr w:type="gramEnd"/>
      <w:r w:rsidRPr="00E35EA4">
        <w:rPr>
          <w:rFonts w:ascii="Times New Roman" w:hAnsi="Times New Roman" w:cs="Times New Roman"/>
          <w:bCs/>
          <w:sz w:val="24"/>
          <w:szCs w:val="24"/>
          <w:lang w:val="en-US"/>
        </w:rPr>
        <w:t>=30; EEG2 x=30,y=80; EEG3: x=30, y=90; EEG4: x=80,y=30; EEG5 x=80,y=80; EEG6: x=80, y=90). In Fig</w:t>
      </w:r>
      <w:r w:rsidR="005E24C4"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5E24C4" w:rsidRPr="00E35EA4">
        <w:rPr>
          <w:rFonts w:ascii="Times New Roman" w:hAnsi="Times New Roman" w:cs="Times New Roman"/>
          <w:bCs/>
          <w:sz w:val="24"/>
          <w:szCs w:val="24"/>
          <w:lang w:val="en-US"/>
        </w:rPr>
        <w:t>T4</w:t>
      </w:r>
      <w:r w:rsidR="002A42C2">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examples of the EEG recording are presented</w:t>
      </w:r>
      <w:r w:rsidR="00CD7DDC">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and the moving average is added in red.</w:t>
      </w:r>
    </w:p>
    <w:p w14:paraId="7434269B" w14:textId="6FC7F7FC" w:rsidR="000C3156" w:rsidRPr="00E35EA4" w:rsidRDefault="000C3156" w:rsidP="000C3156">
      <w:pPr>
        <w:jc w:val="center"/>
        <w:rPr>
          <w:rFonts w:ascii="Times New Roman" w:hAnsi="Times New Roman" w:cs="Times New Roman"/>
          <w:b/>
          <w:bCs/>
          <w:sz w:val="20"/>
          <w:lang w:val="en-US"/>
        </w:rPr>
      </w:pPr>
      <w:r w:rsidRPr="00E35EA4">
        <w:rPr>
          <w:rFonts w:ascii="Times New Roman" w:hAnsi="Times New Roman" w:cs="Times New Roman"/>
          <w:noProof/>
          <w:lang w:val="en-US" w:eastAsia="en-GB"/>
        </w:rPr>
        <w:drawing>
          <wp:inline distT="0" distB="0" distL="0" distR="0" wp14:anchorId="39CF3F5E" wp14:editId="5EBEC4F9">
            <wp:extent cx="5762625" cy="2466975"/>
            <wp:effectExtent l="0" t="0" r="9525" b="9525"/>
            <wp:docPr id="12310" name="Grafik 12310" descr="I:\Masterarbeit_BioWis\Netlogo\Skripts\Figure Paper\Figure Example Analysis\Figure show signal\eeg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Masterarbeit_BioWis\Netlogo\Skripts\Figure Paper\Figure Example Analysis\Figure show signal\eegplot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2625" cy="2466975"/>
                    </a:xfrm>
                    <a:prstGeom prst="rect">
                      <a:avLst/>
                    </a:prstGeom>
                    <a:noFill/>
                    <a:ln>
                      <a:noFill/>
                    </a:ln>
                  </pic:spPr>
                </pic:pic>
              </a:graphicData>
            </a:graphic>
          </wp:inline>
        </w:drawing>
      </w:r>
      <w:r w:rsidR="00FB77E7" w:rsidRPr="00E35EA4">
        <w:rPr>
          <w:rFonts w:ascii="Times New Roman" w:hAnsi="Times New Roman" w:cs="Times New Roman"/>
          <w:b/>
          <w:bCs/>
          <w:noProof/>
          <w:sz w:val="20"/>
          <w:lang w:val="en-US" w:eastAsia="en-GB"/>
        </w:rPr>
        <w:drawing>
          <wp:inline distT="0" distB="0" distL="0" distR="0" wp14:anchorId="61E433FE" wp14:editId="1BB7A880">
            <wp:extent cx="5762625" cy="2466975"/>
            <wp:effectExtent l="0" t="0" r="9525" b="9525"/>
            <wp:docPr id="1" name="Grafik 1" descr="I:\Masterarbeit_BioWis\Netlogo\Skripts\Figure Paper\Figure Example Analysis\parameters figure 2c\Figure show signal\eeg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sterarbeit_BioWis\Netlogo\Skripts\Figure Paper\Figure Example Analysis\parameters figure 2c\Figure show signal\eegplot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2625" cy="2466975"/>
                    </a:xfrm>
                    <a:prstGeom prst="rect">
                      <a:avLst/>
                    </a:prstGeom>
                    <a:noFill/>
                    <a:ln>
                      <a:noFill/>
                    </a:ln>
                  </pic:spPr>
                </pic:pic>
              </a:graphicData>
            </a:graphic>
          </wp:inline>
        </w:drawing>
      </w:r>
    </w:p>
    <w:p w14:paraId="0FBA1135" w14:textId="5F931B25" w:rsidR="000C3156" w:rsidRPr="00E35EA4" w:rsidRDefault="000C3156" w:rsidP="001907A4">
      <w:pPr>
        <w:pStyle w:val="ListBullet"/>
        <w:numPr>
          <w:ilvl w:val="0"/>
          <w:numId w:val="0"/>
        </w:numPr>
        <w:jc w:val="both"/>
        <w:rPr>
          <w:rFonts w:ascii="Times New Roman" w:hAnsi="Times New Roman" w:cs="Times New Roman"/>
          <w:sz w:val="20"/>
          <w:lang w:val="en-US"/>
        </w:rPr>
      </w:pPr>
      <w:r w:rsidRPr="00E35EA4">
        <w:rPr>
          <w:rFonts w:ascii="Times New Roman" w:hAnsi="Times New Roman" w:cs="Times New Roman"/>
          <w:b/>
          <w:bCs/>
          <w:sz w:val="20"/>
          <w:lang w:val="en-US"/>
        </w:rPr>
        <w:t xml:space="preserve">Figure </w:t>
      </w:r>
      <w:r w:rsidR="006B048A" w:rsidRPr="00E35EA4">
        <w:rPr>
          <w:rFonts w:ascii="Times New Roman" w:hAnsi="Times New Roman" w:cs="Times New Roman"/>
          <w:b/>
          <w:bCs/>
          <w:sz w:val="20"/>
          <w:lang w:val="en-US"/>
        </w:rPr>
        <w:t>T</w:t>
      </w:r>
      <w:r w:rsidR="002B47A5" w:rsidRPr="00E35EA4">
        <w:rPr>
          <w:rFonts w:ascii="Times New Roman" w:hAnsi="Times New Roman" w:cs="Times New Roman"/>
          <w:b/>
          <w:bCs/>
          <w:sz w:val="20"/>
          <w:lang w:val="en-US"/>
        </w:rPr>
        <w:t>4</w:t>
      </w:r>
      <w:r w:rsidRPr="00E35EA4">
        <w:rPr>
          <w:rFonts w:ascii="Times New Roman" w:hAnsi="Times New Roman" w:cs="Times New Roman"/>
          <w:b/>
          <w:sz w:val="20"/>
          <w:lang w:val="en-US"/>
        </w:rPr>
        <w:t>:</w:t>
      </w:r>
      <w:r w:rsidRPr="00E35EA4">
        <w:rPr>
          <w:rFonts w:ascii="Times New Roman" w:hAnsi="Times New Roman" w:cs="Times New Roman"/>
          <w:sz w:val="20"/>
          <w:lang w:val="en-US"/>
        </w:rPr>
        <w:t xml:space="preserve"> 3 EEG</w:t>
      </w:r>
      <w:r w:rsidR="00AE427C">
        <w:rPr>
          <w:rFonts w:ascii="Times New Roman" w:hAnsi="Times New Roman" w:cs="Times New Roman"/>
          <w:sz w:val="20"/>
          <w:lang w:val="en-US"/>
        </w:rPr>
        <w:t xml:space="preserve"> </w:t>
      </w:r>
      <w:r w:rsidRPr="00E35EA4">
        <w:rPr>
          <w:rFonts w:ascii="Times New Roman" w:hAnsi="Times New Roman" w:cs="Times New Roman"/>
          <w:sz w:val="20"/>
          <w:lang w:val="en-US"/>
        </w:rPr>
        <w:t>plots of different location</w:t>
      </w:r>
      <w:r w:rsidR="00AE427C">
        <w:rPr>
          <w:rFonts w:ascii="Times New Roman" w:hAnsi="Times New Roman" w:cs="Times New Roman"/>
          <w:sz w:val="20"/>
          <w:lang w:val="en-US"/>
        </w:rPr>
        <w:t>s</w:t>
      </w:r>
      <w:r w:rsidRPr="00E35EA4">
        <w:rPr>
          <w:rFonts w:ascii="Times New Roman" w:hAnsi="Times New Roman" w:cs="Times New Roman"/>
          <w:sz w:val="20"/>
          <w:lang w:val="en-US"/>
        </w:rPr>
        <w:t xml:space="preserve"> of a signal created by the </w:t>
      </w:r>
      <w:r w:rsidR="00886623" w:rsidRPr="00E35EA4">
        <w:rPr>
          <w:rFonts w:ascii="Times New Roman" w:hAnsi="Times New Roman" w:cs="Times New Roman"/>
          <w:sz w:val="20"/>
          <w:lang w:val="en-US"/>
        </w:rPr>
        <w:t>simulation</w:t>
      </w:r>
      <w:r w:rsidR="008164DC" w:rsidRPr="00E35EA4">
        <w:rPr>
          <w:rFonts w:ascii="Times New Roman" w:hAnsi="Times New Roman" w:cs="Times New Roman"/>
          <w:sz w:val="20"/>
          <w:lang w:val="en-US"/>
        </w:rPr>
        <w:t xml:space="preserve"> </w:t>
      </w:r>
      <w:r w:rsidRPr="00E35EA4">
        <w:rPr>
          <w:rFonts w:ascii="Times New Roman" w:hAnsi="Times New Roman" w:cs="Times New Roman"/>
          <w:sz w:val="20"/>
          <w:lang w:val="en-US"/>
        </w:rPr>
        <w:t xml:space="preserve">displaying a section of 1000 </w:t>
      </w:r>
      <w:proofErr w:type="spellStart"/>
      <w:r w:rsidRPr="00E35EA4">
        <w:rPr>
          <w:rFonts w:ascii="Times New Roman" w:hAnsi="Times New Roman" w:cs="Times New Roman"/>
          <w:sz w:val="20"/>
          <w:lang w:val="en-US"/>
        </w:rPr>
        <w:t>ms</w:t>
      </w:r>
      <w:r w:rsidRPr="00E35EA4">
        <w:rPr>
          <w:rFonts w:ascii="Times New Roman" w:hAnsi="Times New Roman" w:cs="Times New Roman"/>
          <w:i/>
          <w:sz w:val="20"/>
          <w:lang w:val="en-US"/>
        </w:rPr>
        <w:t>.</w:t>
      </w:r>
      <w:proofErr w:type="spellEnd"/>
      <w:r w:rsidRPr="00E35EA4">
        <w:rPr>
          <w:rFonts w:ascii="Times New Roman" w:hAnsi="Times New Roman" w:cs="Times New Roman"/>
          <w:sz w:val="20"/>
          <w:lang w:val="en-US"/>
        </w:rPr>
        <w:t xml:space="preserve"> Each single electrode of the EEG is recording a signal integrated over a radius of 20 mm.</w:t>
      </w:r>
      <w:r w:rsidRPr="00E35EA4">
        <w:rPr>
          <w:rFonts w:ascii="Times New Roman" w:hAnsi="Times New Roman" w:cs="Times New Roman"/>
          <w:i/>
          <w:sz w:val="20"/>
          <w:lang w:val="en-US"/>
        </w:rPr>
        <w:t xml:space="preserve"> </w:t>
      </w:r>
      <w:r w:rsidRPr="00E35EA4">
        <w:rPr>
          <w:rFonts w:ascii="Times New Roman" w:hAnsi="Times New Roman" w:cs="Times New Roman"/>
          <w:sz w:val="20"/>
          <w:lang w:val="en-US"/>
        </w:rPr>
        <w:t>The original signal is in black. The running average is marked in red.  The wave pattern is created by 12 inputs with peak input</w:t>
      </w:r>
      <w:r w:rsidR="00AE427C">
        <w:rPr>
          <w:rFonts w:ascii="Times New Roman" w:hAnsi="Times New Roman" w:cs="Times New Roman"/>
          <w:sz w:val="20"/>
          <w:lang w:val="en-US"/>
        </w:rPr>
        <w:t>s</w:t>
      </w:r>
      <w:r w:rsidRPr="00E35EA4">
        <w:rPr>
          <w:rFonts w:ascii="Times New Roman" w:hAnsi="Times New Roman" w:cs="Times New Roman"/>
          <w:sz w:val="20"/>
          <w:lang w:val="en-US"/>
        </w:rPr>
        <w:t xml:space="preserve"> of 13, 17, 23, 29, 31, 37, 41, 43, 47, 53, 59, 61 Hz. The location of EEG1 is x = 30 and y = 30</w:t>
      </w:r>
      <w:r w:rsidR="00AE427C">
        <w:rPr>
          <w:rFonts w:ascii="Times New Roman" w:hAnsi="Times New Roman" w:cs="Times New Roman"/>
          <w:sz w:val="20"/>
          <w:lang w:val="en-US"/>
        </w:rPr>
        <w:t>,</w:t>
      </w:r>
      <w:r w:rsidRPr="00E35EA4">
        <w:rPr>
          <w:rFonts w:ascii="Times New Roman" w:hAnsi="Times New Roman" w:cs="Times New Roman"/>
          <w:sz w:val="20"/>
          <w:lang w:val="en-US"/>
        </w:rPr>
        <w:t xml:space="preserve"> and EEG3 is x = 30 and y = 130.</w:t>
      </w:r>
    </w:p>
    <w:p w14:paraId="7032CC55" w14:textId="6B36996F" w:rsidR="000C3156" w:rsidRPr="00E35EA4" w:rsidRDefault="000C3156" w:rsidP="000C3156">
      <w:pPr>
        <w:spacing w:line="360" w:lineRule="auto"/>
        <w:jc w:val="both"/>
        <w:rPr>
          <w:rFonts w:ascii="Times New Roman" w:hAnsi="Times New Roman" w:cs="Times New Roman"/>
          <w:sz w:val="28"/>
          <w:lang w:val="en-US"/>
        </w:rPr>
      </w:pPr>
      <w:r w:rsidRPr="00E35EA4">
        <w:rPr>
          <w:rFonts w:ascii="Times New Roman" w:hAnsi="Times New Roman" w:cs="Times New Roman"/>
          <w:bCs/>
          <w:sz w:val="24"/>
          <w:szCs w:val="24"/>
          <w:lang w:val="en-US"/>
        </w:rPr>
        <w:t>Fig</w:t>
      </w:r>
      <w:r w:rsidR="00AD3437"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785ECE" w:rsidRPr="00E35EA4">
        <w:rPr>
          <w:rFonts w:ascii="Times New Roman" w:hAnsi="Times New Roman" w:cs="Times New Roman"/>
          <w:bCs/>
          <w:sz w:val="24"/>
          <w:szCs w:val="24"/>
          <w:lang w:val="en-US"/>
        </w:rPr>
        <w:t>T5</w:t>
      </w:r>
      <w:r w:rsidRPr="00E35EA4">
        <w:rPr>
          <w:rFonts w:ascii="Times New Roman" w:hAnsi="Times New Roman" w:cs="Times New Roman"/>
          <w:bCs/>
          <w:sz w:val="24"/>
          <w:szCs w:val="24"/>
          <w:lang w:val="en-US"/>
        </w:rPr>
        <w:t xml:space="preserve"> and </w:t>
      </w:r>
      <w:r w:rsidR="00785ECE" w:rsidRPr="00E35EA4">
        <w:rPr>
          <w:rFonts w:ascii="Times New Roman" w:hAnsi="Times New Roman" w:cs="Times New Roman"/>
          <w:bCs/>
          <w:sz w:val="24"/>
          <w:szCs w:val="24"/>
          <w:lang w:val="en-US"/>
        </w:rPr>
        <w:t>T6</w:t>
      </w:r>
      <w:r w:rsidRPr="00E35EA4">
        <w:rPr>
          <w:rFonts w:ascii="Times New Roman" w:hAnsi="Times New Roman" w:cs="Times New Roman"/>
          <w:bCs/>
          <w:sz w:val="24"/>
          <w:szCs w:val="24"/>
          <w:lang w:val="en-US"/>
        </w:rPr>
        <w:t xml:space="preserve"> display the </w:t>
      </w:r>
      <w:r w:rsidR="00AE427C">
        <w:rPr>
          <w:rFonts w:ascii="Times New Roman" w:hAnsi="Times New Roman" w:cs="Times New Roman"/>
          <w:bCs/>
          <w:sz w:val="24"/>
          <w:szCs w:val="24"/>
          <w:lang w:val="en-US"/>
        </w:rPr>
        <w:t>FFT</w:t>
      </w:r>
      <w:r w:rsidRPr="00E35EA4">
        <w:rPr>
          <w:rFonts w:ascii="Times New Roman" w:hAnsi="Times New Roman" w:cs="Times New Roman"/>
          <w:bCs/>
          <w:sz w:val="24"/>
          <w:szCs w:val="24"/>
          <w:lang w:val="en-US"/>
        </w:rPr>
        <w:t xml:space="preserve">-analysis of the MEA- and EEG-signal shown in </w:t>
      </w:r>
      <w:r w:rsidR="00A30E82" w:rsidRPr="00E35EA4">
        <w:rPr>
          <w:rFonts w:ascii="Times New Roman" w:hAnsi="Times New Roman" w:cs="Times New Roman"/>
          <w:bCs/>
          <w:sz w:val="24"/>
          <w:szCs w:val="24"/>
          <w:lang w:val="en-US"/>
        </w:rPr>
        <w:t>Fig.</w:t>
      </w:r>
      <w:r w:rsidRPr="00E35EA4">
        <w:rPr>
          <w:rFonts w:ascii="Times New Roman" w:hAnsi="Times New Roman" w:cs="Times New Roman"/>
          <w:bCs/>
          <w:sz w:val="24"/>
          <w:szCs w:val="24"/>
          <w:lang w:val="en-US"/>
        </w:rPr>
        <w:t xml:space="preserve"> </w:t>
      </w:r>
      <w:r w:rsidR="00965E4F" w:rsidRPr="00E35EA4">
        <w:rPr>
          <w:rFonts w:ascii="Times New Roman" w:hAnsi="Times New Roman" w:cs="Times New Roman"/>
          <w:bCs/>
          <w:sz w:val="24"/>
          <w:szCs w:val="24"/>
          <w:lang w:val="en-US"/>
        </w:rPr>
        <w:t>T3</w:t>
      </w:r>
      <w:r w:rsidRPr="00E35EA4">
        <w:rPr>
          <w:rFonts w:ascii="Times New Roman" w:hAnsi="Times New Roman" w:cs="Times New Roman"/>
          <w:bCs/>
          <w:sz w:val="24"/>
          <w:szCs w:val="24"/>
          <w:lang w:val="en-US"/>
        </w:rPr>
        <w:t xml:space="preserve"> and </w:t>
      </w:r>
      <w:r w:rsidR="00965E4F" w:rsidRPr="00E35EA4">
        <w:rPr>
          <w:rFonts w:ascii="Times New Roman" w:hAnsi="Times New Roman" w:cs="Times New Roman"/>
          <w:bCs/>
          <w:sz w:val="24"/>
          <w:szCs w:val="24"/>
          <w:lang w:val="en-US"/>
        </w:rPr>
        <w:t>T4</w:t>
      </w:r>
      <w:r w:rsidRPr="00E35EA4">
        <w:rPr>
          <w:rFonts w:ascii="Times New Roman" w:hAnsi="Times New Roman" w:cs="Times New Roman"/>
          <w:bCs/>
          <w:sz w:val="24"/>
          <w:szCs w:val="24"/>
          <w:lang w:val="en-US"/>
        </w:rPr>
        <w:t xml:space="preserve">. The peak frequencies that match the 6 different </w:t>
      </w:r>
      <w:r w:rsidRPr="00E35EA4">
        <w:rPr>
          <w:rFonts w:ascii="Times New Roman" w:hAnsi="Times New Roman" w:cs="Times New Roman"/>
          <w:bCs/>
          <w:i/>
          <w:sz w:val="24"/>
          <w:szCs w:val="24"/>
          <w:lang w:val="en-US"/>
        </w:rPr>
        <w:t xml:space="preserve">input periods </w:t>
      </w:r>
      <w:r w:rsidRPr="00E35EA4">
        <w:rPr>
          <w:rFonts w:ascii="Times New Roman" w:hAnsi="Times New Roman" w:cs="Times New Roman"/>
          <w:bCs/>
          <w:sz w:val="24"/>
          <w:szCs w:val="24"/>
          <w:lang w:val="en-US"/>
        </w:rPr>
        <w:t>are highlighted with red circles. The frequencies of 142, 91, 76, 58, 52 and 34.5 Hz. As we suggest</w:t>
      </w:r>
      <w:r w:rsidR="00AE427C">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frequency coding of the </w:t>
      </w:r>
      <w:r w:rsidRPr="00E35EA4">
        <w:rPr>
          <w:rFonts w:ascii="Times New Roman" w:hAnsi="Times New Roman" w:cs="Times New Roman"/>
          <w:bCs/>
          <w:sz w:val="24"/>
          <w:szCs w:val="24"/>
          <w:lang w:val="en-US"/>
        </w:rPr>
        <w:lastRenderedPageBreak/>
        <w:t>cortex, which agrees</w:t>
      </w:r>
      <w:r w:rsidR="00B76D4D" w:rsidRPr="00E35EA4">
        <w:rPr>
          <w:rFonts w:ascii="Times New Roman" w:hAnsi="Times New Roman" w:cs="Times New Roman"/>
          <w:bCs/>
          <w:sz w:val="24"/>
          <w:szCs w:val="24"/>
          <w:lang w:val="en-US"/>
        </w:rPr>
        <w:t xml:space="preserve"> well</w:t>
      </w:r>
      <w:r w:rsidRPr="00E35EA4">
        <w:rPr>
          <w:rFonts w:ascii="Times New Roman" w:hAnsi="Times New Roman" w:cs="Times New Roman"/>
          <w:bCs/>
          <w:sz w:val="24"/>
          <w:szCs w:val="24"/>
          <w:lang w:val="en-US"/>
        </w:rPr>
        <w:t xml:space="preserve"> with the topology of the cortex and the non-loca</w:t>
      </w:r>
      <w:r w:rsidR="00A52A3C" w:rsidRPr="00E35EA4">
        <w:rPr>
          <w:rFonts w:ascii="Times New Roman" w:hAnsi="Times New Roman" w:cs="Times New Roman"/>
          <w:bCs/>
          <w:sz w:val="24"/>
          <w:szCs w:val="24"/>
          <w:lang w:val="en-US"/>
        </w:rPr>
        <w:t>l simulation, signals are analyz</w:t>
      </w:r>
      <w:r w:rsidRPr="00E35EA4">
        <w:rPr>
          <w:rFonts w:ascii="Times New Roman" w:hAnsi="Times New Roman" w:cs="Times New Roman"/>
          <w:bCs/>
          <w:sz w:val="24"/>
          <w:szCs w:val="24"/>
          <w:lang w:val="en-US"/>
        </w:rPr>
        <w:t>ed in frequency space. Interestingly, Fig</w:t>
      </w:r>
      <w:r w:rsidR="00843645"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CE65F6" w:rsidRPr="00E35EA4">
        <w:rPr>
          <w:rFonts w:ascii="Times New Roman" w:hAnsi="Times New Roman" w:cs="Times New Roman"/>
          <w:bCs/>
          <w:sz w:val="24"/>
          <w:szCs w:val="24"/>
          <w:lang w:val="en-US"/>
        </w:rPr>
        <w:t>T5</w:t>
      </w:r>
      <w:r w:rsidRPr="00E35EA4">
        <w:rPr>
          <w:rFonts w:ascii="Times New Roman" w:hAnsi="Times New Roman" w:cs="Times New Roman"/>
          <w:bCs/>
          <w:sz w:val="24"/>
          <w:szCs w:val="24"/>
          <w:lang w:val="en-US"/>
        </w:rPr>
        <w:t xml:space="preserve"> shows not only the decoding of the input frequencies (</w:t>
      </w:r>
      <w:r w:rsidRPr="00E35EA4">
        <w:rPr>
          <w:rFonts w:ascii="Times New Roman" w:hAnsi="Times New Roman" w:cs="Times New Roman"/>
          <w:bCs/>
          <w:sz w:val="24"/>
          <w:szCs w:val="20"/>
          <w:lang w:val="en-US"/>
        </w:rPr>
        <w:t xml:space="preserve">13, 17, 23, 29, 31, 37, 41, 43, 47, 53, 59, 61 Hz), as indicated by blue crosses, but also the presence of overtones of the input signals (green stars). Overtones </w:t>
      </w:r>
      <w:r w:rsidR="00801D2D">
        <w:rPr>
          <w:rFonts w:ascii="Times New Roman" w:hAnsi="Times New Roman" w:cs="Times New Roman"/>
          <w:bCs/>
          <w:sz w:val="24"/>
          <w:szCs w:val="20"/>
          <w:lang w:val="en-US"/>
        </w:rPr>
        <w:t>typically appear</w:t>
      </w:r>
      <w:r w:rsidRPr="00E35EA4">
        <w:rPr>
          <w:rFonts w:ascii="Times New Roman" w:hAnsi="Times New Roman" w:cs="Times New Roman"/>
          <w:bCs/>
          <w:sz w:val="24"/>
          <w:szCs w:val="20"/>
          <w:lang w:val="en-US"/>
        </w:rPr>
        <w:t xml:space="preserve"> when periodic spike input is applied and disappear in </w:t>
      </w:r>
      <w:r w:rsidR="00801D2D">
        <w:rPr>
          <w:rFonts w:ascii="Times New Roman" w:hAnsi="Times New Roman" w:cs="Times New Roman"/>
          <w:bCs/>
          <w:sz w:val="24"/>
          <w:szCs w:val="20"/>
          <w:lang w:val="en-US"/>
        </w:rPr>
        <w:t xml:space="preserve">the </w:t>
      </w:r>
      <w:r w:rsidRPr="00E35EA4">
        <w:rPr>
          <w:rFonts w:ascii="Times New Roman" w:hAnsi="Times New Roman" w:cs="Times New Roman"/>
          <w:bCs/>
          <w:sz w:val="24"/>
          <w:szCs w:val="20"/>
          <w:lang w:val="en-US"/>
        </w:rPr>
        <w:t>presence</w:t>
      </w:r>
      <w:r w:rsidR="00827E64" w:rsidRPr="00E35EA4">
        <w:rPr>
          <w:rFonts w:ascii="Times New Roman" w:hAnsi="Times New Roman" w:cs="Times New Roman"/>
          <w:bCs/>
          <w:sz w:val="24"/>
          <w:szCs w:val="20"/>
          <w:lang w:val="en-US"/>
        </w:rPr>
        <w:t xml:space="preserve"> of rhythmic sinusoid input</w:t>
      </w:r>
      <w:r w:rsidRPr="00E35EA4">
        <w:rPr>
          <w:rFonts w:ascii="Times New Roman" w:hAnsi="Times New Roman" w:cs="Times New Roman"/>
          <w:bCs/>
          <w:sz w:val="24"/>
          <w:szCs w:val="20"/>
          <w:lang w:val="en-US"/>
        </w:rPr>
        <w:t xml:space="preserve">. Further parameters for the generation of the input signal are a </w:t>
      </w:r>
      <w:proofErr w:type="spellStart"/>
      <w:r w:rsidRPr="00E35EA4">
        <w:rPr>
          <w:rFonts w:ascii="Times New Roman" w:hAnsi="Times New Roman" w:cs="Times New Roman"/>
          <w:bCs/>
          <w:i/>
          <w:sz w:val="24"/>
          <w:szCs w:val="20"/>
          <w:lang w:val="en-US"/>
        </w:rPr>
        <w:t>NI_slopev</w:t>
      </w:r>
      <w:proofErr w:type="spellEnd"/>
      <w:r w:rsidRPr="00E35EA4">
        <w:rPr>
          <w:rFonts w:ascii="Times New Roman" w:hAnsi="Times New Roman" w:cs="Times New Roman"/>
          <w:bCs/>
          <w:sz w:val="24"/>
          <w:szCs w:val="20"/>
          <w:lang w:val="en-US"/>
        </w:rPr>
        <w:t xml:space="preserve"> of 1.2, </w:t>
      </w:r>
      <w:r w:rsidRPr="00E35EA4">
        <w:rPr>
          <w:rFonts w:ascii="Times New Roman" w:hAnsi="Times New Roman" w:cs="Times New Roman"/>
          <w:bCs/>
          <w:i/>
          <w:sz w:val="24"/>
          <w:szCs w:val="20"/>
          <w:lang w:val="en-US"/>
        </w:rPr>
        <w:t xml:space="preserve">damping </w:t>
      </w:r>
      <w:r w:rsidRPr="00E35EA4">
        <w:rPr>
          <w:rFonts w:ascii="Times New Roman" w:hAnsi="Times New Roman" w:cs="Times New Roman"/>
          <w:bCs/>
          <w:sz w:val="24"/>
          <w:szCs w:val="20"/>
          <w:lang w:val="en-US"/>
        </w:rPr>
        <w:t xml:space="preserve">of 0.03, </w:t>
      </w:r>
      <w:proofErr w:type="spellStart"/>
      <w:r w:rsidRPr="00E35EA4">
        <w:rPr>
          <w:rFonts w:ascii="Times New Roman" w:hAnsi="Times New Roman" w:cs="Times New Roman"/>
          <w:bCs/>
          <w:i/>
          <w:sz w:val="24"/>
          <w:szCs w:val="20"/>
          <w:lang w:val="en-US"/>
        </w:rPr>
        <w:t>mdam</w:t>
      </w:r>
      <w:r w:rsidR="007F73E7" w:rsidRPr="00E35EA4">
        <w:rPr>
          <w:rFonts w:ascii="Times New Roman" w:hAnsi="Times New Roman" w:cs="Times New Roman"/>
          <w:bCs/>
          <w:i/>
          <w:sz w:val="24"/>
          <w:szCs w:val="20"/>
          <w:lang w:val="en-US"/>
        </w:rPr>
        <w:t>p</w:t>
      </w:r>
      <w:r w:rsidRPr="00E35EA4">
        <w:rPr>
          <w:rFonts w:ascii="Times New Roman" w:hAnsi="Times New Roman" w:cs="Times New Roman"/>
          <w:bCs/>
          <w:i/>
          <w:sz w:val="24"/>
          <w:szCs w:val="20"/>
          <w:lang w:val="en-US"/>
        </w:rPr>
        <w:t>ing</w:t>
      </w:r>
      <w:proofErr w:type="spellEnd"/>
      <w:r w:rsidRPr="00E35EA4">
        <w:rPr>
          <w:rFonts w:ascii="Times New Roman" w:hAnsi="Times New Roman" w:cs="Times New Roman"/>
          <w:bCs/>
          <w:sz w:val="24"/>
          <w:szCs w:val="20"/>
          <w:lang w:val="en-US"/>
        </w:rPr>
        <w:t xml:space="preserve"> of 0.5, synchronous processing, an input strength of 120 mV</w:t>
      </w:r>
      <w:r w:rsidR="00801D2D">
        <w:rPr>
          <w:rFonts w:ascii="Times New Roman" w:hAnsi="Times New Roman" w:cs="Times New Roman"/>
          <w:bCs/>
          <w:sz w:val="24"/>
          <w:szCs w:val="20"/>
          <w:lang w:val="en-US"/>
        </w:rPr>
        <w:t>,</w:t>
      </w:r>
      <w:r w:rsidRPr="00E35EA4">
        <w:rPr>
          <w:rFonts w:ascii="Times New Roman" w:hAnsi="Times New Roman" w:cs="Times New Roman"/>
          <w:bCs/>
          <w:sz w:val="24"/>
          <w:szCs w:val="20"/>
          <w:lang w:val="en-US"/>
        </w:rPr>
        <w:t xml:space="preserve"> and a signal length of 3000 </w:t>
      </w:r>
      <w:proofErr w:type="spellStart"/>
      <w:r w:rsidRPr="00E35EA4">
        <w:rPr>
          <w:rFonts w:ascii="Times New Roman" w:hAnsi="Times New Roman" w:cs="Times New Roman"/>
          <w:bCs/>
          <w:sz w:val="24"/>
          <w:szCs w:val="20"/>
          <w:lang w:val="en-US"/>
        </w:rPr>
        <w:t>ms.</w:t>
      </w:r>
      <w:proofErr w:type="spellEnd"/>
      <w:r w:rsidRPr="00E35EA4">
        <w:rPr>
          <w:rFonts w:ascii="Times New Roman" w:hAnsi="Times New Roman" w:cs="Times New Roman"/>
          <w:bCs/>
          <w:sz w:val="24"/>
          <w:szCs w:val="20"/>
          <w:lang w:val="en-US"/>
        </w:rPr>
        <w:t xml:space="preserve"> In Fig</w:t>
      </w:r>
      <w:r w:rsidR="00843645" w:rsidRPr="00E35EA4">
        <w:rPr>
          <w:rFonts w:ascii="Times New Roman" w:hAnsi="Times New Roman" w:cs="Times New Roman"/>
          <w:bCs/>
          <w:sz w:val="24"/>
          <w:szCs w:val="20"/>
          <w:lang w:val="en-US"/>
        </w:rPr>
        <w:t>.</w:t>
      </w:r>
      <w:r w:rsidRPr="00E35EA4">
        <w:rPr>
          <w:rFonts w:ascii="Times New Roman" w:hAnsi="Times New Roman" w:cs="Times New Roman"/>
          <w:bCs/>
          <w:sz w:val="24"/>
          <w:szCs w:val="20"/>
          <w:lang w:val="en-US"/>
        </w:rPr>
        <w:t xml:space="preserve"> </w:t>
      </w:r>
      <w:r w:rsidR="008A4E8A" w:rsidRPr="00E35EA4">
        <w:rPr>
          <w:rFonts w:ascii="Times New Roman" w:hAnsi="Times New Roman" w:cs="Times New Roman"/>
          <w:bCs/>
          <w:sz w:val="24"/>
          <w:szCs w:val="20"/>
          <w:lang w:val="en-US"/>
        </w:rPr>
        <w:t>T5</w:t>
      </w:r>
      <w:r w:rsidR="00801D2D">
        <w:rPr>
          <w:rFonts w:ascii="Times New Roman" w:hAnsi="Times New Roman" w:cs="Times New Roman"/>
          <w:bCs/>
          <w:sz w:val="24"/>
          <w:szCs w:val="20"/>
          <w:lang w:val="en-US"/>
        </w:rPr>
        <w:t>,</w:t>
      </w:r>
      <w:r w:rsidRPr="00E35EA4">
        <w:rPr>
          <w:rFonts w:ascii="Times New Roman" w:hAnsi="Times New Roman" w:cs="Times New Roman"/>
          <w:bCs/>
          <w:sz w:val="24"/>
          <w:szCs w:val="20"/>
          <w:lang w:val="en-US"/>
        </w:rPr>
        <w:t xml:space="preserve"> only one electrode is presented of a multi</w:t>
      </w:r>
      <w:r w:rsidR="00801D2D">
        <w:rPr>
          <w:rFonts w:ascii="Times New Roman" w:hAnsi="Times New Roman" w:cs="Times New Roman"/>
          <w:bCs/>
          <w:sz w:val="24"/>
          <w:szCs w:val="20"/>
          <w:lang w:val="en-US"/>
        </w:rPr>
        <w:t>-</w:t>
      </w:r>
      <w:r w:rsidRPr="00E35EA4">
        <w:rPr>
          <w:rFonts w:ascii="Times New Roman" w:hAnsi="Times New Roman" w:cs="Times New Roman"/>
          <w:bCs/>
          <w:sz w:val="24"/>
          <w:szCs w:val="20"/>
          <w:lang w:val="en-US"/>
        </w:rPr>
        <w:t xml:space="preserve">electrode array of 6 electrodes, all measuring </w:t>
      </w:r>
      <w:r w:rsidR="00801D2D">
        <w:rPr>
          <w:rFonts w:ascii="Times New Roman" w:hAnsi="Times New Roman" w:cs="Times New Roman"/>
          <w:bCs/>
          <w:sz w:val="24"/>
          <w:szCs w:val="20"/>
          <w:lang w:val="en-US"/>
        </w:rPr>
        <w:t xml:space="preserve">the </w:t>
      </w:r>
      <w:r w:rsidRPr="00E35EA4">
        <w:rPr>
          <w:rFonts w:ascii="Times New Roman" w:hAnsi="Times New Roman" w:cs="Times New Roman"/>
          <w:bCs/>
          <w:sz w:val="24"/>
          <w:szCs w:val="20"/>
          <w:lang w:val="en-US"/>
        </w:rPr>
        <w:t>activity of a single processing unit.</w:t>
      </w:r>
    </w:p>
    <w:p w14:paraId="67D5CDEA" w14:textId="77777777" w:rsidR="000C3156" w:rsidRPr="00E35EA4" w:rsidRDefault="000C3156" w:rsidP="000C3156">
      <w:pPr>
        <w:jc w:val="center"/>
        <w:rPr>
          <w:rFonts w:ascii="Times New Roman" w:hAnsi="Times New Roman" w:cs="Times New Roman"/>
          <w:b/>
          <w:bCs/>
          <w:sz w:val="20"/>
          <w:szCs w:val="20"/>
          <w:lang w:val="en-US"/>
        </w:rPr>
      </w:pPr>
      <w:r w:rsidRPr="00E35EA4">
        <w:rPr>
          <w:rFonts w:ascii="Times New Roman" w:hAnsi="Times New Roman" w:cs="Times New Roman"/>
          <w:noProof/>
          <w:lang w:val="en-US" w:eastAsia="en-GB"/>
        </w:rPr>
        <w:drawing>
          <wp:inline distT="0" distB="0" distL="0" distR="0" wp14:anchorId="1E856CA0" wp14:editId="7FA5083E">
            <wp:extent cx="5759450" cy="2470150"/>
            <wp:effectExtent l="0" t="0" r="0" b="6350"/>
            <wp:docPr id="4" name="Grafik 4" descr="I:\Masterarbeit_BioWis\Netlogo\Skripts\Figure Paper\Figure Example Analysis\Figure FFT\fft_peaks_ME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sterarbeit_BioWis\Netlogo\Skripts\Figure Paper\Figure Example Analysis\Figure FFT\fft_peaks_MEA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9450" cy="2470150"/>
                    </a:xfrm>
                    <a:prstGeom prst="rect">
                      <a:avLst/>
                    </a:prstGeom>
                    <a:noFill/>
                    <a:ln>
                      <a:noFill/>
                    </a:ln>
                  </pic:spPr>
                </pic:pic>
              </a:graphicData>
            </a:graphic>
          </wp:inline>
        </w:drawing>
      </w:r>
    </w:p>
    <w:p w14:paraId="10497FB9" w14:textId="24A6FC3E" w:rsidR="000C3156" w:rsidRPr="00E35EA4" w:rsidRDefault="000C3156" w:rsidP="000C3156">
      <w:pPr>
        <w:jc w:val="both"/>
        <w:rPr>
          <w:rFonts w:ascii="Times New Roman" w:hAnsi="Times New Roman" w:cs="Times New Roman"/>
          <w:bCs/>
          <w:i/>
          <w:sz w:val="20"/>
          <w:szCs w:val="20"/>
          <w:lang w:val="en-US"/>
        </w:rPr>
      </w:pPr>
      <w:r w:rsidRPr="00E35EA4">
        <w:rPr>
          <w:rFonts w:ascii="Times New Roman" w:hAnsi="Times New Roman" w:cs="Times New Roman"/>
          <w:b/>
          <w:bCs/>
          <w:sz w:val="20"/>
          <w:szCs w:val="20"/>
          <w:lang w:val="en-US"/>
        </w:rPr>
        <w:t xml:space="preserve">Figure </w:t>
      </w:r>
      <w:r w:rsidR="00073241" w:rsidRPr="00E35EA4">
        <w:rPr>
          <w:rFonts w:ascii="Times New Roman" w:hAnsi="Times New Roman" w:cs="Times New Roman"/>
          <w:b/>
          <w:bCs/>
          <w:sz w:val="20"/>
          <w:szCs w:val="20"/>
          <w:lang w:val="en-US"/>
        </w:rPr>
        <w:t>T5</w:t>
      </w:r>
      <w:r w:rsidRPr="00E35EA4">
        <w:rPr>
          <w:rFonts w:ascii="Times New Roman" w:hAnsi="Times New Roman" w:cs="Times New Roman"/>
          <w:bCs/>
          <w:sz w:val="20"/>
          <w:szCs w:val="20"/>
          <w:lang w:val="en-US"/>
        </w:rPr>
        <w:t>: The example shows the decoding of an electrode signal of 12 input frequencies (blue) with 17 overtones (green) that appear due to the underlying morphology of the model. Red crosses indicate 4 artificial frequencies, or noise</w:t>
      </w:r>
      <w:r w:rsidR="003D10BB">
        <w:rPr>
          <w:rFonts w:ascii="Times New Roman" w:hAnsi="Times New Roman" w:cs="Times New Roman"/>
          <w:bCs/>
          <w:sz w:val="20"/>
          <w:szCs w:val="20"/>
          <w:lang w:val="en-US"/>
        </w:rPr>
        <w:t>,</w:t>
      </w:r>
      <w:r w:rsidRPr="00E35EA4">
        <w:rPr>
          <w:rFonts w:ascii="Times New Roman" w:hAnsi="Times New Roman" w:cs="Times New Roman"/>
          <w:bCs/>
          <w:sz w:val="20"/>
          <w:szCs w:val="20"/>
          <w:lang w:val="en-US"/>
        </w:rPr>
        <w:t xml:space="preserve"> that cannot be differed from the real signal. </w:t>
      </w:r>
      <w:r w:rsidR="00347442" w:rsidRPr="00E35EA4">
        <w:rPr>
          <w:rFonts w:ascii="Times New Roman" w:hAnsi="Times New Roman" w:cs="Times New Roman"/>
          <w:bCs/>
          <w:sz w:val="20"/>
          <w:szCs w:val="20"/>
          <w:lang w:val="en-US"/>
        </w:rPr>
        <w:t>The parameters are input frequencies of 13, 17, 23, 29, 31, 37, 41, 43, 47, 53, 59</w:t>
      </w:r>
      <w:r w:rsidR="003D10BB">
        <w:rPr>
          <w:rFonts w:ascii="Times New Roman" w:hAnsi="Times New Roman" w:cs="Times New Roman"/>
          <w:bCs/>
          <w:sz w:val="20"/>
          <w:szCs w:val="20"/>
          <w:lang w:val="en-US"/>
        </w:rPr>
        <w:t>,</w:t>
      </w:r>
      <w:r w:rsidR="00347442" w:rsidRPr="00E35EA4">
        <w:rPr>
          <w:rFonts w:ascii="Times New Roman" w:hAnsi="Times New Roman" w:cs="Times New Roman"/>
          <w:bCs/>
          <w:sz w:val="20"/>
          <w:szCs w:val="20"/>
          <w:lang w:val="en-US"/>
        </w:rPr>
        <w:t xml:space="preserve"> and 61 Hz with an input strength of 120 mV, </w:t>
      </w:r>
      <w:proofErr w:type="spellStart"/>
      <w:r w:rsidR="00347442" w:rsidRPr="00E35EA4">
        <w:rPr>
          <w:rFonts w:ascii="Times New Roman" w:hAnsi="Times New Roman" w:cs="Times New Roman"/>
          <w:bCs/>
          <w:i/>
          <w:sz w:val="20"/>
          <w:szCs w:val="20"/>
          <w:lang w:val="en-US"/>
        </w:rPr>
        <w:t>NI_slopev</w:t>
      </w:r>
      <w:proofErr w:type="spellEnd"/>
      <w:r w:rsidR="00347442" w:rsidRPr="00E35EA4">
        <w:rPr>
          <w:rFonts w:ascii="Times New Roman" w:hAnsi="Times New Roman" w:cs="Times New Roman"/>
          <w:bCs/>
          <w:sz w:val="20"/>
          <w:szCs w:val="20"/>
          <w:lang w:val="en-US"/>
        </w:rPr>
        <w:t xml:space="preserve"> of 1.2, </w:t>
      </w:r>
      <w:r w:rsidR="00347442" w:rsidRPr="00E35EA4">
        <w:rPr>
          <w:rFonts w:ascii="Times New Roman" w:hAnsi="Times New Roman" w:cs="Times New Roman"/>
          <w:bCs/>
          <w:i/>
          <w:sz w:val="20"/>
          <w:szCs w:val="20"/>
          <w:lang w:val="en-US"/>
        </w:rPr>
        <w:t xml:space="preserve">damping </w:t>
      </w:r>
      <w:r w:rsidR="00347442" w:rsidRPr="00E35EA4">
        <w:rPr>
          <w:rFonts w:ascii="Times New Roman" w:hAnsi="Times New Roman" w:cs="Times New Roman"/>
          <w:bCs/>
          <w:sz w:val="20"/>
          <w:szCs w:val="20"/>
          <w:lang w:val="en-US"/>
        </w:rPr>
        <w:t xml:space="preserve">of 0.03, </w:t>
      </w:r>
      <w:proofErr w:type="spellStart"/>
      <w:r w:rsidR="00347442" w:rsidRPr="00E35EA4">
        <w:rPr>
          <w:rFonts w:ascii="Times New Roman" w:hAnsi="Times New Roman" w:cs="Times New Roman"/>
          <w:bCs/>
          <w:i/>
          <w:sz w:val="20"/>
          <w:szCs w:val="20"/>
          <w:lang w:val="en-US"/>
        </w:rPr>
        <w:t>mdaming</w:t>
      </w:r>
      <w:proofErr w:type="spellEnd"/>
      <w:r w:rsidR="00347442" w:rsidRPr="00E35EA4">
        <w:rPr>
          <w:rFonts w:ascii="Times New Roman" w:hAnsi="Times New Roman" w:cs="Times New Roman"/>
          <w:bCs/>
          <w:i/>
          <w:sz w:val="20"/>
          <w:szCs w:val="20"/>
          <w:lang w:val="en-US"/>
        </w:rPr>
        <w:t xml:space="preserve"> </w:t>
      </w:r>
      <w:r w:rsidR="00347442" w:rsidRPr="00E35EA4">
        <w:rPr>
          <w:rFonts w:ascii="Times New Roman" w:hAnsi="Times New Roman" w:cs="Times New Roman"/>
          <w:bCs/>
          <w:sz w:val="20"/>
          <w:szCs w:val="20"/>
          <w:lang w:val="en-US"/>
        </w:rPr>
        <w:t xml:space="preserve">of 0.5 and a signal length of 3000 </w:t>
      </w:r>
      <w:proofErr w:type="spellStart"/>
      <w:r w:rsidR="00347442" w:rsidRPr="00E35EA4">
        <w:rPr>
          <w:rFonts w:ascii="Times New Roman" w:hAnsi="Times New Roman" w:cs="Times New Roman"/>
          <w:bCs/>
          <w:sz w:val="20"/>
          <w:szCs w:val="20"/>
          <w:lang w:val="en-US"/>
        </w:rPr>
        <w:t>ms.</w:t>
      </w:r>
      <w:proofErr w:type="spellEnd"/>
    </w:p>
    <w:p w14:paraId="6EB59D64" w14:textId="4CC50860" w:rsidR="000C3156" w:rsidRPr="00E35EA4" w:rsidRDefault="000C3156" w:rsidP="000C3156">
      <w:pPr>
        <w:spacing w:line="360" w:lineRule="auto"/>
        <w:jc w:val="both"/>
        <w:rPr>
          <w:rFonts w:ascii="Times New Roman" w:hAnsi="Times New Roman" w:cs="Times New Roman"/>
          <w:bCs/>
          <w:sz w:val="24"/>
          <w:szCs w:val="24"/>
          <w:lang w:val="en-US"/>
        </w:rPr>
      </w:pPr>
      <w:r w:rsidRPr="00E35EA4">
        <w:rPr>
          <w:rFonts w:ascii="Times New Roman" w:hAnsi="Times New Roman" w:cs="Times New Roman"/>
          <w:bCs/>
          <w:sz w:val="24"/>
          <w:szCs w:val="24"/>
          <w:lang w:val="en-US"/>
        </w:rPr>
        <w:t xml:space="preserve">The parameters for the EEG signal are the same for the electrode recordings. The EEG signal is generated by </w:t>
      </w:r>
      <w:r w:rsidR="003D10BB">
        <w:rPr>
          <w:rFonts w:ascii="Times New Roman" w:hAnsi="Times New Roman" w:cs="Times New Roman"/>
          <w:bCs/>
          <w:sz w:val="24"/>
          <w:szCs w:val="24"/>
          <w:lang w:val="en-US"/>
        </w:rPr>
        <w:t xml:space="preserve">the </w:t>
      </w:r>
      <w:r w:rsidRPr="00E35EA4">
        <w:rPr>
          <w:rFonts w:ascii="Times New Roman" w:hAnsi="Times New Roman" w:cs="Times New Roman"/>
          <w:bCs/>
          <w:sz w:val="24"/>
          <w:szCs w:val="24"/>
          <w:lang w:val="en-US"/>
        </w:rPr>
        <w:t>integration of neuronal columns within an area of 2 mm (electrode radius). In Fig</w:t>
      </w:r>
      <w:r w:rsidR="00E14F41"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0A7D6D" w:rsidRPr="00E35EA4">
        <w:rPr>
          <w:rFonts w:ascii="Times New Roman" w:hAnsi="Times New Roman" w:cs="Times New Roman"/>
          <w:bCs/>
          <w:sz w:val="24"/>
          <w:szCs w:val="24"/>
          <w:lang w:val="en-US"/>
        </w:rPr>
        <w:t>T6</w:t>
      </w:r>
      <w:r w:rsidRPr="00E35EA4">
        <w:rPr>
          <w:rFonts w:ascii="Times New Roman" w:hAnsi="Times New Roman" w:cs="Times New Roman"/>
          <w:bCs/>
          <w:sz w:val="24"/>
          <w:szCs w:val="24"/>
          <w:lang w:val="en-US"/>
        </w:rPr>
        <w:t xml:space="preserve"> there is also the decoding of input signals</w:t>
      </w:r>
      <w:r w:rsidR="003D10BB">
        <w:rPr>
          <w:rFonts w:ascii="Times New Roman" w:hAnsi="Times New Roman" w:cs="Times New Roman"/>
          <w:bCs/>
          <w:sz w:val="24"/>
          <w:szCs w:val="24"/>
          <w:lang w:val="en-US"/>
        </w:rPr>
        <w:t>. H</w:t>
      </w:r>
      <w:r w:rsidRPr="00E35EA4">
        <w:rPr>
          <w:rFonts w:ascii="Times New Roman" w:hAnsi="Times New Roman" w:cs="Times New Roman"/>
          <w:bCs/>
          <w:sz w:val="24"/>
          <w:szCs w:val="24"/>
          <w:lang w:val="en-US"/>
        </w:rPr>
        <w:t>owever</w:t>
      </w:r>
      <w:r w:rsidR="003D10BB">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the amplitudes at low frequencies appear much higher </w:t>
      </w:r>
      <w:r w:rsidR="00891E42" w:rsidRPr="00E35EA4">
        <w:rPr>
          <w:rFonts w:ascii="Times New Roman" w:hAnsi="Times New Roman" w:cs="Times New Roman"/>
          <w:bCs/>
          <w:sz w:val="24"/>
          <w:szCs w:val="24"/>
          <w:lang w:val="en-US"/>
        </w:rPr>
        <w:t xml:space="preserve">than at the </w:t>
      </w:r>
      <w:r w:rsidRPr="00E35EA4">
        <w:rPr>
          <w:rFonts w:ascii="Times New Roman" w:hAnsi="Times New Roman" w:cs="Times New Roman"/>
          <w:bCs/>
          <w:sz w:val="24"/>
          <w:szCs w:val="24"/>
          <w:lang w:val="en-US"/>
        </w:rPr>
        <w:t>high</w:t>
      </w:r>
      <w:r w:rsidR="003D10BB">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frequency band in co</w:t>
      </w:r>
      <w:r w:rsidR="00B76D4D" w:rsidRPr="00E35EA4">
        <w:rPr>
          <w:rFonts w:ascii="Times New Roman" w:hAnsi="Times New Roman" w:cs="Times New Roman"/>
          <w:bCs/>
          <w:sz w:val="24"/>
          <w:szCs w:val="24"/>
          <w:lang w:val="en-US"/>
        </w:rPr>
        <w:t>n</w:t>
      </w:r>
      <w:r w:rsidR="001F2422" w:rsidRPr="00E35EA4">
        <w:rPr>
          <w:rFonts w:ascii="Times New Roman" w:hAnsi="Times New Roman" w:cs="Times New Roman"/>
          <w:bCs/>
          <w:sz w:val="24"/>
          <w:szCs w:val="24"/>
          <w:lang w:val="en-US"/>
        </w:rPr>
        <w:t>trast</w:t>
      </w:r>
      <w:r w:rsidRPr="00E35EA4">
        <w:rPr>
          <w:rFonts w:ascii="Times New Roman" w:hAnsi="Times New Roman" w:cs="Times New Roman"/>
          <w:bCs/>
          <w:sz w:val="24"/>
          <w:szCs w:val="24"/>
          <w:lang w:val="en-US"/>
        </w:rPr>
        <w:t xml:space="preserve"> to the frequency space</w:t>
      </w:r>
      <w:r w:rsidR="00B76D4D" w:rsidRPr="00E35EA4">
        <w:rPr>
          <w:rFonts w:ascii="Times New Roman" w:hAnsi="Times New Roman" w:cs="Times New Roman"/>
          <w:bCs/>
          <w:sz w:val="24"/>
          <w:szCs w:val="24"/>
          <w:lang w:val="en-US"/>
        </w:rPr>
        <w:t xml:space="preserve"> shown</w:t>
      </w:r>
      <w:r w:rsidRPr="00E35EA4">
        <w:rPr>
          <w:rFonts w:ascii="Times New Roman" w:hAnsi="Times New Roman" w:cs="Times New Roman"/>
          <w:bCs/>
          <w:sz w:val="24"/>
          <w:szCs w:val="24"/>
          <w:lang w:val="en-US"/>
        </w:rPr>
        <w:t xml:space="preserve"> in Fig</w:t>
      </w:r>
      <w:r w:rsidR="002354D6"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701A5C" w:rsidRPr="00E35EA4">
        <w:rPr>
          <w:rFonts w:ascii="Times New Roman" w:hAnsi="Times New Roman" w:cs="Times New Roman"/>
          <w:bCs/>
          <w:sz w:val="24"/>
          <w:szCs w:val="24"/>
          <w:lang w:val="en-US"/>
        </w:rPr>
        <w:t>T5</w:t>
      </w:r>
      <w:r w:rsidRPr="00E35EA4">
        <w:rPr>
          <w:rFonts w:ascii="Times New Roman" w:hAnsi="Times New Roman" w:cs="Times New Roman"/>
          <w:bCs/>
          <w:sz w:val="24"/>
          <w:szCs w:val="24"/>
          <w:lang w:val="en-US"/>
        </w:rPr>
        <w:t>. In both figures</w:t>
      </w:r>
      <w:r w:rsidR="003D10BB">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there is also the appearance of artificial signals (red crosses). Th</w:t>
      </w:r>
      <w:r w:rsidR="003D10BB">
        <w:rPr>
          <w:rFonts w:ascii="Times New Roman" w:hAnsi="Times New Roman" w:cs="Times New Roman"/>
          <w:bCs/>
          <w:sz w:val="24"/>
          <w:szCs w:val="24"/>
          <w:lang w:val="en-US"/>
        </w:rPr>
        <w:t>ese</w:t>
      </w:r>
      <w:r w:rsidRPr="00E35EA4">
        <w:rPr>
          <w:rFonts w:ascii="Times New Roman" w:hAnsi="Times New Roman" w:cs="Times New Roman"/>
          <w:bCs/>
          <w:sz w:val="24"/>
          <w:szCs w:val="24"/>
          <w:lang w:val="en-US"/>
        </w:rPr>
        <w:t xml:space="preserve"> are either real art</w:t>
      </w:r>
      <w:r w:rsidR="003D10BB">
        <w:rPr>
          <w:rFonts w:ascii="Times New Roman" w:hAnsi="Times New Roman" w:cs="Times New Roman"/>
          <w:bCs/>
          <w:sz w:val="24"/>
          <w:szCs w:val="24"/>
          <w:lang w:val="en-US"/>
        </w:rPr>
        <w:t>i</w:t>
      </w:r>
      <w:r w:rsidRPr="00E35EA4">
        <w:rPr>
          <w:rFonts w:ascii="Times New Roman" w:hAnsi="Times New Roman" w:cs="Times New Roman"/>
          <w:bCs/>
          <w:sz w:val="24"/>
          <w:szCs w:val="24"/>
          <w:lang w:val="en-US"/>
        </w:rPr>
        <w:t>facts caused by input or processing or art</w:t>
      </w:r>
      <w:r w:rsidR="003D10BB">
        <w:rPr>
          <w:rFonts w:ascii="Times New Roman" w:hAnsi="Times New Roman" w:cs="Times New Roman"/>
          <w:bCs/>
          <w:sz w:val="24"/>
          <w:szCs w:val="24"/>
          <w:lang w:val="en-US"/>
        </w:rPr>
        <w:t>i</w:t>
      </w:r>
      <w:r w:rsidRPr="00E35EA4">
        <w:rPr>
          <w:rFonts w:ascii="Times New Roman" w:hAnsi="Times New Roman" w:cs="Times New Roman"/>
          <w:bCs/>
          <w:sz w:val="24"/>
          <w:szCs w:val="24"/>
          <w:lang w:val="en-US"/>
        </w:rPr>
        <w:t xml:space="preserve">facts that are based on the precision or sensitivity of the peak detection function. The frequency analysis is executed by the script </w:t>
      </w:r>
      <w:proofErr w:type="spellStart"/>
      <w:r w:rsidRPr="00E35EA4">
        <w:rPr>
          <w:rFonts w:ascii="Times New Roman" w:hAnsi="Times New Roman" w:cs="Times New Roman"/>
          <w:bCs/>
          <w:i/>
          <w:sz w:val="24"/>
          <w:szCs w:val="24"/>
          <w:lang w:val="en-US"/>
        </w:rPr>
        <w:t>ftt_peak_analysis</w:t>
      </w:r>
      <w:r w:rsidR="00AA6C6C" w:rsidRPr="00E35EA4">
        <w:rPr>
          <w:rFonts w:ascii="Times New Roman" w:hAnsi="Times New Roman" w:cs="Times New Roman"/>
          <w:bCs/>
          <w:i/>
          <w:sz w:val="24"/>
          <w:szCs w:val="24"/>
          <w:lang w:val="en-US"/>
        </w:rPr>
        <w:t>_sub</w:t>
      </w:r>
      <w:r w:rsidRPr="00E35EA4">
        <w:rPr>
          <w:rFonts w:ascii="Times New Roman" w:hAnsi="Times New Roman" w:cs="Times New Roman"/>
          <w:bCs/>
          <w:i/>
          <w:sz w:val="24"/>
          <w:szCs w:val="24"/>
          <w:lang w:val="en-US"/>
        </w:rPr>
        <w:t>.m</w:t>
      </w:r>
      <w:proofErr w:type="spellEnd"/>
      <w:r w:rsidRPr="00E35EA4">
        <w:rPr>
          <w:rFonts w:ascii="Times New Roman" w:hAnsi="Times New Roman" w:cs="Times New Roman"/>
          <w:bCs/>
          <w:sz w:val="24"/>
          <w:szCs w:val="24"/>
          <w:lang w:val="en-US"/>
        </w:rPr>
        <w:t>.</w:t>
      </w:r>
    </w:p>
    <w:p w14:paraId="48640694" w14:textId="77777777" w:rsidR="000C3156" w:rsidRPr="00E35EA4" w:rsidRDefault="000C3156" w:rsidP="000C3156">
      <w:pPr>
        <w:jc w:val="center"/>
        <w:rPr>
          <w:rFonts w:ascii="Times New Roman" w:hAnsi="Times New Roman" w:cs="Times New Roman"/>
          <w:bCs/>
          <w:sz w:val="20"/>
          <w:szCs w:val="20"/>
          <w:lang w:val="en-US"/>
        </w:rPr>
      </w:pPr>
      <w:r w:rsidRPr="00E35EA4">
        <w:rPr>
          <w:rFonts w:ascii="Times New Roman" w:hAnsi="Times New Roman" w:cs="Times New Roman"/>
          <w:noProof/>
          <w:lang w:val="en-US" w:eastAsia="en-GB"/>
        </w:rPr>
        <w:lastRenderedPageBreak/>
        <w:drawing>
          <wp:inline distT="0" distB="0" distL="0" distR="0" wp14:anchorId="793A35B8" wp14:editId="492BD625">
            <wp:extent cx="5759450" cy="2470150"/>
            <wp:effectExtent l="0" t="0" r="0" b="6350"/>
            <wp:docPr id="19" name="Grafik 19" descr="I:\Masterarbeit_BioWis\Netlogo\Skripts\Figure Paper\Figure Example Analysis\Figure FFT\fft_peaks_EE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sterarbeit_BioWis\Netlogo\Skripts\Figure Paper\Figure Example Analysis\Figure FFT\fft_peaks_EEG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9450" cy="2470150"/>
                    </a:xfrm>
                    <a:prstGeom prst="rect">
                      <a:avLst/>
                    </a:prstGeom>
                    <a:noFill/>
                    <a:ln>
                      <a:noFill/>
                    </a:ln>
                  </pic:spPr>
                </pic:pic>
              </a:graphicData>
            </a:graphic>
          </wp:inline>
        </w:drawing>
      </w:r>
    </w:p>
    <w:p w14:paraId="405D4258" w14:textId="61278944" w:rsidR="000C3156" w:rsidRPr="00E35EA4" w:rsidRDefault="000C3156" w:rsidP="000C3156">
      <w:pPr>
        <w:spacing w:line="240" w:lineRule="auto"/>
        <w:jc w:val="both"/>
        <w:rPr>
          <w:rFonts w:ascii="Times New Roman" w:hAnsi="Times New Roman" w:cs="Times New Roman"/>
          <w:bCs/>
          <w:i/>
          <w:sz w:val="20"/>
          <w:szCs w:val="20"/>
          <w:lang w:val="en-US"/>
        </w:rPr>
      </w:pPr>
      <w:r w:rsidRPr="00E35EA4">
        <w:rPr>
          <w:rFonts w:ascii="Times New Roman" w:hAnsi="Times New Roman" w:cs="Times New Roman"/>
          <w:b/>
          <w:bCs/>
          <w:sz w:val="20"/>
          <w:szCs w:val="20"/>
          <w:lang w:val="en-US"/>
        </w:rPr>
        <w:t xml:space="preserve">Figure </w:t>
      </w:r>
      <w:r w:rsidR="000435F8" w:rsidRPr="00E35EA4">
        <w:rPr>
          <w:rFonts w:ascii="Times New Roman" w:hAnsi="Times New Roman" w:cs="Times New Roman"/>
          <w:b/>
          <w:bCs/>
          <w:sz w:val="20"/>
          <w:szCs w:val="20"/>
          <w:lang w:val="en-US"/>
        </w:rPr>
        <w:t>T6</w:t>
      </w:r>
      <w:r w:rsidRPr="00E35EA4">
        <w:rPr>
          <w:rFonts w:ascii="Times New Roman" w:hAnsi="Times New Roman" w:cs="Times New Roman"/>
          <w:bCs/>
          <w:sz w:val="20"/>
          <w:szCs w:val="20"/>
          <w:lang w:val="en-US"/>
        </w:rPr>
        <w:t>: The example shows the decoding of an EEG signal of 12 input frequencies (blue) with 17 overtones (green) that appear due to the underlying morphology of the model. Red crosses indicate 4 artificial frequencies, or noise</w:t>
      </w:r>
      <w:r w:rsidR="001D719F">
        <w:rPr>
          <w:rFonts w:ascii="Times New Roman" w:hAnsi="Times New Roman" w:cs="Times New Roman"/>
          <w:bCs/>
          <w:sz w:val="20"/>
          <w:szCs w:val="20"/>
          <w:lang w:val="en-US"/>
        </w:rPr>
        <w:t>,</w:t>
      </w:r>
      <w:r w:rsidRPr="00E35EA4">
        <w:rPr>
          <w:rFonts w:ascii="Times New Roman" w:hAnsi="Times New Roman" w:cs="Times New Roman"/>
          <w:bCs/>
          <w:sz w:val="20"/>
          <w:szCs w:val="20"/>
          <w:lang w:val="en-US"/>
        </w:rPr>
        <w:t xml:space="preserve"> that cannot be differed from the real signal. The parameters are input frequencies of 13, 17, 23, 29, 31, 37, 41, 43, 47, 53, 59</w:t>
      </w:r>
      <w:r w:rsidR="001D719F">
        <w:rPr>
          <w:rFonts w:ascii="Times New Roman" w:hAnsi="Times New Roman" w:cs="Times New Roman"/>
          <w:bCs/>
          <w:sz w:val="20"/>
          <w:szCs w:val="20"/>
          <w:lang w:val="en-US"/>
        </w:rPr>
        <w:t>,</w:t>
      </w:r>
      <w:r w:rsidRPr="00E35EA4">
        <w:rPr>
          <w:rFonts w:ascii="Times New Roman" w:hAnsi="Times New Roman" w:cs="Times New Roman"/>
          <w:bCs/>
          <w:sz w:val="20"/>
          <w:szCs w:val="20"/>
          <w:lang w:val="en-US"/>
        </w:rPr>
        <w:t xml:space="preserve"> and 61 H</w:t>
      </w:r>
      <w:r w:rsidR="004D39B6" w:rsidRPr="00E35EA4">
        <w:rPr>
          <w:rFonts w:ascii="Times New Roman" w:hAnsi="Times New Roman" w:cs="Times New Roman"/>
          <w:bCs/>
          <w:sz w:val="20"/>
          <w:szCs w:val="20"/>
          <w:lang w:val="en-US"/>
        </w:rPr>
        <w:t>z</w:t>
      </w:r>
      <w:r w:rsidRPr="00E35EA4">
        <w:rPr>
          <w:rFonts w:ascii="Times New Roman" w:hAnsi="Times New Roman" w:cs="Times New Roman"/>
          <w:bCs/>
          <w:sz w:val="20"/>
          <w:szCs w:val="20"/>
          <w:lang w:val="en-US"/>
        </w:rPr>
        <w:t xml:space="preserve"> with an input strength of 120 mV, </w:t>
      </w:r>
      <w:proofErr w:type="spellStart"/>
      <w:r w:rsidRPr="00E35EA4">
        <w:rPr>
          <w:rFonts w:ascii="Times New Roman" w:hAnsi="Times New Roman" w:cs="Times New Roman"/>
          <w:bCs/>
          <w:i/>
          <w:sz w:val="20"/>
          <w:szCs w:val="20"/>
          <w:lang w:val="en-US"/>
        </w:rPr>
        <w:t>NI_slopev</w:t>
      </w:r>
      <w:proofErr w:type="spellEnd"/>
      <w:r w:rsidRPr="00E35EA4">
        <w:rPr>
          <w:rFonts w:ascii="Times New Roman" w:hAnsi="Times New Roman" w:cs="Times New Roman"/>
          <w:bCs/>
          <w:sz w:val="20"/>
          <w:szCs w:val="20"/>
          <w:lang w:val="en-US"/>
        </w:rPr>
        <w:t xml:space="preserve"> of 1.2, </w:t>
      </w:r>
      <w:r w:rsidRPr="00E35EA4">
        <w:rPr>
          <w:rFonts w:ascii="Times New Roman" w:hAnsi="Times New Roman" w:cs="Times New Roman"/>
          <w:bCs/>
          <w:i/>
          <w:sz w:val="20"/>
          <w:szCs w:val="20"/>
          <w:lang w:val="en-US"/>
        </w:rPr>
        <w:t xml:space="preserve">damping </w:t>
      </w:r>
      <w:r w:rsidRPr="00E35EA4">
        <w:rPr>
          <w:rFonts w:ascii="Times New Roman" w:hAnsi="Times New Roman" w:cs="Times New Roman"/>
          <w:bCs/>
          <w:sz w:val="20"/>
          <w:szCs w:val="20"/>
          <w:lang w:val="en-US"/>
        </w:rPr>
        <w:t xml:space="preserve">of 0.03, </w:t>
      </w:r>
      <w:proofErr w:type="spellStart"/>
      <w:r w:rsidRPr="00E35EA4">
        <w:rPr>
          <w:rFonts w:ascii="Times New Roman" w:hAnsi="Times New Roman" w:cs="Times New Roman"/>
          <w:bCs/>
          <w:i/>
          <w:sz w:val="20"/>
          <w:szCs w:val="20"/>
          <w:lang w:val="en-US"/>
        </w:rPr>
        <w:t>mdaming</w:t>
      </w:r>
      <w:proofErr w:type="spellEnd"/>
      <w:r w:rsidRPr="00E35EA4">
        <w:rPr>
          <w:rFonts w:ascii="Times New Roman" w:hAnsi="Times New Roman" w:cs="Times New Roman"/>
          <w:bCs/>
          <w:i/>
          <w:sz w:val="20"/>
          <w:szCs w:val="20"/>
          <w:lang w:val="en-US"/>
        </w:rPr>
        <w:t xml:space="preserve"> </w:t>
      </w:r>
      <w:r w:rsidRPr="00E35EA4">
        <w:rPr>
          <w:rFonts w:ascii="Times New Roman" w:hAnsi="Times New Roman" w:cs="Times New Roman"/>
          <w:bCs/>
          <w:sz w:val="20"/>
          <w:szCs w:val="20"/>
          <w:lang w:val="en-US"/>
        </w:rPr>
        <w:t xml:space="preserve">of 0.5 and a signal length of 3000 </w:t>
      </w:r>
      <w:proofErr w:type="spellStart"/>
      <w:r w:rsidRPr="00E35EA4">
        <w:rPr>
          <w:rFonts w:ascii="Times New Roman" w:hAnsi="Times New Roman" w:cs="Times New Roman"/>
          <w:bCs/>
          <w:sz w:val="20"/>
          <w:szCs w:val="20"/>
          <w:lang w:val="en-US"/>
        </w:rPr>
        <w:t>ms.</w:t>
      </w:r>
      <w:proofErr w:type="spellEnd"/>
    </w:p>
    <w:p w14:paraId="54C6F6FE" w14:textId="103C276C" w:rsidR="000C3156" w:rsidRPr="00E35EA4" w:rsidRDefault="000C3156" w:rsidP="000C3156">
      <w:pPr>
        <w:pStyle w:val="BodyText"/>
        <w:spacing w:line="360" w:lineRule="auto"/>
        <w:jc w:val="both"/>
        <w:rPr>
          <w:rFonts w:ascii="Times New Roman" w:hAnsi="Times New Roman" w:cs="Times New Roman"/>
          <w:sz w:val="24"/>
          <w:szCs w:val="24"/>
          <w:lang w:val="en-US"/>
        </w:rPr>
      </w:pPr>
      <w:r w:rsidRPr="00E35EA4">
        <w:rPr>
          <w:rFonts w:ascii="Times New Roman" w:hAnsi="Times New Roman" w:cs="Times New Roman"/>
          <w:sz w:val="24"/>
          <w:szCs w:val="24"/>
          <w:lang w:val="en-US"/>
        </w:rPr>
        <w:t>Analog to constant frequency measurements, the short-time Fourier transform (</w:t>
      </w:r>
      <w:proofErr w:type="spellStart"/>
      <w:r w:rsidRPr="00E35EA4">
        <w:rPr>
          <w:rFonts w:ascii="Times New Roman" w:hAnsi="Times New Roman" w:cs="Times New Roman"/>
          <w:sz w:val="24"/>
          <w:szCs w:val="24"/>
          <w:lang w:val="en-US"/>
        </w:rPr>
        <w:t>stF</w:t>
      </w:r>
      <w:r w:rsidR="00B07930" w:rsidRPr="00E35EA4">
        <w:rPr>
          <w:rFonts w:ascii="Times New Roman" w:hAnsi="Times New Roman" w:cs="Times New Roman"/>
          <w:sz w:val="24"/>
          <w:szCs w:val="24"/>
          <w:lang w:val="en-US"/>
        </w:rPr>
        <w:t>T</w:t>
      </w:r>
      <w:proofErr w:type="spellEnd"/>
      <w:r w:rsidRPr="00E35EA4">
        <w:rPr>
          <w:rFonts w:ascii="Times New Roman" w:hAnsi="Times New Roman" w:cs="Times New Roman"/>
          <w:sz w:val="24"/>
          <w:szCs w:val="24"/>
          <w:lang w:val="en-US"/>
        </w:rPr>
        <w:t xml:space="preserve">) gives an impression of the dynamic of processing variable stimuli in time. As the cortex </w:t>
      </w:r>
      <w:r w:rsidR="008E77B0">
        <w:rPr>
          <w:rFonts w:ascii="Times New Roman" w:hAnsi="Times New Roman" w:cs="Times New Roman"/>
          <w:sz w:val="24"/>
          <w:szCs w:val="24"/>
          <w:lang w:val="en-US"/>
        </w:rPr>
        <w:t>processes</w:t>
      </w:r>
      <w:r w:rsidRPr="00E35EA4">
        <w:rPr>
          <w:rFonts w:ascii="Times New Roman" w:hAnsi="Times New Roman" w:cs="Times New Roman"/>
          <w:sz w:val="24"/>
          <w:szCs w:val="24"/>
          <w:lang w:val="en-US"/>
        </w:rPr>
        <w:t xml:space="preserve"> stimuli with different length</w:t>
      </w:r>
      <w:r w:rsidR="008E77B0">
        <w:rPr>
          <w:rFonts w:ascii="Times New Roman" w:hAnsi="Times New Roman" w:cs="Times New Roman"/>
          <w:sz w:val="24"/>
          <w:szCs w:val="24"/>
          <w:lang w:val="en-US"/>
        </w:rPr>
        <w:t>s</w:t>
      </w:r>
      <w:r w:rsidRPr="00E35EA4">
        <w:rPr>
          <w:rFonts w:ascii="Times New Roman" w:hAnsi="Times New Roman" w:cs="Times New Roman"/>
          <w:sz w:val="24"/>
          <w:szCs w:val="24"/>
          <w:lang w:val="en-US"/>
        </w:rPr>
        <w:t xml:space="preserve"> and different phases or arrival times, the frequency space gets more complex</w:t>
      </w:r>
      <w:r w:rsidR="008E77B0">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and the resolution in time holds more dynamics and biological</w:t>
      </w:r>
      <w:r w:rsidR="00B76D4D" w:rsidRPr="00E35EA4">
        <w:rPr>
          <w:rFonts w:ascii="Times New Roman" w:hAnsi="Times New Roman" w:cs="Times New Roman"/>
          <w:sz w:val="24"/>
          <w:szCs w:val="24"/>
          <w:lang w:val="en-US"/>
        </w:rPr>
        <w:t>ly</w:t>
      </w:r>
      <w:r w:rsidRPr="00E35EA4">
        <w:rPr>
          <w:rFonts w:ascii="Times New Roman" w:hAnsi="Times New Roman" w:cs="Times New Roman"/>
          <w:sz w:val="24"/>
          <w:szCs w:val="24"/>
          <w:lang w:val="en-US"/>
        </w:rPr>
        <w:t xml:space="preserve"> relevant information. In Fig</w:t>
      </w:r>
      <w:r w:rsidR="00E3122F"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923DF7" w:rsidRPr="00E35EA4">
        <w:rPr>
          <w:rFonts w:ascii="Times New Roman" w:hAnsi="Times New Roman" w:cs="Times New Roman"/>
          <w:sz w:val="24"/>
          <w:szCs w:val="24"/>
          <w:lang w:val="en-US"/>
        </w:rPr>
        <w:t>T7</w:t>
      </w:r>
      <w:r w:rsidR="00C521E6">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there is an example of a decoded stationary signal of 12 inputs transformed in time </w:t>
      </w:r>
      <w:r w:rsidR="00D97B28" w:rsidRPr="00E35EA4">
        <w:rPr>
          <w:rFonts w:ascii="Times New Roman" w:hAnsi="Times New Roman" w:cs="Times New Roman"/>
          <w:sz w:val="24"/>
          <w:szCs w:val="24"/>
          <w:lang w:val="en-US"/>
        </w:rPr>
        <w:t>F</w:t>
      </w:r>
      <w:r w:rsidRPr="00E35EA4">
        <w:rPr>
          <w:rFonts w:ascii="Times New Roman" w:hAnsi="Times New Roman" w:cs="Times New Roman"/>
          <w:sz w:val="24"/>
          <w:szCs w:val="24"/>
          <w:lang w:val="en-US"/>
        </w:rPr>
        <w:t>ourier space over 4 seconds. It is evident that the constant signal produc</w:t>
      </w:r>
      <w:r w:rsidR="009F605D" w:rsidRPr="00E35EA4">
        <w:rPr>
          <w:rFonts w:ascii="Times New Roman" w:hAnsi="Times New Roman" w:cs="Times New Roman"/>
          <w:sz w:val="24"/>
          <w:szCs w:val="24"/>
          <w:lang w:val="en-US"/>
        </w:rPr>
        <w:t>es a constant frequency behavio</w:t>
      </w:r>
      <w:r w:rsidRPr="00E35EA4">
        <w:rPr>
          <w:rFonts w:ascii="Times New Roman" w:hAnsi="Times New Roman" w:cs="Times New Roman"/>
          <w:sz w:val="24"/>
          <w:szCs w:val="24"/>
          <w:lang w:val="en-US"/>
        </w:rPr>
        <w:t xml:space="preserve">r over time. </w:t>
      </w:r>
      <w:r w:rsidR="00B76D4D" w:rsidRPr="00E35EA4">
        <w:rPr>
          <w:rFonts w:ascii="Times New Roman" w:hAnsi="Times New Roman" w:cs="Times New Roman"/>
          <w:sz w:val="24"/>
          <w:szCs w:val="24"/>
          <w:lang w:val="en-US"/>
        </w:rPr>
        <w:t xml:space="preserve">Additionally, </w:t>
      </w:r>
      <w:r w:rsidRPr="00E35EA4">
        <w:rPr>
          <w:rFonts w:ascii="Times New Roman" w:hAnsi="Times New Roman" w:cs="Times New Roman"/>
          <w:sz w:val="24"/>
          <w:szCs w:val="24"/>
          <w:lang w:val="en-US"/>
        </w:rPr>
        <w:t>the 12 stimuli overtones are again decoded</w:t>
      </w:r>
      <w:r w:rsidR="008E77B0">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similar</w:t>
      </w:r>
      <w:r w:rsidR="008E77B0">
        <w:rPr>
          <w:rFonts w:ascii="Times New Roman" w:hAnsi="Times New Roman" w:cs="Times New Roman"/>
          <w:sz w:val="24"/>
          <w:szCs w:val="24"/>
          <w:lang w:val="en-US"/>
        </w:rPr>
        <w:t>ly</w:t>
      </w:r>
      <w:r w:rsidRPr="00E35EA4">
        <w:rPr>
          <w:rFonts w:ascii="Times New Roman" w:hAnsi="Times New Roman" w:cs="Times New Roman"/>
          <w:sz w:val="24"/>
          <w:szCs w:val="24"/>
          <w:lang w:val="en-US"/>
        </w:rPr>
        <w:t xml:space="preserve"> shown in Fig</w:t>
      </w:r>
      <w:r w:rsidR="00130A77"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064A50" w:rsidRPr="00E35EA4">
        <w:rPr>
          <w:rFonts w:ascii="Times New Roman" w:hAnsi="Times New Roman" w:cs="Times New Roman"/>
          <w:sz w:val="24"/>
          <w:szCs w:val="24"/>
          <w:lang w:val="en-US"/>
        </w:rPr>
        <w:t>T5</w:t>
      </w:r>
      <w:r w:rsidRPr="00E35EA4">
        <w:rPr>
          <w:rFonts w:ascii="Times New Roman" w:hAnsi="Times New Roman" w:cs="Times New Roman"/>
          <w:sz w:val="24"/>
          <w:szCs w:val="24"/>
          <w:lang w:val="en-US"/>
        </w:rPr>
        <w:t xml:space="preserve"> and </w:t>
      </w:r>
      <w:r w:rsidR="00064A50" w:rsidRPr="00E35EA4">
        <w:rPr>
          <w:rFonts w:ascii="Times New Roman" w:hAnsi="Times New Roman" w:cs="Times New Roman"/>
          <w:sz w:val="24"/>
          <w:szCs w:val="24"/>
          <w:lang w:val="en-US"/>
        </w:rPr>
        <w:t>T6</w:t>
      </w:r>
      <w:r w:rsidRPr="00E35EA4">
        <w:rPr>
          <w:rFonts w:ascii="Times New Roman" w:hAnsi="Times New Roman" w:cs="Times New Roman"/>
          <w:sz w:val="24"/>
          <w:szCs w:val="24"/>
          <w:lang w:val="en-US"/>
        </w:rPr>
        <w:t xml:space="preserve">. The </w:t>
      </w:r>
      <w:proofErr w:type="spellStart"/>
      <w:r w:rsidRPr="00E35EA4">
        <w:rPr>
          <w:rFonts w:ascii="Times New Roman" w:hAnsi="Times New Roman" w:cs="Times New Roman"/>
          <w:sz w:val="24"/>
          <w:szCs w:val="24"/>
          <w:lang w:val="en-US"/>
        </w:rPr>
        <w:t>stFT</w:t>
      </w:r>
      <w:proofErr w:type="spellEnd"/>
      <w:r w:rsidRPr="00E35EA4">
        <w:rPr>
          <w:rFonts w:ascii="Times New Roman" w:hAnsi="Times New Roman" w:cs="Times New Roman"/>
          <w:sz w:val="24"/>
          <w:szCs w:val="24"/>
          <w:lang w:val="en-US"/>
        </w:rPr>
        <w:t xml:space="preserve"> is executed by the script </w:t>
      </w:r>
      <w:proofErr w:type="spellStart"/>
      <w:r w:rsidRPr="00E35EA4">
        <w:rPr>
          <w:rFonts w:ascii="Times New Roman" w:hAnsi="Times New Roman" w:cs="Times New Roman"/>
          <w:i/>
          <w:sz w:val="24"/>
          <w:szCs w:val="24"/>
          <w:lang w:val="en-US"/>
        </w:rPr>
        <w:t>s</w:t>
      </w:r>
      <w:r w:rsidR="001A4B6C" w:rsidRPr="00E35EA4">
        <w:rPr>
          <w:rFonts w:ascii="Times New Roman" w:hAnsi="Times New Roman" w:cs="Times New Roman"/>
          <w:i/>
          <w:sz w:val="24"/>
          <w:szCs w:val="24"/>
          <w:lang w:val="en-US"/>
        </w:rPr>
        <w:t>tFT_sub</w:t>
      </w:r>
      <w:r w:rsidRPr="00E35EA4">
        <w:rPr>
          <w:rFonts w:ascii="Times New Roman" w:hAnsi="Times New Roman" w:cs="Times New Roman"/>
          <w:i/>
          <w:sz w:val="24"/>
          <w:szCs w:val="24"/>
          <w:lang w:val="en-US"/>
        </w:rPr>
        <w:t>.m</w:t>
      </w:r>
      <w:proofErr w:type="spellEnd"/>
      <w:r w:rsidRPr="00E35EA4">
        <w:rPr>
          <w:rFonts w:ascii="Times New Roman" w:hAnsi="Times New Roman" w:cs="Times New Roman"/>
          <w:sz w:val="24"/>
          <w:szCs w:val="24"/>
          <w:lang w:val="en-US"/>
        </w:rPr>
        <w:t>.</w:t>
      </w:r>
    </w:p>
    <w:p w14:paraId="6FFE63FC" w14:textId="77777777" w:rsidR="000C3156" w:rsidRPr="00E35EA4" w:rsidRDefault="000C3156" w:rsidP="000C3156">
      <w:pPr>
        <w:pStyle w:val="BodyText"/>
        <w:rPr>
          <w:rFonts w:ascii="Times New Roman" w:hAnsi="Times New Roman" w:cs="Times New Roman"/>
          <w:lang w:val="en-US"/>
        </w:rPr>
      </w:pPr>
      <w:r w:rsidRPr="00E35EA4">
        <w:rPr>
          <w:rFonts w:ascii="Times New Roman" w:hAnsi="Times New Roman" w:cs="Times New Roman"/>
          <w:noProof/>
          <w:lang w:val="en-US" w:eastAsia="en-GB"/>
        </w:rPr>
        <w:drawing>
          <wp:inline distT="0" distB="0" distL="0" distR="0" wp14:anchorId="31C31E7C" wp14:editId="25755B1B">
            <wp:extent cx="5762625" cy="2466975"/>
            <wp:effectExtent l="0" t="0" r="9525" b="9525"/>
            <wp:docPr id="12312" name="Grafik 12312" descr="I:\Masterarbeit_BioWis\Netlogo\Skripts\Figure Paper\Figure Example Analysis\Figure SFT\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Masterarbeit_BioWis\Netlogo\Skripts\Figure Paper\Figure Example Analysis\Figure SFT\example.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2625" cy="2466975"/>
                    </a:xfrm>
                    <a:prstGeom prst="rect">
                      <a:avLst/>
                    </a:prstGeom>
                    <a:noFill/>
                    <a:ln>
                      <a:noFill/>
                    </a:ln>
                  </pic:spPr>
                </pic:pic>
              </a:graphicData>
            </a:graphic>
          </wp:inline>
        </w:drawing>
      </w:r>
    </w:p>
    <w:p w14:paraId="0D4EA21A" w14:textId="7E9F77A4" w:rsidR="000C3156" w:rsidRPr="00E35EA4" w:rsidRDefault="000C3156" w:rsidP="000C3156">
      <w:pPr>
        <w:pStyle w:val="BodyText"/>
        <w:jc w:val="both"/>
        <w:rPr>
          <w:rFonts w:ascii="Times New Roman" w:hAnsi="Times New Roman" w:cs="Times New Roman"/>
          <w:sz w:val="20"/>
          <w:szCs w:val="20"/>
          <w:lang w:val="en-US"/>
        </w:rPr>
      </w:pPr>
      <w:r w:rsidRPr="00E35EA4">
        <w:rPr>
          <w:rFonts w:ascii="Times New Roman" w:hAnsi="Times New Roman" w:cs="Times New Roman"/>
          <w:b/>
          <w:sz w:val="20"/>
          <w:szCs w:val="20"/>
          <w:lang w:val="en-US"/>
        </w:rPr>
        <w:t xml:space="preserve">Figure </w:t>
      </w:r>
      <w:r w:rsidR="001D7EFC" w:rsidRPr="00E35EA4">
        <w:rPr>
          <w:rFonts w:ascii="Times New Roman" w:hAnsi="Times New Roman" w:cs="Times New Roman"/>
          <w:b/>
          <w:sz w:val="20"/>
          <w:szCs w:val="20"/>
          <w:lang w:val="en-US"/>
        </w:rPr>
        <w:t>T7</w:t>
      </w:r>
      <w:r w:rsidRPr="00E35EA4">
        <w:rPr>
          <w:rFonts w:ascii="Times New Roman" w:hAnsi="Times New Roman" w:cs="Times New Roman"/>
          <w:b/>
          <w:sz w:val="20"/>
          <w:szCs w:val="20"/>
          <w:lang w:val="en-US"/>
        </w:rPr>
        <w:t>:</w:t>
      </w:r>
      <w:r w:rsidRPr="00E35EA4">
        <w:rPr>
          <w:rFonts w:ascii="Times New Roman" w:hAnsi="Times New Roman" w:cs="Times New Roman"/>
          <w:sz w:val="20"/>
          <w:szCs w:val="20"/>
          <w:lang w:val="en-US"/>
        </w:rPr>
        <w:t xml:space="preserve"> Short-time Fourier Transform (</w:t>
      </w:r>
      <w:proofErr w:type="spellStart"/>
      <w:r w:rsidRPr="00E35EA4">
        <w:rPr>
          <w:rFonts w:ascii="Times New Roman" w:hAnsi="Times New Roman" w:cs="Times New Roman"/>
          <w:sz w:val="20"/>
          <w:szCs w:val="20"/>
          <w:lang w:val="en-US"/>
        </w:rPr>
        <w:t>stFT</w:t>
      </w:r>
      <w:proofErr w:type="spellEnd"/>
      <w:r w:rsidRPr="00E35EA4">
        <w:rPr>
          <w:rFonts w:ascii="Times New Roman" w:hAnsi="Times New Roman" w:cs="Times New Roman"/>
          <w:sz w:val="20"/>
          <w:szCs w:val="20"/>
          <w:lang w:val="en-US"/>
        </w:rPr>
        <w:t xml:space="preserve">) of EEG1 of an integrated signal using the parameter described above. 12 Input frequencies and their overtones can be observed constantly over a period of 3 s. The window size for the </w:t>
      </w:r>
      <w:proofErr w:type="spellStart"/>
      <w:r w:rsidRPr="00E35EA4">
        <w:rPr>
          <w:rFonts w:ascii="Times New Roman" w:hAnsi="Times New Roman" w:cs="Times New Roman"/>
          <w:sz w:val="20"/>
          <w:szCs w:val="20"/>
          <w:lang w:val="en-US"/>
        </w:rPr>
        <w:t>stFT</w:t>
      </w:r>
      <w:proofErr w:type="spellEnd"/>
      <w:r w:rsidRPr="00E35EA4">
        <w:rPr>
          <w:rFonts w:ascii="Times New Roman" w:hAnsi="Times New Roman" w:cs="Times New Roman"/>
          <w:sz w:val="20"/>
          <w:szCs w:val="20"/>
          <w:lang w:val="en-US"/>
        </w:rPr>
        <w:t xml:space="preserve"> is 500 </w:t>
      </w:r>
      <w:proofErr w:type="spellStart"/>
      <w:r w:rsidRPr="00E35EA4">
        <w:rPr>
          <w:rFonts w:ascii="Times New Roman" w:hAnsi="Times New Roman" w:cs="Times New Roman"/>
          <w:sz w:val="20"/>
          <w:szCs w:val="20"/>
          <w:lang w:val="en-US"/>
        </w:rPr>
        <w:t>ms</w:t>
      </w:r>
      <w:proofErr w:type="spellEnd"/>
      <w:r w:rsidR="000D587E">
        <w:rPr>
          <w:rFonts w:ascii="Times New Roman" w:hAnsi="Times New Roman" w:cs="Times New Roman"/>
          <w:sz w:val="20"/>
          <w:szCs w:val="20"/>
          <w:lang w:val="en-US"/>
        </w:rPr>
        <w:t>,</w:t>
      </w:r>
      <w:r w:rsidRPr="00E35EA4">
        <w:rPr>
          <w:rFonts w:ascii="Times New Roman" w:hAnsi="Times New Roman" w:cs="Times New Roman"/>
          <w:sz w:val="20"/>
          <w:szCs w:val="20"/>
          <w:lang w:val="en-US"/>
        </w:rPr>
        <w:t xml:space="preserve"> and the sampling rate is 1000 Hz. </w:t>
      </w:r>
      <w:r w:rsidRPr="00E35EA4">
        <w:rPr>
          <w:rFonts w:ascii="Times New Roman" w:hAnsi="Times New Roman" w:cs="Times New Roman"/>
          <w:sz w:val="20"/>
          <w:lang w:val="en-US"/>
        </w:rPr>
        <w:t>The wave pattern is created by 12 inputs with peak input</w:t>
      </w:r>
      <w:r w:rsidR="000D587E">
        <w:rPr>
          <w:rFonts w:ascii="Times New Roman" w:hAnsi="Times New Roman" w:cs="Times New Roman"/>
          <w:sz w:val="20"/>
          <w:lang w:val="en-US"/>
        </w:rPr>
        <w:t>s</w:t>
      </w:r>
      <w:r w:rsidRPr="00E35EA4">
        <w:rPr>
          <w:rFonts w:ascii="Times New Roman" w:hAnsi="Times New Roman" w:cs="Times New Roman"/>
          <w:sz w:val="20"/>
          <w:lang w:val="en-US"/>
        </w:rPr>
        <w:t xml:space="preserve"> of 13, 17, 23, 29, 31, 37, 41, 43, 47, 53, 59, 61 Hz. The location of EEG1 is x = 30 and y = 30.</w:t>
      </w:r>
    </w:p>
    <w:p w14:paraId="454C9756" w14:textId="77777777" w:rsidR="000C3156" w:rsidRPr="00E35EA4" w:rsidRDefault="000C3156" w:rsidP="000C3156">
      <w:pPr>
        <w:pStyle w:val="Heading3"/>
        <w:rPr>
          <w:rFonts w:ascii="Times New Roman" w:hAnsi="Times New Roman" w:cs="Times New Roman"/>
          <w:lang w:val="en-US"/>
        </w:rPr>
      </w:pPr>
      <w:r w:rsidRPr="00E35EA4">
        <w:rPr>
          <w:rFonts w:ascii="Times New Roman" w:hAnsi="Times New Roman" w:cs="Times New Roman"/>
          <w:lang w:val="en-US"/>
        </w:rPr>
        <w:lastRenderedPageBreak/>
        <w:t>Avalanche Analysis</w:t>
      </w:r>
    </w:p>
    <w:p w14:paraId="30B98B46" w14:textId="280C6797" w:rsidR="000C3156" w:rsidRPr="00E35EA4" w:rsidRDefault="000C3156" w:rsidP="000C3156">
      <w:pPr>
        <w:spacing w:line="360" w:lineRule="auto"/>
        <w:jc w:val="both"/>
        <w:rPr>
          <w:rFonts w:ascii="Times New Roman" w:hAnsi="Times New Roman" w:cs="Times New Roman"/>
          <w:bCs/>
          <w:sz w:val="24"/>
          <w:szCs w:val="24"/>
          <w:lang w:val="en-US"/>
        </w:rPr>
      </w:pPr>
      <w:r w:rsidRPr="00E35EA4">
        <w:rPr>
          <w:rFonts w:ascii="Times New Roman" w:hAnsi="Times New Roman" w:cs="Times New Roman"/>
          <w:bCs/>
          <w:sz w:val="24"/>
          <w:szCs w:val="24"/>
          <w:lang w:val="en-US"/>
        </w:rPr>
        <w:t xml:space="preserve">The second </w:t>
      </w:r>
      <w:r w:rsidR="002A097D" w:rsidRPr="00E35EA4">
        <w:rPr>
          <w:rFonts w:ascii="Times New Roman" w:hAnsi="Times New Roman" w:cs="Times New Roman"/>
          <w:bCs/>
          <w:sz w:val="24"/>
          <w:szCs w:val="24"/>
          <w:lang w:val="en-US"/>
        </w:rPr>
        <w:t>analysis</w:t>
      </w:r>
      <w:r w:rsidR="006F368A">
        <w:rPr>
          <w:rFonts w:ascii="Times New Roman" w:hAnsi="Times New Roman" w:cs="Times New Roman"/>
          <w:bCs/>
          <w:sz w:val="24"/>
          <w:szCs w:val="24"/>
          <w:lang w:val="en-US"/>
        </w:rPr>
        <w:t xml:space="preserve"> </w:t>
      </w:r>
      <w:r w:rsidRPr="00E35EA4">
        <w:rPr>
          <w:rFonts w:ascii="Times New Roman" w:hAnsi="Times New Roman" w:cs="Times New Roman"/>
          <w:bCs/>
          <w:sz w:val="24"/>
          <w:szCs w:val="24"/>
          <w:lang w:val="en-US"/>
        </w:rPr>
        <w:t xml:space="preserve">script written in </w:t>
      </w:r>
      <w:proofErr w:type="spellStart"/>
      <w:r w:rsidRPr="00E35EA4">
        <w:rPr>
          <w:rFonts w:ascii="Times New Roman" w:hAnsi="Times New Roman" w:cs="Times New Roman"/>
          <w:bCs/>
          <w:sz w:val="24"/>
          <w:szCs w:val="24"/>
          <w:lang w:val="en-US"/>
        </w:rPr>
        <w:t>Matlab</w:t>
      </w:r>
      <w:proofErr w:type="spellEnd"/>
      <w:r w:rsidRPr="00E35EA4">
        <w:rPr>
          <w:rFonts w:ascii="Times New Roman" w:hAnsi="Times New Roman" w:cs="Times New Roman"/>
          <w:bCs/>
          <w:sz w:val="24"/>
          <w:szCs w:val="24"/>
          <w:lang w:val="en-US"/>
        </w:rPr>
        <w:t xml:space="preserve"> – language is named </w:t>
      </w:r>
      <w:proofErr w:type="spellStart"/>
      <w:r w:rsidRPr="00E35EA4">
        <w:rPr>
          <w:rFonts w:ascii="Times New Roman" w:hAnsi="Times New Roman" w:cs="Times New Roman"/>
          <w:bCs/>
          <w:i/>
          <w:sz w:val="24"/>
          <w:szCs w:val="24"/>
          <w:lang w:val="en-US"/>
        </w:rPr>
        <w:t>avalancheanalysis</w:t>
      </w:r>
      <w:r w:rsidR="00C4488B" w:rsidRPr="00E35EA4">
        <w:rPr>
          <w:rFonts w:ascii="Times New Roman" w:hAnsi="Times New Roman" w:cs="Times New Roman"/>
          <w:bCs/>
          <w:i/>
          <w:sz w:val="24"/>
          <w:szCs w:val="24"/>
          <w:lang w:val="en-US"/>
        </w:rPr>
        <w:t>_sub</w:t>
      </w:r>
      <w:r w:rsidRPr="00E35EA4">
        <w:rPr>
          <w:rFonts w:ascii="Times New Roman" w:hAnsi="Times New Roman" w:cs="Times New Roman"/>
          <w:bCs/>
          <w:i/>
          <w:sz w:val="24"/>
          <w:szCs w:val="24"/>
          <w:lang w:val="en-US"/>
        </w:rPr>
        <w:t>.m</w:t>
      </w:r>
      <w:proofErr w:type="spellEnd"/>
      <w:r w:rsidRPr="00E35EA4">
        <w:rPr>
          <w:rFonts w:ascii="Times New Roman" w:hAnsi="Times New Roman" w:cs="Times New Roman"/>
          <w:b/>
          <w:bCs/>
          <w:sz w:val="24"/>
          <w:szCs w:val="24"/>
          <w:lang w:val="en-US"/>
        </w:rPr>
        <w:t>.</w:t>
      </w:r>
      <w:r w:rsidRPr="00E35EA4">
        <w:rPr>
          <w:rFonts w:ascii="Times New Roman" w:hAnsi="Times New Roman" w:cs="Times New Roman"/>
          <w:bCs/>
          <w:sz w:val="24"/>
          <w:szCs w:val="24"/>
          <w:lang w:val="en-US"/>
        </w:rPr>
        <w:t xml:space="preserve"> It focuses on the analysis of the peaks of the MEA- and EEG-signal. </w:t>
      </w:r>
      <w:proofErr w:type="gramStart"/>
      <w:r w:rsidRPr="00E35EA4">
        <w:rPr>
          <w:rFonts w:ascii="Times New Roman" w:hAnsi="Times New Roman" w:cs="Times New Roman"/>
          <w:bCs/>
          <w:sz w:val="24"/>
          <w:szCs w:val="24"/>
          <w:lang w:val="en-US"/>
        </w:rPr>
        <w:t>In order to</w:t>
      </w:r>
      <w:proofErr w:type="gramEnd"/>
      <w:r w:rsidRPr="00E35EA4">
        <w:rPr>
          <w:rFonts w:ascii="Times New Roman" w:hAnsi="Times New Roman" w:cs="Times New Roman"/>
          <w:bCs/>
          <w:sz w:val="24"/>
          <w:szCs w:val="24"/>
          <w:lang w:val="en-US"/>
        </w:rPr>
        <w:t xml:space="preserve"> run the script, open </w:t>
      </w:r>
      <w:proofErr w:type="spellStart"/>
      <w:r w:rsidRPr="00E35EA4">
        <w:rPr>
          <w:rFonts w:ascii="Times New Roman" w:hAnsi="Times New Roman" w:cs="Times New Roman"/>
          <w:bCs/>
          <w:sz w:val="24"/>
          <w:szCs w:val="24"/>
          <w:lang w:val="en-US"/>
        </w:rPr>
        <w:t>Matlab</w:t>
      </w:r>
      <w:proofErr w:type="spellEnd"/>
      <w:r w:rsidRPr="00E35EA4">
        <w:rPr>
          <w:rFonts w:ascii="Times New Roman" w:hAnsi="Times New Roman" w:cs="Times New Roman"/>
          <w:bCs/>
          <w:sz w:val="24"/>
          <w:szCs w:val="24"/>
          <w:lang w:val="en-US"/>
        </w:rPr>
        <w:t xml:space="preserve">, switch to the </w:t>
      </w:r>
      <w:proofErr w:type="spellStart"/>
      <w:r w:rsidRPr="00E35EA4">
        <w:rPr>
          <w:rFonts w:ascii="Times New Roman" w:hAnsi="Times New Roman" w:cs="Times New Roman"/>
          <w:bCs/>
          <w:sz w:val="24"/>
          <w:szCs w:val="24"/>
          <w:lang w:val="en-US"/>
        </w:rPr>
        <w:t>PackageNetlogo</w:t>
      </w:r>
      <w:proofErr w:type="spellEnd"/>
      <w:r w:rsidRPr="00E35EA4">
        <w:rPr>
          <w:rFonts w:ascii="Times New Roman" w:hAnsi="Times New Roman" w:cs="Times New Roman"/>
          <w:bCs/>
          <w:sz w:val="24"/>
          <w:szCs w:val="24"/>
          <w:lang w:val="en-US"/>
        </w:rPr>
        <w:t>/ - folder</w:t>
      </w:r>
      <w:r w:rsidR="006F368A">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and type into the </w:t>
      </w:r>
      <w:r w:rsidRPr="00E35EA4">
        <w:rPr>
          <w:rFonts w:ascii="Times New Roman" w:hAnsi="Times New Roman" w:cs="Times New Roman"/>
          <w:bCs/>
          <w:i/>
          <w:sz w:val="24"/>
          <w:szCs w:val="24"/>
          <w:lang w:val="en-US"/>
        </w:rPr>
        <w:t xml:space="preserve">command window: </w:t>
      </w:r>
      <w:proofErr w:type="spellStart"/>
      <w:r w:rsidRPr="00E35EA4">
        <w:rPr>
          <w:rFonts w:ascii="Times New Roman" w:hAnsi="Times New Roman" w:cs="Times New Roman"/>
          <w:bCs/>
          <w:i/>
          <w:sz w:val="24"/>
          <w:szCs w:val="24"/>
          <w:lang w:val="en-US"/>
        </w:rPr>
        <w:t>avalancheanalysis</w:t>
      </w:r>
      <w:r w:rsidR="00313C1C" w:rsidRPr="00E35EA4">
        <w:rPr>
          <w:rFonts w:ascii="Times New Roman" w:hAnsi="Times New Roman" w:cs="Times New Roman"/>
          <w:bCs/>
          <w:i/>
          <w:sz w:val="24"/>
          <w:szCs w:val="24"/>
          <w:lang w:val="en-US"/>
        </w:rPr>
        <w:t>_sub</w:t>
      </w:r>
      <w:r w:rsidRPr="00E35EA4">
        <w:rPr>
          <w:rFonts w:ascii="Times New Roman" w:hAnsi="Times New Roman" w:cs="Times New Roman"/>
          <w:bCs/>
          <w:i/>
          <w:sz w:val="24"/>
          <w:szCs w:val="24"/>
          <w:lang w:val="en-US"/>
        </w:rPr>
        <w:t>.m</w:t>
      </w:r>
      <w:proofErr w:type="spellEnd"/>
      <w:r w:rsidRPr="00E35EA4">
        <w:rPr>
          <w:rFonts w:ascii="Times New Roman" w:hAnsi="Times New Roman" w:cs="Times New Roman"/>
          <w:bCs/>
          <w:i/>
          <w:sz w:val="24"/>
          <w:szCs w:val="24"/>
          <w:lang w:val="en-US"/>
        </w:rPr>
        <w:t>.</w:t>
      </w:r>
      <w:r w:rsidRPr="00E35EA4">
        <w:rPr>
          <w:rFonts w:ascii="Times New Roman" w:hAnsi="Times New Roman" w:cs="Times New Roman"/>
          <w:bCs/>
          <w:sz w:val="24"/>
          <w:szCs w:val="24"/>
          <w:lang w:val="en-US"/>
        </w:rPr>
        <w:t xml:space="preserve"> The script will run a peak</w:t>
      </w:r>
      <w:r w:rsidR="006F368A">
        <w:rPr>
          <w:rFonts w:ascii="Times New Roman" w:hAnsi="Times New Roman" w:cs="Times New Roman"/>
          <w:bCs/>
          <w:sz w:val="24"/>
          <w:szCs w:val="24"/>
          <w:lang w:val="en-US"/>
        </w:rPr>
        <w:t xml:space="preserve"> </w:t>
      </w:r>
      <w:r w:rsidRPr="00E35EA4">
        <w:rPr>
          <w:rFonts w:ascii="Times New Roman" w:hAnsi="Times New Roman" w:cs="Times New Roman"/>
          <w:bCs/>
          <w:sz w:val="24"/>
          <w:szCs w:val="24"/>
          <w:lang w:val="en-US"/>
        </w:rPr>
        <w:t xml:space="preserve">identifier and plot the peaks to the signals of the simulation (Fig. </w:t>
      </w:r>
      <w:r w:rsidR="00277B13" w:rsidRPr="00E35EA4">
        <w:rPr>
          <w:rFonts w:ascii="Times New Roman" w:hAnsi="Times New Roman" w:cs="Times New Roman"/>
          <w:bCs/>
          <w:sz w:val="24"/>
          <w:szCs w:val="24"/>
          <w:lang w:val="en-US"/>
        </w:rPr>
        <w:t>T8 &amp; T9</w:t>
      </w:r>
      <w:r w:rsidRPr="00E35EA4">
        <w:rPr>
          <w:rFonts w:ascii="Times New Roman" w:hAnsi="Times New Roman" w:cs="Times New Roman"/>
          <w:bCs/>
          <w:sz w:val="24"/>
          <w:szCs w:val="24"/>
          <w:lang w:val="en-US"/>
        </w:rPr>
        <w:t>).</w:t>
      </w:r>
      <w:r w:rsidR="002D34A1" w:rsidRPr="00E35EA4">
        <w:rPr>
          <w:rFonts w:ascii="Times New Roman" w:hAnsi="Times New Roman" w:cs="Times New Roman"/>
          <w:bCs/>
          <w:color w:val="FF0000"/>
          <w:sz w:val="24"/>
          <w:szCs w:val="24"/>
          <w:lang w:val="en-US"/>
        </w:rPr>
        <w:t xml:space="preserve"> </w:t>
      </w:r>
      <w:r w:rsidRPr="00E35EA4">
        <w:rPr>
          <w:rFonts w:ascii="Times New Roman" w:hAnsi="Times New Roman" w:cs="Times New Roman"/>
          <w:bCs/>
          <w:sz w:val="24"/>
          <w:szCs w:val="24"/>
          <w:lang w:val="en-US"/>
        </w:rPr>
        <w:t>The second part of the script contains a peak</w:t>
      </w:r>
      <w:r w:rsidR="006F368A">
        <w:rPr>
          <w:rFonts w:ascii="Times New Roman" w:hAnsi="Times New Roman" w:cs="Times New Roman"/>
          <w:bCs/>
          <w:sz w:val="24"/>
          <w:szCs w:val="24"/>
          <w:lang w:val="en-US"/>
        </w:rPr>
        <w:t xml:space="preserve"> </w:t>
      </w:r>
      <w:r w:rsidRPr="00E35EA4">
        <w:rPr>
          <w:rFonts w:ascii="Times New Roman" w:hAnsi="Times New Roman" w:cs="Times New Roman"/>
          <w:bCs/>
          <w:sz w:val="24"/>
          <w:szCs w:val="24"/>
          <w:lang w:val="en-US"/>
        </w:rPr>
        <w:t>counter and a module to calculate a fit</w:t>
      </w:r>
      <w:r w:rsidR="006F368A">
        <w:rPr>
          <w:rFonts w:ascii="Times New Roman" w:hAnsi="Times New Roman" w:cs="Times New Roman"/>
          <w:bCs/>
          <w:sz w:val="24"/>
          <w:szCs w:val="24"/>
          <w:lang w:val="en-US"/>
        </w:rPr>
        <w:t xml:space="preserve"> </w:t>
      </w:r>
      <w:r w:rsidRPr="00E35EA4">
        <w:rPr>
          <w:rFonts w:ascii="Times New Roman" w:hAnsi="Times New Roman" w:cs="Times New Roman"/>
          <w:bCs/>
          <w:sz w:val="24"/>
          <w:szCs w:val="24"/>
          <w:lang w:val="en-US"/>
        </w:rPr>
        <w:t>curve for the plotted avalanche size (peak size) and its related occurrences (P(s)) (Fig</w:t>
      </w:r>
      <w:r w:rsidR="00402649" w:rsidRPr="00E35EA4">
        <w:rPr>
          <w:rFonts w:ascii="Times New Roman" w:hAnsi="Times New Roman" w:cs="Times New Roman"/>
          <w:bCs/>
          <w:sz w:val="24"/>
          <w:szCs w:val="24"/>
          <w:lang w:val="en-US"/>
        </w:rPr>
        <w:t>.</w:t>
      </w:r>
      <w:r w:rsidRPr="00E35EA4">
        <w:rPr>
          <w:rFonts w:ascii="Times New Roman" w:hAnsi="Times New Roman" w:cs="Times New Roman"/>
          <w:bCs/>
          <w:sz w:val="24"/>
          <w:szCs w:val="24"/>
          <w:lang w:val="en-US"/>
        </w:rPr>
        <w:t xml:space="preserve"> </w:t>
      </w:r>
      <w:r w:rsidR="002D34A1" w:rsidRPr="00E35EA4">
        <w:rPr>
          <w:rFonts w:ascii="Times New Roman" w:hAnsi="Times New Roman" w:cs="Times New Roman"/>
          <w:bCs/>
          <w:sz w:val="24"/>
          <w:szCs w:val="24"/>
          <w:lang w:val="en-US"/>
        </w:rPr>
        <w:t>T10 &amp; T11</w:t>
      </w:r>
      <w:r w:rsidRPr="00E35EA4">
        <w:rPr>
          <w:rFonts w:ascii="Times New Roman" w:hAnsi="Times New Roman" w:cs="Times New Roman"/>
          <w:bCs/>
          <w:sz w:val="24"/>
          <w:szCs w:val="24"/>
          <w:lang w:val="en-US"/>
        </w:rPr>
        <w:t>).</w:t>
      </w:r>
      <w:r w:rsidR="006F368A">
        <w:rPr>
          <w:rFonts w:ascii="Times New Roman" w:hAnsi="Times New Roman" w:cs="Times New Roman"/>
          <w:bCs/>
          <w:sz w:val="24"/>
          <w:szCs w:val="24"/>
          <w:lang w:val="en-US"/>
        </w:rPr>
        <w:t xml:space="preserve"> </w:t>
      </w:r>
      <w:r w:rsidR="00AE6E11" w:rsidRPr="00E35EA4">
        <w:rPr>
          <w:rFonts w:ascii="Times New Roman" w:hAnsi="Times New Roman" w:cs="Times New Roman"/>
          <w:bCs/>
          <w:sz w:val="24"/>
          <w:szCs w:val="24"/>
          <w:lang w:val="en-US"/>
        </w:rPr>
        <w:t xml:space="preserve">The avalanche analysis is utilized for </w:t>
      </w:r>
      <w:r w:rsidRPr="00E35EA4">
        <w:rPr>
          <w:rFonts w:ascii="Times New Roman" w:hAnsi="Times New Roman" w:cs="Times New Roman"/>
          <w:bCs/>
          <w:sz w:val="24"/>
          <w:szCs w:val="24"/>
          <w:lang w:val="en-US"/>
        </w:rPr>
        <w:t xml:space="preserve">a comparison of the </w:t>
      </w:r>
      <w:r w:rsidRPr="00E35EA4">
        <w:rPr>
          <w:rFonts w:ascii="Times New Roman" w:hAnsi="Times New Roman" w:cs="Times New Roman"/>
          <w:bCs/>
          <w:i/>
          <w:sz w:val="24"/>
          <w:szCs w:val="24"/>
          <w:lang w:val="en-US"/>
        </w:rPr>
        <w:t>avalanche analysis</w:t>
      </w:r>
      <w:r w:rsidRPr="00E35EA4">
        <w:rPr>
          <w:rFonts w:ascii="Times New Roman" w:hAnsi="Times New Roman" w:cs="Times New Roman"/>
          <w:bCs/>
          <w:sz w:val="24"/>
          <w:szCs w:val="24"/>
          <w:lang w:val="en-US"/>
        </w:rPr>
        <w:t xml:space="preserve"> of the output of the </w:t>
      </w:r>
      <w:r w:rsidR="002177C3" w:rsidRPr="00E35EA4">
        <w:rPr>
          <w:rFonts w:ascii="Times New Roman" w:hAnsi="Times New Roman" w:cs="Times New Roman"/>
          <w:bCs/>
          <w:sz w:val="24"/>
          <w:szCs w:val="24"/>
          <w:lang w:val="en-US"/>
        </w:rPr>
        <w:t>simulation</w:t>
      </w:r>
      <w:r w:rsidRPr="00E35EA4">
        <w:rPr>
          <w:rFonts w:ascii="Times New Roman" w:hAnsi="Times New Roman" w:cs="Times New Roman"/>
          <w:bCs/>
          <w:i/>
          <w:sz w:val="24"/>
          <w:szCs w:val="24"/>
          <w:lang w:val="en-US"/>
        </w:rPr>
        <w:t xml:space="preserve"> </w:t>
      </w:r>
      <w:r w:rsidRPr="00E35EA4">
        <w:rPr>
          <w:rFonts w:ascii="Times New Roman" w:hAnsi="Times New Roman" w:cs="Times New Roman"/>
          <w:bCs/>
          <w:sz w:val="24"/>
          <w:szCs w:val="24"/>
          <w:lang w:val="en-US"/>
        </w:rPr>
        <w:t>with a similar analysis of real MEA</w:t>
      </w:r>
      <w:r w:rsidR="006F368A">
        <w:rPr>
          <w:rFonts w:ascii="Times New Roman" w:hAnsi="Times New Roman" w:cs="Times New Roman"/>
          <w:bCs/>
          <w:sz w:val="24"/>
          <w:szCs w:val="24"/>
          <w:lang w:val="en-US"/>
        </w:rPr>
        <w:t xml:space="preserve"> </w:t>
      </w:r>
      <w:r w:rsidRPr="00E35EA4">
        <w:rPr>
          <w:rFonts w:ascii="Times New Roman" w:hAnsi="Times New Roman" w:cs="Times New Roman"/>
          <w:bCs/>
          <w:sz w:val="24"/>
          <w:szCs w:val="24"/>
          <w:lang w:val="en-US"/>
        </w:rPr>
        <w:t>data published by Ribeiro</w:t>
      </w:r>
      <w:r w:rsidRPr="00E35EA4">
        <w:rPr>
          <w:rFonts w:ascii="Times New Roman" w:hAnsi="Times New Roman" w:cs="Times New Roman"/>
          <w:bCs/>
          <w:sz w:val="24"/>
          <w:szCs w:val="24"/>
          <w:lang w:val="en-US"/>
        </w:rPr>
        <w:fldChar w:fldCharType="begin"/>
      </w:r>
      <w:r w:rsidRPr="00E35EA4">
        <w:rPr>
          <w:rFonts w:ascii="Times New Roman" w:hAnsi="Times New Roman" w:cs="Times New Roman"/>
          <w:bCs/>
          <w:sz w:val="24"/>
          <w:szCs w:val="24"/>
          <w:lang w:val="en-US"/>
        </w:rPr>
        <w:fldChar w:fldCharType="separate"/>
      </w:r>
      <w:r w:rsidRPr="00E35EA4">
        <w:rPr>
          <w:rFonts w:ascii="Times New Roman" w:hAnsi="Times New Roman" w:cs="Times New Roman"/>
          <w:bCs/>
          <w:sz w:val="24"/>
          <w:szCs w:val="24"/>
          <w:lang w:val="en-US"/>
        </w:rPr>
        <w:t>{Ribeiro, 2010 #2050}</w:t>
      </w:r>
      <w:r w:rsidRPr="00E35EA4">
        <w:rPr>
          <w:rFonts w:ascii="Times New Roman" w:hAnsi="Times New Roman" w:cs="Times New Roman"/>
          <w:bCs/>
          <w:sz w:val="24"/>
          <w:szCs w:val="24"/>
          <w:lang w:val="en-US"/>
        </w:rPr>
        <w:fldChar w:fldCharType="end"/>
      </w:r>
      <w:r w:rsidRPr="00E35EA4">
        <w:rPr>
          <w:rFonts w:ascii="Times New Roman" w:hAnsi="Times New Roman" w:cs="Times New Roman"/>
          <w:bCs/>
          <w:sz w:val="24"/>
          <w:szCs w:val="24"/>
          <w:lang w:val="en-US"/>
        </w:rPr>
        <w:fldChar w:fldCharType="begin"/>
      </w:r>
      <w:r w:rsidR="000E6BF2" w:rsidRPr="00E35EA4">
        <w:rPr>
          <w:rFonts w:ascii="Times New Roman" w:hAnsi="Times New Roman" w:cs="Times New Roman"/>
          <w:bCs/>
          <w:sz w:val="24"/>
          <w:szCs w:val="24"/>
          <w:lang w:val="en-US"/>
        </w:rPr>
        <w:instrText xml:space="preserve"> ADDIN EN.CITE &lt;EndNote&gt;&lt;Cite&gt;&lt;Author&gt;Ribeiro&lt;/Author&gt;&lt;Year&gt;2010&lt;/Year&gt;&lt;RecNum&gt;2050&lt;/RecNum&gt;&lt;DisplayText&gt;&lt;style face="superscript"&gt;18&lt;/style&gt;&lt;/DisplayText&gt;&lt;record&gt;&lt;rec-number&gt;2050&lt;/rec-number&gt;&lt;foreign-keys&gt;&lt;key app="EN" db-id="95zs20ptpsvz02exer4x09e55pt95f20tvv9" timestamp="0"&gt;2050&lt;/key&gt;&lt;/foreign-keys&gt;&lt;ref-type name="Journal Article"&gt;17&lt;/ref-type&gt;&lt;contributors&gt;&lt;authors&gt;&lt;author&gt;Ribeiro, T. L.&lt;/author&gt;&lt;author&gt;Copelli, M.&lt;/author&gt;&lt;author&gt;Caixeta, F.&lt;/author&gt;&lt;author&gt;Belchior, H.&lt;/author&gt;&lt;author&gt;Chialvo, D. R.&lt;/author&gt;&lt;author&gt;Nicolelis, M. A.&lt;/author&gt;&lt;author&gt;Ribeiro, S.&lt;/author&gt;&lt;/authors&gt;&lt;/contributors&gt;&lt;auth-address&gt;Department of Physics, Federal University of Pernambuco (UFPE), Recife, Pernambuco, Brazil.&lt;/auth-address&gt;&lt;titles&gt;&lt;title&gt;Spike avalanches exhibit universal dynamics across the sleep-wake cycle&lt;/title&gt;&lt;secondary-title&gt;PLoS One&lt;/secondary-title&gt;&lt;/titles&gt;&lt;periodical&gt;&lt;full-title&gt;PLoS One&lt;/full-title&gt;&lt;/periodical&gt;&lt;pages&gt;e14129&lt;/pages&gt;&lt;volume&gt;5&lt;/volume&gt;&lt;number&gt;11&lt;/number&gt;&lt;keywords&gt;&lt;keyword&gt;Action Potentials/physiology&lt;/keyword&gt;&lt;keyword&gt;Anesthesia&lt;/keyword&gt;&lt;keyword&gt;Animals&lt;/keyword&gt;&lt;keyword&gt;Brain/cytology/*physiology&lt;/keyword&gt;&lt;keyword&gt;Cerebral Cortex/cytology/physiology&lt;/keyword&gt;&lt;keyword&gt;Hippocampus/cytology/physiology&lt;/keyword&gt;&lt;keyword&gt;Male&lt;/keyword&gt;&lt;keyword&gt;Models, Neurological&lt;/keyword&gt;&lt;keyword&gt;Neurons/physiology&lt;/keyword&gt;&lt;keyword&gt;Rats&lt;/keyword&gt;&lt;keyword&gt;Rats, Long-Evans&lt;/keyword&gt;&lt;keyword&gt;Sleep/physiology&lt;/keyword&gt;&lt;keyword&gt;Synaptic Transmission/*physiology&lt;/keyword&gt;&lt;keyword&gt;Wakefulness/physiology&lt;/keyword&gt;&lt;/keywords&gt;&lt;dates&gt;&lt;year&gt;2010&lt;/year&gt;&lt;pub-dates&gt;&lt;date&gt;Nov 30&lt;/date&gt;&lt;/pub-dates&gt;&lt;/dates&gt;&lt;isbn&gt;1932-6203 (Electronic)&amp;#xD;1932-6203 (Linking)&lt;/isbn&gt;&lt;accession-num&gt;21152422&lt;/accession-num&gt;&lt;urls&gt;&lt;related-urls&gt;&lt;url&gt;http://www.ncbi.nlm.nih.gov/pubmed/21152422&lt;/url&gt;&lt;/related-urls&gt;&lt;/urls&gt;&lt;custom2&gt;PMC2994706&lt;/custom2&gt;&lt;electronic-resource-num&gt;10.1371/journal.pone.0014129&lt;/electronic-resource-num&gt;&lt;/record&gt;&lt;/Cite&gt;&lt;/EndNote&gt;</w:instrText>
      </w:r>
      <w:r w:rsidRPr="00E35EA4">
        <w:rPr>
          <w:rFonts w:ascii="Times New Roman" w:hAnsi="Times New Roman" w:cs="Times New Roman"/>
          <w:bCs/>
          <w:sz w:val="24"/>
          <w:szCs w:val="24"/>
          <w:lang w:val="en-US"/>
        </w:rPr>
        <w:fldChar w:fldCharType="separate"/>
      </w:r>
      <w:r w:rsidR="000E6BF2" w:rsidRPr="00E35EA4">
        <w:rPr>
          <w:rFonts w:ascii="Times New Roman" w:hAnsi="Times New Roman" w:cs="Times New Roman"/>
          <w:bCs/>
          <w:noProof/>
          <w:sz w:val="24"/>
          <w:szCs w:val="24"/>
          <w:vertAlign w:val="superscript"/>
          <w:lang w:val="en-US"/>
        </w:rPr>
        <w:t>18</w:t>
      </w:r>
      <w:r w:rsidRPr="00E35EA4">
        <w:rPr>
          <w:rFonts w:ascii="Times New Roman" w:hAnsi="Times New Roman" w:cs="Times New Roman"/>
          <w:bCs/>
          <w:sz w:val="24"/>
          <w:szCs w:val="24"/>
          <w:lang w:val="en-US"/>
        </w:rPr>
        <w:fldChar w:fldCharType="end"/>
      </w:r>
      <w:r w:rsidRPr="00E35EA4">
        <w:rPr>
          <w:rFonts w:ascii="Times New Roman" w:hAnsi="Times New Roman" w:cs="Times New Roman"/>
          <w:bCs/>
          <w:sz w:val="24"/>
          <w:szCs w:val="24"/>
          <w:lang w:val="en-US"/>
        </w:rPr>
        <w:t xml:space="preserve">. The size distributions help to estimate parameter values such as </w:t>
      </w:r>
      <w:proofErr w:type="spellStart"/>
      <w:r w:rsidRPr="00E35EA4">
        <w:rPr>
          <w:rFonts w:ascii="Times New Roman" w:hAnsi="Times New Roman" w:cs="Times New Roman"/>
          <w:bCs/>
          <w:i/>
          <w:sz w:val="24"/>
          <w:szCs w:val="24"/>
          <w:lang w:val="en-US"/>
        </w:rPr>
        <w:t>NI_slopev</w:t>
      </w:r>
      <w:proofErr w:type="spellEnd"/>
      <w:r w:rsidRPr="00E35EA4">
        <w:rPr>
          <w:rFonts w:ascii="Times New Roman" w:hAnsi="Times New Roman" w:cs="Times New Roman"/>
          <w:bCs/>
          <w:sz w:val="24"/>
          <w:szCs w:val="24"/>
          <w:lang w:val="en-US"/>
        </w:rPr>
        <w:t xml:space="preserve">, </w:t>
      </w:r>
      <w:proofErr w:type="spellStart"/>
      <w:r w:rsidRPr="00E35EA4">
        <w:rPr>
          <w:rFonts w:ascii="Times New Roman" w:hAnsi="Times New Roman" w:cs="Times New Roman"/>
          <w:bCs/>
          <w:i/>
          <w:sz w:val="24"/>
          <w:szCs w:val="24"/>
          <w:lang w:val="en-US"/>
        </w:rPr>
        <w:t>slopeo_damping</w:t>
      </w:r>
      <w:proofErr w:type="spellEnd"/>
      <w:r w:rsidRPr="00E35EA4">
        <w:rPr>
          <w:rFonts w:ascii="Times New Roman" w:hAnsi="Times New Roman" w:cs="Times New Roman"/>
          <w:bCs/>
          <w:sz w:val="24"/>
          <w:szCs w:val="24"/>
          <w:lang w:val="en-US"/>
        </w:rPr>
        <w:t xml:space="preserve">, </w:t>
      </w:r>
      <w:r w:rsidRPr="00E35EA4">
        <w:rPr>
          <w:rFonts w:ascii="Times New Roman" w:hAnsi="Times New Roman" w:cs="Times New Roman"/>
          <w:bCs/>
          <w:i/>
          <w:sz w:val="24"/>
          <w:szCs w:val="24"/>
          <w:lang w:val="en-US"/>
        </w:rPr>
        <w:t>damping</w:t>
      </w:r>
      <w:r w:rsidRPr="00E35EA4">
        <w:rPr>
          <w:rFonts w:ascii="Times New Roman" w:hAnsi="Times New Roman" w:cs="Times New Roman"/>
          <w:bCs/>
          <w:sz w:val="24"/>
          <w:szCs w:val="24"/>
          <w:lang w:val="en-US"/>
        </w:rPr>
        <w:t xml:space="preserve">, </w:t>
      </w:r>
      <w:r w:rsidR="00F22BA6">
        <w:rPr>
          <w:rFonts w:ascii="Times New Roman" w:hAnsi="Times New Roman" w:cs="Times New Roman"/>
          <w:bCs/>
          <w:sz w:val="24"/>
          <w:szCs w:val="24"/>
          <w:lang w:val="en-US"/>
        </w:rPr>
        <w:t xml:space="preserve">the </w:t>
      </w:r>
      <w:r w:rsidRPr="00E35EA4">
        <w:rPr>
          <w:rFonts w:ascii="Times New Roman" w:hAnsi="Times New Roman" w:cs="Times New Roman"/>
          <w:bCs/>
          <w:i/>
          <w:sz w:val="24"/>
          <w:szCs w:val="24"/>
          <w:lang w:val="en-US"/>
        </w:rPr>
        <w:t>ratio of spontaneous activity</w:t>
      </w:r>
      <w:r w:rsidRPr="00E35EA4">
        <w:rPr>
          <w:rFonts w:ascii="Times New Roman" w:hAnsi="Times New Roman" w:cs="Times New Roman"/>
          <w:bCs/>
          <w:sz w:val="24"/>
          <w:szCs w:val="24"/>
          <w:lang w:val="en-US"/>
        </w:rPr>
        <w:t xml:space="preserve">, as well as the input type and strength. Hence, </w:t>
      </w:r>
      <w:r w:rsidR="006D61EC" w:rsidRPr="00E35EA4">
        <w:rPr>
          <w:rFonts w:ascii="Times New Roman" w:hAnsi="Times New Roman" w:cs="Times New Roman"/>
          <w:bCs/>
          <w:sz w:val="24"/>
          <w:szCs w:val="24"/>
          <w:lang w:val="en-US"/>
        </w:rPr>
        <w:t xml:space="preserve">the </w:t>
      </w:r>
      <w:r w:rsidRPr="00E35EA4">
        <w:rPr>
          <w:rFonts w:ascii="Times New Roman" w:hAnsi="Times New Roman" w:cs="Times New Roman"/>
          <w:bCs/>
          <w:sz w:val="24"/>
          <w:szCs w:val="24"/>
          <w:lang w:val="en-US"/>
        </w:rPr>
        <w:t>parameter</w:t>
      </w:r>
      <w:r w:rsidR="006D61EC" w:rsidRPr="00E35EA4">
        <w:rPr>
          <w:rFonts w:ascii="Times New Roman" w:hAnsi="Times New Roman" w:cs="Times New Roman"/>
          <w:bCs/>
          <w:sz w:val="24"/>
          <w:szCs w:val="24"/>
          <w:lang w:val="en-US"/>
        </w:rPr>
        <w:t>s</w:t>
      </w:r>
      <w:r w:rsidRPr="00E35EA4">
        <w:rPr>
          <w:rFonts w:ascii="Times New Roman" w:hAnsi="Times New Roman" w:cs="Times New Roman"/>
          <w:bCs/>
          <w:sz w:val="24"/>
          <w:szCs w:val="24"/>
          <w:lang w:val="en-US"/>
        </w:rPr>
        <w:t xml:space="preserve"> of the model</w:t>
      </w:r>
      <w:r w:rsidR="00B76D4D" w:rsidRPr="00E35EA4">
        <w:rPr>
          <w:rFonts w:ascii="Times New Roman" w:hAnsi="Times New Roman" w:cs="Times New Roman"/>
          <w:bCs/>
          <w:sz w:val="24"/>
          <w:szCs w:val="24"/>
          <w:lang w:val="en-US"/>
        </w:rPr>
        <w:t xml:space="preserve"> that</w:t>
      </w:r>
      <w:r w:rsidRPr="00E35EA4">
        <w:rPr>
          <w:rFonts w:ascii="Times New Roman" w:hAnsi="Times New Roman" w:cs="Times New Roman"/>
          <w:bCs/>
          <w:sz w:val="24"/>
          <w:szCs w:val="24"/>
          <w:lang w:val="en-US"/>
        </w:rPr>
        <w:t xml:space="preserve"> are adjusted are major driving forces for switching between the brain states.</w:t>
      </w:r>
    </w:p>
    <w:p w14:paraId="5920D7FE" w14:textId="77777777" w:rsidR="000C3156" w:rsidRPr="00E35EA4" w:rsidRDefault="000C3156" w:rsidP="000C3156">
      <w:pPr>
        <w:jc w:val="center"/>
        <w:rPr>
          <w:rFonts w:ascii="Times New Roman" w:hAnsi="Times New Roman" w:cs="Times New Roman"/>
          <w:bCs/>
          <w:lang w:val="en-US"/>
        </w:rPr>
      </w:pPr>
      <w:r w:rsidRPr="00E35EA4">
        <w:rPr>
          <w:rFonts w:ascii="Times New Roman" w:hAnsi="Times New Roman" w:cs="Times New Roman"/>
          <w:bCs/>
          <w:noProof/>
          <w:lang w:val="en-US" w:eastAsia="en-GB"/>
        </w:rPr>
        <w:drawing>
          <wp:inline distT="0" distB="0" distL="0" distR="0" wp14:anchorId="2234EF68" wp14:editId="63D11F07">
            <wp:extent cx="5759450" cy="2470150"/>
            <wp:effectExtent l="0" t="0" r="0" b="6350"/>
            <wp:docPr id="27" name="Grafik 27" descr="I:\Masterarbeit_BioWis\Netlogo\Skripts\Figure Paper\Figure Example Analysis\Figure avalanche analysis\ME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sterarbeit_BioWis\Netlogo\Skripts\Figure Paper\Figure Example Analysis\Figure avalanche analysis\MEA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9450" cy="2470150"/>
                    </a:xfrm>
                    <a:prstGeom prst="rect">
                      <a:avLst/>
                    </a:prstGeom>
                    <a:noFill/>
                    <a:ln>
                      <a:noFill/>
                    </a:ln>
                  </pic:spPr>
                </pic:pic>
              </a:graphicData>
            </a:graphic>
          </wp:inline>
        </w:drawing>
      </w:r>
    </w:p>
    <w:p w14:paraId="5C0B03C3" w14:textId="0EBA5526" w:rsidR="000C3156" w:rsidRPr="00E35EA4" w:rsidRDefault="000C3156" w:rsidP="000C3156">
      <w:pPr>
        <w:jc w:val="both"/>
        <w:rPr>
          <w:rFonts w:ascii="Times New Roman" w:hAnsi="Times New Roman" w:cs="Times New Roman"/>
          <w:lang w:val="en-US"/>
        </w:rPr>
      </w:pPr>
      <w:r w:rsidRPr="00E35EA4">
        <w:rPr>
          <w:rFonts w:ascii="Times New Roman" w:hAnsi="Times New Roman" w:cs="Times New Roman"/>
          <w:b/>
          <w:bCs/>
          <w:sz w:val="20"/>
          <w:lang w:val="en-US"/>
        </w:rPr>
        <w:t xml:space="preserve">Figure </w:t>
      </w:r>
      <w:r w:rsidR="00A94390" w:rsidRPr="00E35EA4">
        <w:rPr>
          <w:rFonts w:ascii="Times New Roman" w:hAnsi="Times New Roman" w:cs="Times New Roman"/>
          <w:b/>
          <w:bCs/>
          <w:sz w:val="20"/>
          <w:lang w:val="en-US"/>
        </w:rPr>
        <w:t>T8</w:t>
      </w:r>
      <w:r w:rsidRPr="00E35EA4">
        <w:rPr>
          <w:rFonts w:ascii="Times New Roman" w:hAnsi="Times New Roman" w:cs="Times New Roman"/>
          <w:bCs/>
          <w:sz w:val="20"/>
          <w:lang w:val="en-US"/>
        </w:rPr>
        <w:t>: MEA-plots with the signal shown in green, running average in red</w:t>
      </w:r>
      <w:r w:rsidR="00111108">
        <w:rPr>
          <w:rFonts w:ascii="Times New Roman" w:hAnsi="Times New Roman" w:cs="Times New Roman"/>
          <w:bCs/>
          <w:sz w:val="20"/>
          <w:lang w:val="en-US"/>
        </w:rPr>
        <w:t>,</w:t>
      </w:r>
      <w:r w:rsidRPr="00E35EA4">
        <w:rPr>
          <w:rFonts w:ascii="Times New Roman" w:hAnsi="Times New Roman" w:cs="Times New Roman"/>
          <w:bCs/>
          <w:sz w:val="20"/>
          <w:lang w:val="en-US"/>
        </w:rPr>
        <w:t xml:space="preserve"> and identified peaks in red triangles. The signal is created by 5 inputs with </w:t>
      </w:r>
      <w:r w:rsidR="008B735F" w:rsidRPr="00E35EA4">
        <w:rPr>
          <w:rFonts w:ascii="Times New Roman" w:hAnsi="Times New Roman" w:cs="Times New Roman"/>
          <w:bCs/>
          <w:sz w:val="20"/>
          <w:lang w:val="en-US"/>
        </w:rPr>
        <w:t xml:space="preserve">a </w:t>
      </w:r>
      <w:r w:rsidR="00EF64FB" w:rsidRPr="00E35EA4">
        <w:rPr>
          <w:rFonts w:ascii="Times New Roman" w:hAnsi="Times New Roman" w:cs="Times New Roman"/>
          <w:bCs/>
          <w:sz w:val="20"/>
          <w:lang w:val="en-US"/>
        </w:rPr>
        <w:t xml:space="preserve">frequency </w:t>
      </w:r>
      <w:r w:rsidRPr="00E35EA4">
        <w:rPr>
          <w:rFonts w:ascii="Times New Roman" w:hAnsi="Times New Roman" w:cs="Times New Roman"/>
          <w:bCs/>
          <w:sz w:val="20"/>
          <w:lang w:val="en-US"/>
        </w:rPr>
        <w:t xml:space="preserve">of 7, 11, 13, 17, 19 </w:t>
      </w:r>
      <w:r w:rsidR="00461855" w:rsidRPr="00E35EA4">
        <w:rPr>
          <w:rFonts w:ascii="Times New Roman" w:hAnsi="Times New Roman" w:cs="Times New Roman"/>
          <w:bCs/>
          <w:sz w:val="20"/>
          <w:lang w:val="en-US"/>
        </w:rPr>
        <w:t>Hz</w:t>
      </w:r>
      <w:r w:rsidRPr="00E35EA4">
        <w:rPr>
          <w:rFonts w:ascii="Times New Roman" w:hAnsi="Times New Roman" w:cs="Times New Roman"/>
          <w:bCs/>
          <w:sz w:val="20"/>
          <w:lang w:val="en-US"/>
        </w:rPr>
        <w:t xml:space="preserve"> and a carrier signal with a </w:t>
      </w:r>
      <w:r w:rsidR="00834D6A" w:rsidRPr="00E35EA4">
        <w:rPr>
          <w:rFonts w:ascii="Times New Roman" w:hAnsi="Times New Roman" w:cs="Times New Roman"/>
          <w:bCs/>
          <w:sz w:val="20"/>
          <w:lang w:val="en-US"/>
        </w:rPr>
        <w:t xml:space="preserve">frequency </w:t>
      </w:r>
      <w:r w:rsidRPr="00E35EA4">
        <w:rPr>
          <w:rFonts w:ascii="Times New Roman" w:hAnsi="Times New Roman" w:cs="Times New Roman"/>
          <w:bCs/>
          <w:sz w:val="20"/>
          <w:lang w:val="en-US"/>
        </w:rPr>
        <w:t xml:space="preserve">of 29 </w:t>
      </w:r>
      <w:r w:rsidR="00E37A5A" w:rsidRPr="00E35EA4">
        <w:rPr>
          <w:rFonts w:ascii="Times New Roman" w:hAnsi="Times New Roman" w:cs="Times New Roman"/>
          <w:bCs/>
          <w:sz w:val="20"/>
          <w:lang w:val="en-US"/>
        </w:rPr>
        <w:t>Hz</w:t>
      </w:r>
      <w:r w:rsidRPr="00E35EA4">
        <w:rPr>
          <w:rFonts w:ascii="Times New Roman" w:hAnsi="Times New Roman" w:cs="Times New Roman"/>
          <w:bCs/>
          <w:sz w:val="20"/>
          <w:lang w:val="en-US"/>
        </w:rPr>
        <w:t>.</w:t>
      </w:r>
    </w:p>
    <w:p w14:paraId="2D9C3D89" w14:textId="77777777" w:rsidR="000C3156" w:rsidRPr="00E35EA4" w:rsidRDefault="000C3156" w:rsidP="000C3156">
      <w:pPr>
        <w:jc w:val="center"/>
        <w:rPr>
          <w:rFonts w:ascii="Times New Roman" w:hAnsi="Times New Roman" w:cs="Times New Roman"/>
          <w:bCs/>
          <w:sz w:val="20"/>
          <w:lang w:val="en-US"/>
        </w:rPr>
      </w:pPr>
      <w:r w:rsidRPr="00E35EA4">
        <w:rPr>
          <w:rFonts w:ascii="Times New Roman" w:hAnsi="Times New Roman" w:cs="Times New Roman"/>
          <w:noProof/>
          <w:lang w:val="en-US" w:eastAsia="en-GB"/>
        </w:rPr>
        <w:lastRenderedPageBreak/>
        <w:drawing>
          <wp:inline distT="0" distB="0" distL="0" distR="0" wp14:anchorId="68A03CDC" wp14:editId="664BC4A6">
            <wp:extent cx="5759450" cy="2470150"/>
            <wp:effectExtent l="0" t="0" r="0" b="6350"/>
            <wp:docPr id="31" name="Grafik 31" descr="I:\Masterarbeit_BioWis\Netlogo\Skripts\Figure Paper\Figure Example Analysis\Figure avalanche analysis\eeg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Masterarbeit_BioWis\Netlogo\Skripts\Figure Paper\Figure Example Analysis\Figure avalanche analysis\eegplot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59450" cy="2470150"/>
                    </a:xfrm>
                    <a:prstGeom prst="rect">
                      <a:avLst/>
                    </a:prstGeom>
                    <a:noFill/>
                    <a:ln>
                      <a:noFill/>
                    </a:ln>
                  </pic:spPr>
                </pic:pic>
              </a:graphicData>
            </a:graphic>
          </wp:inline>
        </w:drawing>
      </w:r>
    </w:p>
    <w:p w14:paraId="15EC5985" w14:textId="68F81382" w:rsidR="000C3156" w:rsidRPr="00E35EA4" w:rsidRDefault="000C3156" w:rsidP="00D2241D">
      <w:pPr>
        <w:jc w:val="both"/>
        <w:rPr>
          <w:rFonts w:ascii="Times New Roman" w:hAnsi="Times New Roman" w:cs="Times New Roman"/>
          <w:lang w:val="en-US"/>
        </w:rPr>
      </w:pPr>
      <w:r w:rsidRPr="00E35EA4">
        <w:rPr>
          <w:rFonts w:ascii="Times New Roman" w:hAnsi="Times New Roman" w:cs="Times New Roman"/>
          <w:b/>
          <w:bCs/>
          <w:sz w:val="20"/>
          <w:lang w:val="en-US"/>
        </w:rPr>
        <w:t xml:space="preserve">Figure </w:t>
      </w:r>
      <w:r w:rsidR="00A94390" w:rsidRPr="00E35EA4">
        <w:rPr>
          <w:rFonts w:ascii="Times New Roman" w:hAnsi="Times New Roman" w:cs="Times New Roman"/>
          <w:b/>
          <w:bCs/>
          <w:sz w:val="20"/>
          <w:lang w:val="en-US"/>
        </w:rPr>
        <w:t>T9</w:t>
      </w:r>
      <w:r w:rsidRPr="00E35EA4">
        <w:rPr>
          <w:rFonts w:ascii="Times New Roman" w:hAnsi="Times New Roman" w:cs="Times New Roman"/>
          <w:bCs/>
          <w:sz w:val="20"/>
          <w:lang w:val="en-US"/>
        </w:rPr>
        <w:t xml:space="preserve">: EEG-plots with running average in red and peak identifier in red triangles. The signal is created by 5 inputs with </w:t>
      </w:r>
      <w:r w:rsidR="00AB082E" w:rsidRPr="00E35EA4">
        <w:rPr>
          <w:rFonts w:ascii="Times New Roman" w:hAnsi="Times New Roman" w:cs="Times New Roman"/>
          <w:bCs/>
          <w:sz w:val="20"/>
          <w:lang w:val="en-US"/>
        </w:rPr>
        <w:t xml:space="preserve">frequency </w:t>
      </w:r>
      <w:r w:rsidRPr="00E35EA4">
        <w:rPr>
          <w:rFonts w:ascii="Times New Roman" w:hAnsi="Times New Roman" w:cs="Times New Roman"/>
          <w:bCs/>
          <w:sz w:val="20"/>
          <w:lang w:val="en-US"/>
        </w:rPr>
        <w:t xml:space="preserve">of 7, 11, 13, 17, 19 </w:t>
      </w:r>
      <w:r w:rsidR="00FB5D6F" w:rsidRPr="00E35EA4">
        <w:rPr>
          <w:rFonts w:ascii="Times New Roman" w:hAnsi="Times New Roman" w:cs="Times New Roman"/>
          <w:bCs/>
          <w:sz w:val="20"/>
          <w:lang w:val="en-US"/>
        </w:rPr>
        <w:t>Hz</w:t>
      </w:r>
      <w:r w:rsidRPr="00E35EA4">
        <w:rPr>
          <w:rFonts w:ascii="Times New Roman" w:hAnsi="Times New Roman" w:cs="Times New Roman"/>
          <w:bCs/>
          <w:sz w:val="20"/>
          <w:lang w:val="en-US"/>
        </w:rPr>
        <w:t xml:space="preserve"> and a carrier signal with a </w:t>
      </w:r>
      <w:r w:rsidR="00AB082E" w:rsidRPr="00E35EA4">
        <w:rPr>
          <w:rFonts w:ascii="Times New Roman" w:hAnsi="Times New Roman" w:cs="Times New Roman"/>
          <w:bCs/>
          <w:sz w:val="20"/>
          <w:lang w:val="en-US"/>
        </w:rPr>
        <w:t>frequency</w:t>
      </w:r>
      <w:r w:rsidRPr="00E35EA4">
        <w:rPr>
          <w:rFonts w:ascii="Times New Roman" w:hAnsi="Times New Roman" w:cs="Times New Roman"/>
          <w:bCs/>
          <w:sz w:val="20"/>
          <w:lang w:val="en-US"/>
        </w:rPr>
        <w:t xml:space="preserve"> of </w:t>
      </w:r>
      <w:r w:rsidR="007800ED" w:rsidRPr="00E35EA4">
        <w:rPr>
          <w:rFonts w:ascii="Times New Roman" w:hAnsi="Times New Roman" w:cs="Times New Roman"/>
          <w:bCs/>
          <w:sz w:val="20"/>
          <w:lang w:val="en-US"/>
        </w:rPr>
        <w:t xml:space="preserve">29 </w:t>
      </w:r>
      <w:r w:rsidR="00692654" w:rsidRPr="00E35EA4">
        <w:rPr>
          <w:rFonts w:ascii="Times New Roman" w:hAnsi="Times New Roman" w:cs="Times New Roman"/>
          <w:bCs/>
          <w:sz w:val="20"/>
          <w:lang w:val="en-US"/>
        </w:rPr>
        <w:t>Hz</w:t>
      </w:r>
      <w:r w:rsidRPr="00E35EA4">
        <w:rPr>
          <w:rFonts w:ascii="Times New Roman" w:hAnsi="Times New Roman" w:cs="Times New Roman"/>
          <w:bCs/>
          <w:sz w:val="20"/>
          <w:lang w:val="en-US"/>
        </w:rPr>
        <w:t>.</w:t>
      </w:r>
    </w:p>
    <w:p w14:paraId="273301BC" w14:textId="77777777" w:rsidR="000C3156" w:rsidRPr="00E35EA4" w:rsidRDefault="000C3156" w:rsidP="000C3156">
      <w:pPr>
        <w:pStyle w:val="NoSpacing"/>
        <w:rPr>
          <w:rFonts w:ascii="Times New Roman" w:hAnsi="Times New Roman"/>
          <w:lang w:val="en-US"/>
        </w:rPr>
      </w:pPr>
    </w:p>
    <w:p w14:paraId="6AD64889" w14:textId="77777777" w:rsidR="000C3156" w:rsidRPr="00E35EA4" w:rsidRDefault="000C3156" w:rsidP="000C3156">
      <w:pPr>
        <w:jc w:val="center"/>
        <w:rPr>
          <w:rFonts w:ascii="Times New Roman" w:hAnsi="Times New Roman" w:cs="Times New Roman"/>
          <w:bCs/>
          <w:lang w:val="en-US"/>
        </w:rPr>
      </w:pPr>
      <w:r w:rsidRPr="00E35EA4">
        <w:rPr>
          <w:rFonts w:ascii="Times New Roman" w:hAnsi="Times New Roman" w:cs="Times New Roman"/>
          <w:bCs/>
          <w:noProof/>
          <w:lang w:val="en-US" w:eastAsia="en-GB"/>
        </w:rPr>
        <w:drawing>
          <wp:inline distT="0" distB="0" distL="0" distR="0" wp14:anchorId="03C3F065" wp14:editId="0EEA0F3D">
            <wp:extent cx="5759450" cy="2470150"/>
            <wp:effectExtent l="0" t="0" r="0" b="6350"/>
            <wp:docPr id="22" name="Grafik 22" descr="I:\Masterarbeit_BioWis\Netlogo\Skripts\Figure Paper\Figure Example Analysis\Figure avalanche analysis\avalancheMEAAll (log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sterarbeit_BioWis\Netlogo\Skripts\Figure Paper\Figure Example Analysis\Figure avalanche analysis\avalancheMEAAll (loglog).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59450" cy="2470150"/>
                    </a:xfrm>
                    <a:prstGeom prst="rect">
                      <a:avLst/>
                    </a:prstGeom>
                    <a:noFill/>
                    <a:ln>
                      <a:noFill/>
                    </a:ln>
                  </pic:spPr>
                </pic:pic>
              </a:graphicData>
            </a:graphic>
          </wp:inline>
        </w:drawing>
      </w:r>
    </w:p>
    <w:p w14:paraId="39A9954C" w14:textId="07948FF2" w:rsidR="000C3156" w:rsidRPr="00E35EA4" w:rsidRDefault="000C3156" w:rsidP="000C3156">
      <w:pPr>
        <w:jc w:val="both"/>
        <w:rPr>
          <w:rFonts w:ascii="Times New Roman" w:hAnsi="Times New Roman" w:cs="Times New Roman"/>
          <w:bCs/>
          <w:lang w:val="en-US"/>
        </w:rPr>
      </w:pPr>
      <w:r w:rsidRPr="00E35EA4">
        <w:rPr>
          <w:rFonts w:ascii="Times New Roman" w:hAnsi="Times New Roman" w:cs="Times New Roman"/>
          <w:b/>
          <w:bCs/>
          <w:sz w:val="20"/>
          <w:lang w:val="en-US"/>
        </w:rPr>
        <w:t xml:space="preserve">Figure </w:t>
      </w:r>
      <w:r w:rsidR="00BB578C" w:rsidRPr="00E35EA4">
        <w:rPr>
          <w:rFonts w:ascii="Times New Roman" w:hAnsi="Times New Roman" w:cs="Times New Roman"/>
          <w:b/>
          <w:bCs/>
          <w:sz w:val="20"/>
          <w:lang w:val="en-US"/>
        </w:rPr>
        <w:t>T10</w:t>
      </w:r>
      <w:r w:rsidRPr="00E35EA4">
        <w:rPr>
          <w:rFonts w:ascii="Times New Roman" w:hAnsi="Times New Roman" w:cs="Times New Roman"/>
          <w:bCs/>
          <w:sz w:val="20"/>
          <w:lang w:val="en-US"/>
        </w:rPr>
        <w:t xml:space="preserve">: The avalanche size distribution of </w:t>
      </w:r>
      <w:r w:rsidR="00337E4C">
        <w:rPr>
          <w:rFonts w:ascii="Times New Roman" w:hAnsi="Times New Roman" w:cs="Times New Roman"/>
          <w:bCs/>
          <w:sz w:val="20"/>
          <w:lang w:val="en-US"/>
        </w:rPr>
        <w:t xml:space="preserve">MEA </w:t>
      </w:r>
      <w:r w:rsidRPr="00E35EA4">
        <w:rPr>
          <w:rFonts w:ascii="Times New Roman" w:hAnsi="Times New Roman" w:cs="Times New Roman"/>
          <w:bCs/>
          <w:sz w:val="20"/>
          <w:lang w:val="en-US"/>
        </w:rPr>
        <w:t xml:space="preserve">signals is indicated in red triangles. The lognormal fit curve is shown as a red line. The power law fit is indicated by a blue line. The signal is created by 5 inputs with </w:t>
      </w:r>
      <w:r w:rsidR="00C6496B" w:rsidRPr="00E35EA4">
        <w:rPr>
          <w:rFonts w:ascii="Times New Roman" w:hAnsi="Times New Roman" w:cs="Times New Roman"/>
          <w:bCs/>
          <w:sz w:val="20"/>
          <w:lang w:val="en-US"/>
        </w:rPr>
        <w:t>frequency</w:t>
      </w:r>
      <w:r w:rsidRPr="00E35EA4">
        <w:rPr>
          <w:rFonts w:ascii="Times New Roman" w:hAnsi="Times New Roman" w:cs="Times New Roman"/>
          <w:bCs/>
          <w:sz w:val="20"/>
          <w:lang w:val="en-US"/>
        </w:rPr>
        <w:t xml:space="preserve"> of 7, 11, 13, 17, 19 </w:t>
      </w:r>
      <w:r w:rsidR="00C6496B" w:rsidRPr="00E35EA4">
        <w:rPr>
          <w:rFonts w:ascii="Times New Roman" w:hAnsi="Times New Roman" w:cs="Times New Roman"/>
          <w:bCs/>
          <w:sz w:val="20"/>
          <w:lang w:val="en-US"/>
        </w:rPr>
        <w:t>Hz</w:t>
      </w:r>
      <w:r w:rsidRPr="00E35EA4">
        <w:rPr>
          <w:rFonts w:ascii="Times New Roman" w:hAnsi="Times New Roman" w:cs="Times New Roman"/>
          <w:bCs/>
          <w:sz w:val="20"/>
          <w:lang w:val="en-US"/>
        </w:rPr>
        <w:t xml:space="preserve"> and a carrier signal with a </w:t>
      </w:r>
      <w:r w:rsidR="00570E35" w:rsidRPr="00E35EA4">
        <w:rPr>
          <w:rFonts w:ascii="Times New Roman" w:hAnsi="Times New Roman" w:cs="Times New Roman"/>
          <w:bCs/>
          <w:sz w:val="20"/>
          <w:lang w:val="en-US"/>
        </w:rPr>
        <w:t xml:space="preserve">frequency </w:t>
      </w:r>
      <w:r w:rsidRPr="00E35EA4">
        <w:rPr>
          <w:rFonts w:ascii="Times New Roman" w:hAnsi="Times New Roman" w:cs="Times New Roman"/>
          <w:bCs/>
          <w:sz w:val="20"/>
          <w:lang w:val="en-US"/>
        </w:rPr>
        <w:t xml:space="preserve">of 29 </w:t>
      </w:r>
      <w:r w:rsidR="00570E35" w:rsidRPr="00E35EA4">
        <w:rPr>
          <w:rFonts w:ascii="Times New Roman" w:hAnsi="Times New Roman" w:cs="Times New Roman"/>
          <w:bCs/>
          <w:sz w:val="20"/>
          <w:lang w:val="en-US"/>
        </w:rPr>
        <w:t>Hz</w:t>
      </w:r>
      <w:r w:rsidRPr="00E35EA4">
        <w:rPr>
          <w:rFonts w:ascii="Times New Roman" w:hAnsi="Times New Roman" w:cs="Times New Roman"/>
          <w:bCs/>
          <w:i/>
          <w:sz w:val="20"/>
          <w:lang w:val="en-US"/>
        </w:rPr>
        <w:t>.</w:t>
      </w:r>
    </w:p>
    <w:p w14:paraId="39D1633F" w14:textId="77777777" w:rsidR="000C3156" w:rsidRPr="00E35EA4" w:rsidRDefault="000C3156" w:rsidP="000C3156">
      <w:pPr>
        <w:jc w:val="center"/>
        <w:rPr>
          <w:rFonts w:ascii="Times New Roman" w:hAnsi="Times New Roman" w:cs="Times New Roman"/>
          <w:sz w:val="20"/>
          <w:lang w:val="en-US"/>
        </w:rPr>
      </w:pPr>
      <w:r w:rsidRPr="00E35EA4">
        <w:rPr>
          <w:rFonts w:ascii="Times New Roman" w:hAnsi="Times New Roman" w:cs="Times New Roman"/>
          <w:noProof/>
          <w:sz w:val="20"/>
          <w:lang w:val="en-US" w:eastAsia="en-GB"/>
        </w:rPr>
        <w:drawing>
          <wp:inline distT="0" distB="0" distL="0" distR="0" wp14:anchorId="445741A5" wp14:editId="627E3067">
            <wp:extent cx="5759450" cy="2470150"/>
            <wp:effectExtent l="0" t="0" r="0" b="6350"/>
            <wp:docPr id="23" name="Grafik 23" descr="I:\Masterarbeit_BioWis\Netlogo\Skripts\Figure Paper\Figure Example Analysis\Figure avalanche analysis\avalancheEEGAll (log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sterarbeit_BioWis\Netlogo\Skripts\Figure Paper\Figure Example Analysis\Figure avalanche analysis\avalancheEEGAll (loglog).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59450" cy="2470150"/>
                    </a:xfrm>
                    <a:prstGeom prst="rect">
                      <a:avLst/>
                    </a:prstGeom>
                    <a:noFill/>
                    <a:ln>
                      <a:noFill/>
                    </a:ln>
                  </pic:spPr>
                </pic:pic>
              </a:graphicData>
            </a:graphic>
          </wp:inline>
        </w:drawing>
      </w:r>
    </w:p>
    <w:p w14:paraId="30D92B2C" w14:textId="62DB1411" w:rsidR="000C3156" w:rsidRPr="00E35EA4" w:rsidRDefault="000C3156" w:rsidP="000C3156">
      <w:pPr>
        <w:jc w:val="both"/>
        <w:rPr>
          <w:rFonts w:ascii="Times New Roman" w:hAnsi="Times New Roman" w:cs="Times New Roman"/>
          <w:lang w:val="en-US"/>
        </w:rPr>
      </w:pPr>
      <w:r w:rsidRPr="00E35EA4">
        <w:rPr>
          <w:rFonts w:ascii="Times New Roman" w:hAnsi="Times New Roman" w:cs="Times New Roman"/>
          <w:b/>
          <w:sz w:val="20"/>
          <w:lang w:val="en-US"/>
        </w:rPr>
        <w:lastRenderedPageBreak/>
        <w:t xml:space="preserve">Figure </w:t>
      </w:r>
      <w:r w:rsidR="00BB578C" w:rsidRPr="00E35EA4">
        <w:rPr>
          <w:rFonts w:ascii="Times New Roman" w:hAnsi="Times New Roman" w:cs="Times New Roman"/>
          <w:b/>
          <w:sz w:val="20"/>
          <w:lang w:val="en-US"/>
        </w:rPr>
        <w:t>T11</w:t>
      </w:r>
      <w:r w:rsidRPr="00E35EA4">
        <w:rPr>
          <w:rFonts w:ascii="Times New Roman" w:hAnsi="Times New Roman" w:cs="Times New Roman"/>
          <w:sz w:val="20"/>
          <w:lang w:val="en-US"/>
        </w:rPr>
        <w:t>: The a</w:t>
      </w:r>
      <w:r w:rsidRPr="00E35EA4">
        <w:rPr>
          <w:rFonts w:ascii="Times New Roman" w:hAnsi="Times New Roman" w:cs="Times New Roman"/>
          <w:bCs/>
          <w:sz w:val="20"/>
          <w:lang w:val="en-US"/>
        </w:rPr>
        <w:t xml:space="preserve">valanche size distribution of signals is indicated in red triangles. The lognormal fit curve is shown as a red line. The power law fit is indicated by a blue line. The signal is created by 5 inputs with </w:t>
      </w:r>
      <w:r w:rsidR="00D36C8C" w:rsidRPr="00E35EA4">
        <w:rPr>
          <w:rFonts w:ascii="Times New Roman" w:hAnsi="Times New Roman" w:cs="Times New Roman"/>
          <w:bCs/>
          <w:sz w:val="20"/>
          <w:lang w:val="en-US"/>
        </w:rPr>
        <w:t xml:space="preserve">frequency </w:t>
      </w:r>
      <w:r w:rsidRPr="00E35EA4">
        <w:rPr>
          <w:rFonts w:ascii="Times New Roman" w:hAnsi="Times New Roman" w:cs="Times New Roman"/>
          <w:bCs/>
          <w:sz w:val="20"/>
          <w:lang w:val="en-US"/>
        </w:rPr>
        <w:t xml:space="preserve">of 7, 11, 13, 17, 19 </w:t>
      </w:r>
      <w:r w:rsidR="00217291" w:rsidRPr="00E35EA4">
        <w:rPr>
          <w:rFonts w:ascii="Times New Roman" w:hAnsi="Times New Roman" w:cs="Times New Roman"/>
          <w:bCs/>
          <w:sz w:val="20"/>
          <w:lang w:val="en-US"/>
        </w:rPr>
        <w:t>Hz</w:t>
      </w:r>
      <w:r w:rsidRPr="00E35EA4">
        <w:rPr>
          <w:rFonts w:ascii="Times New Roman" w:hAnsi="Times New Roman" w:cs="Times New Roman"/>
          <w:bCs/>
          <w:sz w:val="20"/>
          <w:lang w:val="en-US"/>
        </w:rPr>
        <w:t xml:space="preserve"> and a carrier signal with a </w:t>
      </w:r>
      <w:r w:rsidR="00FE3115" w:rsidRPr="00E35EA4">
        <w:rPr>
          <w:rFonts w:ascii="Times New Roman" w:hAnsi="Times New Roman" w:cs="Times New Roman"/>
          <w:bCs/>
          <w:sz w:val="20"/>
          <w:lang w:val="en-US"/>
        </w:rPr>
        <w:t>frequency</w:t>
      </w:r>
      <w:r w:rsidRPr="00E35EA4">
        <w:rPr>
          <w:rFonts w:ascii="Times New Roman" w:hAnsi="Times New Roman" w:cs="Times New Roman"/>
          <w:bCs/>
          <w:sz w:val="20"/>
          <w:lang w:val="en-US"/>
        </w:rPr>
        <w:t xml:space="preserve"> of 29 </w:t>
      </w:r>
      <w:r w:rsidR="00FE3115" w:rsidRPr="00E35EA4">
        <w:rPr>
          <w:rFonts w:ascii="Times New Roman" w:hAnsi="Times New Roman" w:cs="Times New Roman"/>
          <w:bCs/>
          <w:sz w:val="20"/>
          <w:lang w:val="en-US"/>
        </w:rPr>
        <w:t>Hz</w:t>
      </w:r>
      <w:r w:rsidRPr="00E35EA4">
        <w:rPr>
          <w:rFonts w:ascii="Times New Roman" w:hAnsi="Times New Roman" w:cs="Times New Roman"/>
          <w:bCs/>
          <w:i/>
          <w:sz w:val="20"/>
          <w:lang w:val="en-US"/>
        </w:rPr>
        <w:t>.</w:t>
      </w:r>
    </w:p>
    <w:p w14:paraId="18EAF8D3" w14:textId="77777777" w:rsidR="000C3156" w:rsidRPr="00E35EA4" w:rsidRDefault="000C3156" w:rsidP="000C3156">
      <w:pPr>
        <w:pStyle w:val="Heading3"/>
        <w:rPr>
          <w:rFonts w:ascii="Times New Roman" w:hAnsi="Times New Roman" w:cs="Times New Roman"/>
          <w:lang w:val="en-US"/>
        </w:rPr>
      </w:pPr>
      <w:r w:rsidRPr="00E35EA4">
        <w:rPr>
          <w:rFonts w:ascii="Times New Roman" w:hAnsi="Times New Roman" w:cs="Times New Roman"/>
          <w:lang w:val="en-US"/>
        </w:rPr>
        <w:t>Coherence Analysis</w:t>
      </w:r>
    </w:p>
    <w:p w14:paraId="09588734" w14:textId="10236322" w:rsidR="000C3156" w:rsidRPr="00E35EA4" w:rsidRDefault="000C3156" w:rsidP="00D2241D">
      <w:pPr>
        <w:pStyle w:val="BodyText"/>
        <w:spacing w:line="360" w:lineRule="auto"/>
        <w:jc w:val="both"/>
        <w:rPr>
          <w:rFonts w:ascii="Times New Roman" w:hAnsi="Times New Roman" w:cs="Times New Roman"/>
          <w:sz w:val="24"/>
          <w:szCs w:val="24"/>
          <w:lang w:val="en-US"/>
        </w:rPr>
      </w:pPr>
      <w:r w:rsidRPr="00E35EA4">
        <w:rPr>
          <w:rFonts w:ascii="Times New Roman" w:hAnsi="Times New Roman" w:cs="Times New Roman"/>
          <w:sz w:val="24"/>
          <w:szCs w:val="24"/>
          <w:lang w:val="en-US"/>
        </w:rPr>
        <w:t xml:space="preserve">The coherence analysis is executed by the script </w:t>
      </w:r>
      <w:proofErr w:type="spellStart"/>
      <w:r w:rsidRPr="00E35EA4">
        <w:rPr>
          <w:rFonts w:ascii="Times New Roman" w:hAnsi="Times New Roman" w:cs="Times New Roman"/>
          <w:i/>
          <w:sz w:val="24"/>
          <w:szCs w:val="24"/>
          <w:lang w:val="en-US"/>
        </w:rPr>
        <w:t>coherence</w:t>
      </w:r>
      <w:r w:rsidR="00B70F2B" w:rsidRPr="00E35EA4">
        <w:rPr>
          <w:rFonts w:ascii="Times New Roman" w:hAnsi="Times New Roman" w:cs="Times New Roman"/>
          <w:i/>
          <w:sz w:val="24"/>
          <w:szCs w:val="24"/>
          <w:lang w:val="en-US"/>
        </w:rPr>
        <w:t>_sub</w:t>
      </w:r>
      <w:r w:rsidRPr="00E35EA4">
        <w:rPr>
          <w:rFonts w:ascii="Times New Roman" w:hAnsi="Times New Roman" w:cs="Times New Roman"/>
          <w:i/>
          <w:sz w:val="24"/>
          <w:szCs w:val="24"/>
          <w:lang w:val="en-US"/>
        </w:rPr>
        <w:t>.m</w:t>
      </w:r>
      <w:proofErr w:type="spellEnd"/>
      <w:r w:rsidRPr="00E35EA4">
        <w:rPr>
          <w:rFonts w:ascii="Times New Roman" w:hAnsi="Times New Roman" w:cs="Times New Roman"/>
          <w:sz w:val="24"/>
          <w:szCs w:val="24"/>
          <w:lang w:val="en-US"/>
        </w:rPr>
        <w:t>. The cortex shows distinc</w:t>
      </w:r>
      <w:r w:rsidR="00BF3691" w:rsidRPr="00E35EA4">
        <w:rPr>
          <w:rFonts w:ascii="Times New Roman" w:hAnsi="Times New Roman" w:cs="Times New Roman"/>
          <w:sz w:val="24"/>
          <w:szCs w:val="24"/>
          <w:lang w:val="en-US"/>
        </w:rPr>
        <w:t>t coherence profiles when analyz</w:t>
      </w:r>
      <w:r w:rsidRPr="00E35EA4">
        <w:rPr>
          <w:rFonts w:ascii="Times New Roman" w:hAnsi="Times New Roman" w:cs="Times New Roman"/>
          <w:sz w:val="24"/>
          <w:szCs w:val="24"/>
          <w:lang w:val="en-US"/>
        </w:rPr>
        <w:t xml:space="preserve">ed at different frequencies and different </w:t>
      </w:r>
      <w:proofErr w:type="spellStart"/>
      <w:r w:rsidRPr="00E35EA4">
        <w:rPr>
          <w:rFonts w:ascii="Times New Roman" w:hAnsi="Times New Roman" w:cs="Times New Roman"/>
          <w:sz w:val="24"/>
          <w:szCs w:val="24"/>
          <w:lang w:val="en-US"/>
        </w:rPr>
        <w:t>tangential</w:t>
      </w:r>
      <w:r w:rsidR="00337E4C">
        <w:rPr>
          <w:rFonts w:ascii="Times New Roman" w:hAnsi="Times New Roman" w:cs="Times New Roman"/>
          <w:sz w:val="24"/>
          <w:szCs w:val="24"/>
          <w:lang w:val="en-US"/>
        </w:rPr>
        <w:t>s</w:t>
      </w:r>
      <w:proofErr w:type="spellEnd"/>
      <w:r w:rsidRPr="00E35EA4">
        <w:rPr>
          <w:rFonts w:ascii="Times New Roman" w:hAnsi="Times New Roman" w:cs="Times New Roman"/>
          <w:sz w:val="24"/>
          <w:szCs w:val="24"/>
          <w:lang w:val="en-US"/>
        </w:rPr>
        <w:t>, as well as radial distances</w:t>
      </w:r>
      <w:r w:rsidR="003C7E7C"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3C7E7C" w:rsidRPr="00E35EA4">
        <w:rPr>
          <w:rFonts w:ascii="Times New Roman" w:hAnsi="Times New Roman" w:cs="Times New Roman"/>
          <w:sz w:val="24"/>
          <w:szCs w:val="24"/>
          <w:lang w:val="en-US"/>
        </w:rPr>
        <w:t>a</w:t>
      </w:r>
      <w:r w:rsidRPr="00E35EA4">
        <w:rPr>
          <w:rFonts w:ascii="Times New Roman" w:hAnsi="Times New Roman" w:cs="Times New Roman"/>
          <w:sz w:val="24"/>
          <w:szCs w:val="24"/>
          <w:lang w:val="en-US"/>
        </w:rPr>
        <w:t>s described by Maier et al 2014 (see Fig</w:t>
      </w:r>
      <w:r w:rsidR="003E511D"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3)</w:t>
      </w:r>
      <w:r w:rsidRPr="00E35EA4">
        <w:rPr>
          <w:rFonts w:ascii="Times New Roman" w:hAnsi="Times New Roman" w:cs="Times New Roman"/>
          <w:sz w:val="24"/>
          <w:szCs w:val="24"/>
          <w:lang w:val="en-US"/>
        </w:rPr>
        <w:fldChar w:fldCharType="begin"/>
      </w:r>
      <w:r w:rsidR="000E6BF2" w:rsidRPr="00E35EA4">
        <w:rPr>
          <w:rFonts w:ascii="Times New Roman" w:hAnsi="Times New Roman" w:cs="Times New Roman"/>
          <w:sz w:val="24"/>
          <w:szCs w:val="24"/>
          <w:lang w:val="en-US"/>
        </w:rPr>
        <w:instrText xml:space="preserve"> ADDIN EN.CITE &lt;EndNote&gt;&lt;Cite&gt;&lt;Author&gt;Maier&lt;/Author&gt;&lt;Year&gt;2014&lt;/Year&gt;&lt;RecNum&gt;2508&lt;/RecNum&gt;&lt;DisplayText&gt;&lt;style face="superscript"&gt;19&lt;/style&gt;&lt;/DisplayText&gt;&lt;record&gt;&lt;rec-number&gt;2508&lt;/rec-number&gt;&lt;foreign-keys&gt;&lt;key app="EN" db-id="95zs20ptpsvz02exer4x09e55pt95f20tvv9" timestamp="0"&gt;2508&lt;/key&gt;&lt;/foreign-keys&gt;&lt;ref-type name="Journal Article"&gt;17&lt;/ref-type&gt;&lt;contributors&gt;&lt;authors&gt;&lt;author&gt;Maier, A.&lt;/author&gt;&lt;author&gt;Cox, M. A.&lt;/author&gt;&lt;author&gt;Dougherty, K.&lt;/author&gt;&lt;author&gt;Moore, B.&lt;/author&gt;&lt;author&gt;Leopold, D. A.&lt;/author&gt;&lt;/authors&gt;&lt;/contributors&gt;&lt;auth-address&gt;Department of Psychology, College of Arts and Science, Vanderbilt University, Nashville, TN, USA.&amp;#xD;Section on Cognitive Neurophysiology and Imaging, National Institute of Mental Health, National Institute of Health, Bethesda, MD, USA.&lt;/auth-address&gt;&lt;titles&gt;&lt;title&gt;Anisotropy of ongoing neural activity in the primate visual cortex&lt;/title&gt;&lt;secondary-title&gt;Eye Brain&lt;/secondary-title&gt;&lt;/titles&gt;&lt;pages&gt;113-120&lt;/pages&gt;&lt;volume&gt;6&lt;/volume&gt;&lt;number&gt;Suppl 1&lt;/number&gt;&lt;keywords&gt;&lt;keyword&gt;coherence&lt;/keyword&gt;&lt;keyword&gt;connectivity&lt;/keyword&gt;&lt;keyword&gt;local field potential&lt;/keyword&gt;&lt;keyword&gt;visual cortex&lt;/keyword&gt;&lt;/keywords&gt;&lt;dates&gt;&lt;year&gt;2014&lt;/year&gt;&lt;/dates&gt;&lt;isbn&gt;1179-2744 (Print)&amp;#xD;1179-2744 (Linking)&lt;/isbn&gt;&lt;accession-num&gt;28539791&lt;/accession-num&gt;&lt;urls&gt;&lt;related-urls&gt;&lt;url&gt;http://www.ncbi.nlm.nih.gov/pubmed/28539791&lt;/url&gt;&lt;/related-urls&gt;&lt;/urls&gt;&lt;custom2&gt;PMC5417743&lt;/custom2&gt;&lt;electronic-resource-num&gt;10.2147/EB.S51822&lt;/electronic-resource-num&gt;&lt;/record&gt;&lt;/Cite&gt;&lt;/EndNote&gt;</w:instrText>
      </w:r>
      <w:r w:rsidRPr="00E35EA4">
        <w:rPr>
          <w:rFonts w:ascii="Times New Roman" w:hAnsi="Times New Roman" w:cs="Times New Roman"/>
          <w:sz w:val="24"/>
          <w:szCs w:val="24"/>
          <w:lang w:val="en-US"/>
        </w:rPr>
        <w:fldChar w:fldCharType="separate"/>
      </w:r>
      <w:r w:rsidR="000E6BF2" w:rsidRPr="00E35EA4">
        <w:rPr>
          <w:rFonts w:ascii="Times New Roman" w:hAnsi="Times New Roman" w:cs="Times New Roman"/>
          <w:noProof/>
          <w:sz w:val="24"/>
          <w:szCs w:val="24"/>
          <w:vertAlign w:val="superscript"/>
          <w:lang w:val="en-US"/>
        </w:rPr>
        <w:t>19</w:t>
      </w:r>
      <w:r w:rsidRPr="00E35EA4">
        <w:rPr>
          <w:rFonts w:ascii="Times New Roman" w:hAnsi="Times New Roman" w:cs="Times New Roman"/>
          <w:sz w:val="24"/>
          <w:szCs w:val="24"/>
          <w:lang w:val="en-US"/>
        </w:rPr>
        <w:fldChar w:fldCharType="end"/>
      </w:r>
      <w:r w:rsidRPr="00E35EA4">
        <w:rPr>
          <w:rFonts w:ascii="Times New Roman" w:hAnsi="Times New Roman" w:cs="Times New Roman"/>
          <w:sz w:val="24"/>
          <w:szCs w:val="24"/>
          <w:lang w:val="en-US"/>
        </w:rPr>
        <w:t xml:space="preserve"> and Srinath and Ray 2014 (see Fig</w:t>
      </w:r>
      <w:r w:rsidR="003E511D"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1)</w:t>
      </w:r>
      <w:r w:rsidRPr="00E35EA4">
        <w:rPr>
          <w:rFonts w:ascii="Times New Roman" w:hAnsi="Times New Roman" w:cs="Times New Roman"/>
          <w:sz w:val="24"/>
          <w:szCs w:val="24"/>
          <w:lang w:val="en-US"/>
        </w:rPr>
        <w:fldChar w:fldCharType="begin"/>
      </w:r>
      <w:r w:rsidR="000E6BF2" w:rsidRPr="00E35EA4">
        <w:rPr>
          <w:rFonts w:ascii="Times New Roman" w:hAnsi="Times New Roman" w:cs="Times New Roman"/>
          <w:sz w:val="24"/>
          <w:szCs w:val="24"/>
          <w:lang w:val="en-US"/>
        </w:rPr>
        <w:instrText xml:space="preserve"> ADDIN EN.CITE &lt;EndNote&gt;&lt;Cite&gt;&lt;Author&gt;Srinath&lt;/Author&gt;&lt;Year&gt;2014&lt;/Year&gt;&lt;RecNum&gt;2507&lt;/RecNum&gt;&lt;DisplayText&gt;&lt;style face="superscript"&gt;20&lt;/style&gt;&lt;/DisplayText&gt;&lt;record&gt;&lt;rec-number&gt;2507&lt;/rec-number&gt;&lt;foreign-keys&gt;&lt;key app="EN" db-id="95zs20ptpsvz02exer4x09e55pt95f20tvv9" timestamp="0"&gt;2507&lt;/key&gt;&lt;/foreign-keys&gt;&lt;ref-type name="Journal Article"&gt;17&lt;/ref-type&gt;&lt;contributors&gt;&lt;authors&gt;&lt;author&gt;Srinath, R.&lt;/author&gt;&lt;author&gt;Ray, S.&lt;/author&gt;&lt;/authors&gt;&lt;/contributors&gt;&lt;auth-address&gt;Centre for Neuroscience, Indian Institute of Science, Bangalore, India.&amp;#xD;Centre for Neuroscience, Indian Institute of Science, Bangalore, India sray@cns.iisc.ernet.in.&lt;/auth-address&gt;&lt;titles&gt;&lt;title&gt;Effect of amplitude correlations on coherence in the local field potential&lt;/title&gt;&lt;secondary-title&gt;J Neurophysiol&lt;/secondary-title&gt;&lt;/titles&gt;&lt;periodical&gt;&lt;full-title&gt;J Neurophysiol&lt;/full-title&gt;&lt;/periodical&gt;&lt;pages&gt;741-51&lt;/pages&gt;&lt;volume&gt;112&lt;/volume&gt;&lt;number&gt;4&lt;/number&gt;&lt;keywords&gt;&lt;keyword&gt;Animals&lt;/keyword&gt;&lt;keyword&gt;*Brain Waves&lt;/keyword&gt;&lt;keyword&gt;Data Interpretation, Statistical&lt;/keyword&gt;&lt;keyword&gt;Macaca mulatta&lt;/keyword&gt;&lt;keyword&gt;Male&lt;/keyword&gt;&lt;keyword&gt;*Models, Neurological&lt;/keyword&gt;&lt;keyword&gt;Visual Cortex/*physiology&lt;/keyword&gt;&lt;keyword&gt;amplitude correlations&lt;/keyword&gt;&lt;keyword&gt;coherence&lt;/keyword&gt;&lt;keyword&gt;local field potential&lt;/keyword&gt;&lt;/keywords&gt;&lt;dates&gt;&lt;year&gt;2014&lt;/year&gt;&lt;pub-dates&gt;&lt;date&gt;Aug 15&lt;/date&gt;&lt;/pub-dates&gt;&lt;/dates&gt;&lt;isbn&gt;1522-1598 (Electronic)&amp;#xD;0022-3077 (Linking)&lt;/isbn&gt;&lt;accession-num&gt;24790174&lt;/accession-num&gt;&lt;urls&gt;&lt;related-urls&gt;&lt;url&gt;http://www.ncbi.nlm.nih.gov/pubmed/24790174&lt;/url&gt;&lt;/related-urls&gt;&lt;/urls&gt;&lt;custom2&gt;PMC4122739&lt;/custom2&gt;&lt;electronic-resource-num&gt;10.1152/jn.00851.2013&lt;/electronic-resource-num&gt;&lt;/record&gt;&lt;/Cite&gt;&lt;/EndNote&gt;</w:instrText>
      </w:r>
      <w:r w:rsidRPr="00E35EA4">
        <w:rPr>
          <w:rFonts w:ascii="Times New Roman" w:hAnsi="Times New Roman" w:cs="Times New Roman"/>
          <w:sz w:val="24"/>
          <w:szCs w:val="24"/>
          <w:lang w:val="en-US"/>
        </w:rPr>
        <w:fldChar w:fldCharType="separate"/>
      </w:r>
      <w:r w:rsidR="000E6BF2" w:rsidRPr="00E35EA4">
        <w:rPr>
          <w:rFonts w:ascii="Times New Roman" w:hAnsi="Times New Roman" w:cs="Times New Roman"/>
          <w:noProof/>
          <w:sz w:val="24"/>
          <w:szCs w:val="24"/>
          <w:vertAlign w:val="superscript"/>
          <w:lang w:val="en-US"/>
        </w:rPr>
        <w:t>20</w:t>
      </w:r>
      <w:r w:rsidRPr="00E35EA4">
        <w:rPr>
          <w:rFonts w:ascii="Times New Roman" w:hAnsi="Times New Roman" w:cs="Times New Roman"/>
          <w:sz w:val="24"/>
          <w:szCs w:val="24"/>
          <w:lang w:val="en-US"/>
        </w:rPr>
        <w:fldChar w:fldCharType="end"/>
      </w:r>
      <w:r w:rsidRPr="00E35EA4">
        <w:rPr>
          <w:rFonts w:ascii="Times New Roman" w:hAnsi="Times New Roman" w:cs="Times New Roman"/>
          <w:sz w:val="24"/>
          <w:szCs w:val="24"/>
          <w:lang w:val="en-US"/>
        </w:rPr>
        <w:t>. The coherence is degrading by increasing frequency, as well as with tangential distance. Tangential distance measurement, as well as frequency measurements</w:t>
      </w:r>
      <w:r w:rsidR="00337E4C">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are suitable for application in the non-local model. In Fig</w:t>
      </w:r>
      <w:r w:rsidR="00AB6504"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t>
      </w:r>
      <w:r w:rsidR="00BF373F" w:rsidRPr="00E35EA4">
        <w:rPr>
          <w:rFonts w:ascii="Times New Roman" w:hAnsi="Times New Roman" w:cs="Times New Roman"/>
          <w:sz w:val="24"/>
          <w:szCs w:val="24"/>
          <w:lang w:val="en-US"/>
        </w:rPr>
        <w:t>T</w:t>
      </w:r>
      <w:r w:rsidRPr="00E35EA4">
        <w:rPr>
          <w:rFonts w:ascii="Times New Roman" w:hAnsi="Times New Roman" w:cs="Times New Roman"/>
          <w:sz w:val="24"/>
          <w:szCs w:val="24"/>
          <w:lang w:val="en-US"/>
        </w:rPr>
        <w:t>12</w:t>
      </w:r>
      <w:r w:rsidR="00337E4C">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we show an example of coherence analysis of a signal created by 1% of spontaneous</w:t>
      </w:r>
      <w:r w:rsidR="00337E4C">
        <w:rPr>
          <w:rFonts w:ascii="Times New Roman" w:hAnsi="Times New Roman" w:cs="Times New Roman"/>
          <w:sz w:val="24"/>
          <w:szCs w:val="24"/>
          <w:lang w:val="en-US"/>
        </w:rPr>
        <w:t>ly</w:t>
      </w:r>
      <w:r w:rsidRPr="00E35EA4">
        <w:rPr>
          <w:rFonts w:ascii="Times New Roman" w:hAnsi="Times New Roman" w:cs="Times New Roman"/>
          <w:sz w:val="24"/>
          <w:szCs w:val="24"/>
          <w:lang w:val="en-US"/>
        </w:rPr>
        <w:t xml:space="preserve"> activated neurons. The input is at random locations </w:t>
      </w:r>
      <w:r w:rsidR="00337E4C">
        <w:rPr>
          <w:rFonts w:ascii="Times New Roman" w:hAnsi="Times New Roman" w:cs="Times New Roman"/>
          <w:sz w:val="24"/>
          <w:szCs w:val="24"/>
          <w:lang w:val="en-US"/>
        </w:rPr>
        <w:t xml:space="preserve">for </w:t>
      </w:r>
      <w:r w:rsidRPr="00E35EA4">
        <w:rPr>
          <w:rFonts w:ascii="Times New Roman" w:hAnsi="Times New Roman" w:cs="Times New Roman"/>
          <w:sz w:val="24"/>
          <w:szCs w:val="24"/>
          <w:lang w:val="en-US"/>
        </w:rPr>
        <w:t>each processing step and is 10 mV. The signal is recorded by 6 electrodes at distances of 1 (MEA2), 2 (MEA3), 4 (MEA4), 8 (MEA5)</w:t>
      </w:r>
      <w:r w:rsidR="00337E4C">
        <w:rPr>
          <w:rFonts w:ascii="Times New Roman" w:hAnsi="Times New Roman" w:cs="Times New Roman"/>
          <w:sz w:val="24"/>
          <w:szCs w:val="24"/>
          <w:lang w:val="en-US"/>
        </w:rPr>
        <w:t>,</w:t>
      </w:r>
      <w:r w:rsidRPr="00E35EA4">
        <w:rPr>
          <w:rFonts w:ascii="Times New Roman" w:hAnsi="Times New Roman" w:cs="Times New Roman"/>
          <w:sz w:val="24"/>
          <w:szCs w:val="24"/>
          <w:lang w:val="en-US"/>
        </w:rPr>
        <w:t xml:space="preserve"> and 16 mm (MEA6) from MEA1. It can be concluded that the coherence is decreasing with distance of electrodes and coherence is declining at high frequencies. However, overall coherence is below 0.6 and is has a maximum at </w:t>
      </w:r>
      <w:r w:rsidR="00C11B82" w:rsidRPr="00E35EA4">
        <w:rPr>
          <w:rFonts w:ascii="Times New Roman" w:hAnsi="Times New Roman" w:cs="Times New Roman"/>
          <w:sz w:val="24"/>
          <w:szCs w:val="24"/>
          <w:lang w:val="en-US"/>
        </w:rPr>
        <w:t>~</w:t>
      </w:r>
      <w:r w:rsidRPr="00E35EA4">
        <w:rPr>
          <w:rFonts w:ascii="Times New Roman" w:hAnsi="Times New Roman" w:cs="Times New Roman"/>
          <w:sz w:val="24"/>
          <w:szCs w:val="24"/>
          <w:lang w:val="en-US"/>
        </w:rPr>
        <w:t>50 Hz.</w:t>
      </w:r>
      <w:r w:rsidR="007174A2" w:rsidRPr="00E35EA4">
        <w:rPr>
          <w:rFonts w:ascii="Times New Roman" w:hAnsi="Times New Roman" w:cs="Times New Roman"/>
          <w:sz w:val="24"/>
          <w:szCs w:val="24"/>
          <w:lang w:val="en-US"/>
        </w:rPr>
        <w:t xml:space="preserve"> </w:t>
      </w:r>
    </w:p>
    <w:p w14:paraId="2447937C" w14:textId="77777777" w:rsidR="000C3156" w:rsidRPr="00E35EA4" w:rsidRDefault="000C3156" w:rsidP="000C3156">
      <w:pPr>
        <w:pStyle w:val="BodyText"/>
        <w:rPr>
          <w:rFonts w:ascii="Times New Roman" w:hAnsi="Times New Roman" w:cs="Times New Roman"/>
          <w:lang w:val="en-US"/>
        </w:rPr>
      </w:pPr>
      <w:r w:rsidRPr="00E35EA4">
        <w:rPr>
          <w:rFonts w:ascii="Times New Roman" w:hAnsi="Times New Roman" w:cs="Times New Roman"/>
          <w:noProof/>
          <w:lang w:val="en-US" w:eastAsia="en-GB"/>
        </w:rPr>
        <w:drawing>
          <wp:inline distT="0" distB="0" distL="0" distR="0" wp14:anchorId="1E13DAFA" wp14:editId="7AC47073">
            <wp:extent cx="5764530" cy="2472690"/>
            <wp:effectExtent l="0" t="0" r="7620" b="3810"/>
            <wp:docPr id="3" name="Grafik 3" descr="I:\Masterarbeit_BioWis\Netlogo\Skripts\Figure Paper\Figure Example Analysis\Figure Coherence\Figure Sponact\coherenceM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sterarbeit_BioWis\Netlogo\Skripts\Figure Paper\Figure Example Analysis\Figure Coherence\Figure Sponact\coherenceMEA.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4530" cy="2472690"/>
                    </a:xfrm>
                    <a:prstGeom prst="rect">
                      <a:avLst/>
                    </a:prstGeom>
                    <a:noFill/>
                    <a:ln>
                      <a:noFill/>
                    </a:ln>
                  </pic:spPr>
                </pic:pic>
              </a:graphicData>
            </a:graphic>
          </wp:inline>
        </w:drawing>
      </w:r>
    </w:p>
    <w:p w14:paraId="68F1BB5C" w14:textId="5099AF20" w:rsidR="00356346" w:rsidRDefault="000C3156" w:rsidP="000C3156">
      <w:pPr>
        <w:pStyle w:val="NoSpacing"/>
        <w:jc w:val="both"/>
        <w:rPr>
          <w:rFonts w:ascii="Times New Roman" w:hAnsi="Times New Roman"/>
          <w:sz w:val="20"/>
          <w:lang w:val="en-US"/>
        </w:rPr>
      </w:pPr>
      <w:r w:rsidRPr="00E35EA4">
        <w:rPr>
          <w:rFonts w:ascii="Times New Roman" w:hAnsi="Times New Roman"/>
          <w:b/>
          <w:sz w:val="20"/>
          <w:lang w:val="en-US"/>
        </w:rPr>
        <w:t xml:space="preserve">Figure </w:t>
      </w:r>
      <w:r w:rsidR="005F6468" w:rsidRPr="00E35EA4">
        <w:rPr>
          <w:rFonts w:ascii="Times New Roman" w:hAnsi="Times New Roman"/>
          <w:b/>
          <w:sz w:val="20"/>
          <w:lang w:val="en-US"/>
        </w:rPr>
        <w:t>T12</w:t>
      </w:r>
      <w:r w:rsidRPr="00E35EA4">
        <w:rPr>
          <w:rFonts w:ascii="Times New Roman" w:hAnsi="Times New Roman"/>
          <w:b/>
          <w:sz w:val="20"/>
          <w:lang w:val="en-US"/>
        </w:rPr>
        <w:t xml:space="preserve">: </w:t>
      </w:r>
      <w:r w:rsidRPr="00E35EA4">
        <w:rPr>
          <w:rFonts w:ascii="Times New Roman" w:hAnsi="Times New Roman"/>
          <w:bCs/>
          <w:sz w:val="20"/>
          <w:lang w:val="en-US"/>
        </w:rPr>
        <w:t xml:space="preserve">Coherence is measured for 6 electrodes. The signals are created by simulating spontaneous activity. </w:t>
      </w:r>
      <w:r w:rsidRPr="00E35EA4">
        <w:rPr>
          <w:rFonts w:ascii="Times New Roman" w:hAnsi="Times New Roman"/>
          <w:sz w:val="20"/>
          <w:lang w:val="en-US"/>
        </w:rPr>
        <w:t xml:space="preserve">Electrodes are placed at distinct distances in </w:t>
      </w:r>
      <w:r w:rsidR="00CB35AB">
        <w:rPr>
          <w:rFonts w:ascii="Times New Roman" w:hAnsi="Times New Roman"/>
          <w:sz w:val="20"/>
          <w:lang w:val="en-US"/>
        </w:rPr>
        <w:t xml:space="preserve">a </w:t>
      </w:r>
      <w:r w:rsidRPr="00E35EA4">
        <w:rPr>
          <w:rFonts w:ascii="Times New Roman" w:hAnsi="Times New Roman"/>
          <w:sz w:val="20"/>
          <w:lang w:val="en-US"/>
        </w:rPr>
        <w:t>linear arrangement. Electrode MEA0 is placed at x = 50 mm and y = 30 mm. The coherence is measured according to the source region MEA0 with distances: 1 mm (MEA1), 2 mm (MEA2), 4 mm (MEA3), 8 mm (MEA4), 16 mm (E5).</w:t>
      </w:r>
      <w:r w:rsidRPr="00E35EA4">
        <w:rPr>
          <w:rFonts w:ascii="Times New Roman" w:hAnsi="Times New Roman"/>
          <w:bCs/>
          <w:sz w:val="20"/>
          <w:lang w:val="en-US"/>
        </w:rPr>
        <w:t xml:space="preserve"> </w:t>
      </w:r>
      <w:r w:rsidRPr="00E35EA4">
        <w:rPr>
          <w:rFonts w:ascii="Times New Roman" w:hAnsi="Times New Roman"/>
          <w:sz w:val="20"/>
          <w:lang w:val="en-US"/>
        </w:rPr>
        <w:t>Parameters: spontaneous</w:t>
      </w:r>
      <w:r w:rsidR="00CB35AB">
        <w:rPr>
          <w:rFonts w:ascii="Times New Roman" w:hAnsi="Times New Roman"/>
          <w:sz w:val="20"/>
          <w:lang w:val="en-US"/>
        </w:rPr>
        <w:t>ly</w:t>
      </w:r>
      <w:r w:rsidRPr="00E35EA4">
        <w:rPr>
          <w:rFonts w:ascii="Times New Roman" w:hAnsi="Times New Roman"/>
          <w:sz w:val="20"/>
          <w:lang w:val="en-US"/>
        </w:rPr>
        <w:t xml:space="preserve"> activated cells 1% and 10 mV, </w:t>
      </w:r>
      <w:proofErr w:type="spellStart"/>
      <w:r w:rsidRPr="00E35EA4">
        <w:rPr>
          <w:rFonts w:ascii="Times New Roman" w:hAnsi="Times New Roman"/>
          <w:i/>
          <w:sz w:val="20"/>
          <w:lang w:val="en-US"/>
        </w:rPr>
        <w:t>NI</w:t>
      </w:r>
      <w:r w:rsidR="004D10DE" w:rsidRPr="00E35EA4">
        <w:rPr>
          <w:rFonts w:ascii="Times New Roman" w:hAnsi="Times New Roman"/>
          <w:i/>
          <w:sz w:val="20"/>
          <w:lang w:val="en-US"/>
        </w:rPr>
        <w:t>_slopev</w:t>
      </w:r>
      <w:proofErr w:type="spellEnd"/>
      <w:r w:rsidRPr="00E35EA4">
        <w:rPr>
          <w:rFonts w:ascii="Times New Roman" w:hAnsi="Times New Roman"/>
          <w:sz w:val="20"/>
          <w:lang w:val="en-US"/>
        </w:rPr>
        <w:t xml:space="preserve"> 2.6, </w:t>
      </w:r>
      <w:r w:rsidRPr="00E35EA4">
        <w:rPr>
          <w:rFonts w:ascii="Times New Roman" w:hAnsi="Times New Roman"/>
          <w:i/>
          <w:sz w:val="20"/>
          <w:lang w:val="en-US"/>
        </w:rPr>
        <w:t>damping</w:t>
      </w:r>
      <w:r w:rsidRPr="00E35EA4">
        <w:rPr>
          <w:rFonts w:ascii="Times New Roman" w:hAnsi="Times New Roman"/>
          <w:sz w:val="20"/>
          <w:lang w:val="en-US"/>
        </w:rPr>
        <w:t xml:space="preserve"> 0.01,</w:t>
      </w:r>
      <w:r w:rsidRPr="00E35EA4">
        <w:rPr>
          <w:rFonts w:ascii="Times New Roman" w:hAnsi="Times New Roman"/>
          <w:i/>
          <w:sz w:val="20"/>
          <w:lang w:val="en-US"/>
        </w:rPr>
        <w:t xml:space="preserve"> </w:t>
      </w:r>
      <w:proofErr w:type="spellStart"/>
      <w:r w:rsidRPr="00E35EA4">
        <w:rPr>
          <w:rFonts w:ascii="Times New Roman" w:hAnsi="Times New Roman"/>
          <w:i/>
          <w:sz w:val="20"/>
          <w:lang w:val="en-US"/>
        </w:rPr>
        <w:t>mdamping</w:t>
      </w:r>
      <w:proofErr w:type="spellEnd"/>
      <w:r w:rsidRPr="00E35EA4">
        <w:rPr>
          <w:rFonts w:ascii="Times New Roman" w:hAnsi="Times New Roman"/>
          <w:sz w:val="20"/>
          <w:lang w:val="en-US"/>
        </w:rPr>
        <w:t xml:space="preserve"> 0.5, synchronous, 6000 </w:t>
      </w:r>
      <w:proofErr w:type="spellStart"/>
      <w:r w:rsidRPr="00E35EA4">
        <w:rPr>
          <w:rFonts w:ascii="Times New Roman" w:hAnsi="Times New Roman"/>
          <w:sz w:val="20"/>
          <w:lang w:val="en-US"/>
        </w:rPr>
        <w:t>ms</w:t>
      </w:r>
      <w:proofErr w:type="spellEnd"/>
      <w:r w:rsidRPr="00E35EA4">
        <w:rPr>
          <w:rFonts w:ascii="Times New Roman" w:hAnsi="Times New Roman"/>
          <w:sz w:val="20"/>
          <w:lang w:val="en-US"/>
        </w:rPr>
        <w:t xml:space="preserve"> signal length.</w:t>
      </w:r>
    </w:p>
    <w:p w14:paraId="32E04341" w14:textId="77777777" w:rsidR="00356346" w:rsidRDefault="00356346" w:rsidP="00356346">
      <w:pPr>
        <w:pStyle w:val="Heading1"/>
        <w:rPr>
          <w:rFonts w:eastAsia="Calibri" w:cs="Times New Roman"/>
          <w:lang w:val="en-US"/>
        </w:rPr>
      </w:pPr>
      <w:r>
        <w:rPr>
          <w:lang w:val="en-US"/>
        </w:rPr>
        <w:br w:type="page"/>
      </w:r>
    </w:p>
    <w:p w14:paraId="180EA424" w14:textId="77FC93B0" w:rsidR="000E6BF2" w:rsidRPr="00E35EA4" w:rsidRDefault="00053C79" w:rsidP="00D2241D">
      <w:pPr>
        <w:pStyle w:val="Heading2"/>
        <w:rPr>
          <w:rFonts w:ascii="Times New Roman" w:hAnsi="Times New Roman" w:cs="Times New Roman"/>
          <w:lang w:val="en-US"/>
        </w:rPr>
      </w:pPr>
      <w:r w:rsidRPr="00E35EA4">
        <w:rPr>
          <w:rFonts w:ascii="Times New Roman" w:hAnsi="Times New Roman" w:cs="Times New Roman"/>
          <w:lang w:val="en-US"/>
        </w:rPr>
        <w:lastRenderedPageBreak/>
        <w:t>Literature</w:t>
      </w:r>
    </w:p>
    <w:p w14:paraId="67C593F0" w14:textId="77777777" w:rsidR="00FA43DB" w:rsidRPr="00E35EA4" w:rsidRDefault="000E6BF2"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fldChar w:fldCharType="begin"/>
      </w:r>
      <w:r w:rsidRPr="00E35EA4">
        <w:rPr>
          <w:rFonts w:ascii="Times New Roman" w:hAnsi="Times New Roman" w:cs="Times New Roman"/>
          <w:lang w:val="en-US"/>
        </w:rPr>
        <w:instrText xml:space="preserve"> ADDIN EN.REFLIST </w:instrText>
      </w:r>
      <w:r w:rsidRPr="00E35EA4">
        <w:rPr>
          <w:rFonts w:ascii="Times New Roman" w:hAnsi="Times New Roman" w:cs="Times New Roman"/>
          <w:lang w:val="en-US"/>
        </w:rPr>
        <w:fldChar w:fldCharType="separate"/>
      </w:r>
      <w:r w:rsidR="00FA43DB" w:rsidRPr="00E35EA4">
        <w:rPr>
          <w:rFonts w:ascii="Times New Roman" w:hAnsi="Times New Roman" w:cs="Times New Roman"/>
          <w:lang w:val="en-US"/>
        </w:rPr>
        <w:t>1</w:t>
      </w:r>
      <w:r w:rsidR="00FA43DB" w:rsidRPr="00E35EA4">
        <w:rPr>
          <w:rFonts w:ascii="Times New Roman" w:hAnsi="Times New Roman" w:cs="Times New Roman"/>
          <w:lang w:val="en-US"/>
        </w:rPr>
        <w:tab/>
        <w:t xml:space="preserve">Pena, R. F. O., Zaks, M. A. &amp; Roque, A. C. Dynamics of spontaneous activity in random networks with multiple neuron subtypes and synaptic noise : Spontaneous activity in networks with synaptic noise. </w:t>
      </w:r>
      <w:r w:rsidR="00FA43DB" w:rsidRPr="00E35EA4">
        <w:rPr>
          <w:rFonts w:ascii="Times New Roman" w:hAnsi="Times New Roman" w:cs="Times New Roman"/>
          <w:i/>
          <w:lang w:val="en-US"/>
        </w:rPr>
        <w:t>J Comput Neurosci</w:t>
      </w:r>
      <w:r w:rsidR="00FA43DB" w:rsidRPr="00E35EA4">
        <w:rPr>
          <w:rFonts w:ascii="Times New Roman" w:hAnsi="Times New Roman" w:cs="Times New Roman"/>
          <w:lang w:val="en-US"/>
        </w:rPr>
        <w:t>, doi:10.1007/s10827-018-0688-6 (2018).</w:t>
      </w:r>
    </w:p>
    <w:p w14:paraId="436828D2"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2</w:t>
      </w:r>
      <w:r w:rsidRPr="00E35EA4">
        <w:rPr>
          <w:rFonts w:ascii="Times New Roman" w:hAnsi="Times New Roman" w:cs="Times New Roman"/>
          <w:lang w:val="en-US"/>
        </w:rPr>
        <w:tab/>
        <w:t xml:space="preserve">Braak, H. &amp; Braak, E. Frequency of stages of Alzheimer-related lesions in different age categories. </w:t>
      </w:r>
      <w:r w:rsidRPr="00E35EA4">
        <w:rPr>
          <w:rFonts w:ascii="Times New Roman" w:hAnsi="Times New Roman" w:cs="Times New Roman"/>
          <w:i/>
          <w:lang w:val="en-US"/>
        </w:rPr>
        <w:t>Neurobiol Aging</w:t>
      </w:r>
      <w:r w:rsidRPr="00E35EA4">
        <w:rPr>
          <w:rFonts w:ascii="Times New Roman" w:hAnsi="Times New Roman" w:cs="Times New Roman"/>
          <w:lang w:val="en-US"/>
        </w:rPr>
        <w:t xml:space="preserve"> </w:t>
      </w:r>
      <w:r w:rsidRPr="00E35EA4">
        <w:rPr>
          <w:rFonts w:ascii="Times New Roman" w:hAnsi="Times New Roman" w:cs="Times New Roman"/>
          <w:b/>
          <w:lang w:val="en-US"/>
        </w:rPr>
        <w:t>18</w:t>
      </w:r>
      <w:r w:rsidRPr="00E35EA4">
        <w:rPr>
          <w:rFonts w:ascii="Times New Roman" w:hAnsi="Times New Roman" w:cs="Times New Roman"/>
          <w:lang w:val="en-US"/>
        </w:rPr>
        <w:t>, 351-357 (1997).</w:t>
      </w:r>
    </w:p>
    <w:p w14:paraId="3A47C2E9"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3</w:t>
      </w:r>
      <w:r w:rsidRPr="00E35EA4">
        <w:rPr>
          <w:rFonts w:ascii="Times New Roman" w:hAnsi="Times New Roman" w:cs="Times New Roman"/>
          <w:lang w:val="en-US"/>
        </w:rPr>
        <w:tab/>
        <w:t xml:space="preserve">Perl, D. P. Neuropathology of Alzheimer's disease. </w:t>
      </w:r>
      <w:r w:rsidRPr="00E35EA4">
        <w:rPr>
          <w:rFonts w:ascii="Times New Roman" w:hAnsi="Times New Roman" w:cs="Times New Roman"/>
          <w:i/>
          <w:lang w:val="en-US"/>
        </w:rPr>
        <w:t>Mt Sinai J Med</w:t>
      </w:r>
      <w:r w:rsidRPr="00E35EA4">
        <w:rPr>
          <w:rFonts w:ascii="Times New Roman" w:hAnsi="Times New Roman" w:cs="Times New Roman"/>
          <w:lang w:val="en-US"/>
        </w:rPr>
        <w:t xml:space="preserve"> </w:t>
      </w:r>
      <w:r w:rsidRPr="00E35EA4">
        <w:rPr>
          <w:rFonts w:ascii="Times New Roman" w:hAnsi="Times New Roman" w:cs="Times New Roman"/>
          <w:b/>
          <w:lang w:val="en-US"/>
        </w:rPr>
        <w:t>77</w:t>
      </w:r>
      <w:r w:rsidRPr="00E35EA4">
        <w:rPr>
          <w:rFonts w:ascii="Times New Roman" w:hAnsi="Times New Roman" w:cs="Times New Roman"/>
          <w:lang w:val="en-US"/>
        </w:rPr>
        <w:t>, 32-42, doi:10.1002/msj.20157 (2010).</w:t>
      </w:r>
    </w:p>
    <w:p w14:paraId="6715A737"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4</w:t>
      </w:r>
      <w:r w:rsidRPr="00E35EA4">
        <w:rPr>
          <w:rFonts w:ascii="Times New Roman" w:hAnsi="Times New Roman" w:cs="Times New Roman"/>
          <w:lang w:val="en-US"/>
        </w:rPr>
        <w:tab/>
        <w:t xml:space="preserve">Takahashi, N., Sakurai, T., Davis, K. L. &amp; Buxbaum, J. D. Linking oligodendrocyte and myelin dysfunction to neurocircuitry abnormalities in schizophrenia. </w:t>
      </w:r>
      <w:r w:rsidRPr="00E35EA4">
        <w:rPr>
          <w:rFonts w:ascii="Times New Roman" w:hAnsi="Times New Roman" w:cs="Times New Roman"/>
          <w:i/>
          <w:lang w:val="en-US"/>
        </w:rPr>
        <w:t>Prog Neurobiol</w:t>
      </w:r>
      <w:r w:rsidRPr="00E35EA4">
        <w:rPr>
          <w:rFonts w:ascii="Times New Roman" w:hAnsi="Times New Roman" w:cs="Times New Roman"/>
          <w:lang w:val="en-US"/>
        </w:rPr>
        <w:t xml:space="preserve"> </w:t>
      </w:r>
      <w:r w:rsidRPr="00E35EA4">
        <w:rPr>
          <w:rFonts w:ascii="Times New Roman" w:hAnsi="Times New Roman" w:cs="Times New Roman"/>
          <w:b/>
          <w:lang w:val="en-US"/>
        </w:rPr>
        <w:t>93</w:t>
      </w:r>
      <w:r w:rsidRPr="00E35EA4">
        <w:rPr>
          <w:rFonts w:ascii="Times New Roman" w:hAnsi="Times New Roman" w:cs="Times New Roman"/>
          <w:lang w:val="en-US"/>
        </w:rPr>
        <w:t>, 13-24, doi:10.1016/j.pneurobio.2010.09.004 (2011).</w:t>
      </w:r>
    </w:p>
    <w:p w14:paraId="50D9832A"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5</w:t>
      </w:r>
      <w:r w:rsidRPr="00E35EA4">
        <w:rPr>
          <w:rFonts w:ascii="Times New Roman" w:hAnsi="Times New Roman" w:cs="Times New Roman"/>
          <w:lang w:val="en-US"/>
        </w:rPr>
        <w:tab/>
        <w:t>Merenlender-Wagner, A.</w:t>
      </w:r>
      <w:r w:rsidRPr="00E35EA4">
        <w:rPr>
          <w:rFonts w:ascii="Times New Roman" w:hAnsi="Times New Roman" w:cs="Times New Roman"/>
          <w:i/>
          <w:lang w:val="en-US"/>
        </w:rPr>
        <w:t xml:space="preserve"> et al.</w:t>
      </w:r>
      <w:r w:rsidRPr="00E35EA4">
        <w:rPr>
          <w:rFonts w:ascii="Times New Roman" w:hAnsi="Times New Roman" w:cs="Times New Roman"/>
          <w:lang w:val="en-US"/>
        </w:rPr>
        <w:t xml:space="preserve"> Autophagy has a key role in the pathophysiology of schizophrenia. </w:t>
      </w:r>
      <w:r w:rsidRPr="00E35EA4">
        <w:rPr>
          <w:rFonts w:ascii="Times New Roman" w:hAnsi="Times New Roman" w:cs="Times New Roman"/>
          <w:i/>
          <w:lang w:val="en-US"/>
        </w:rPr>
        <w:t>Mol Psychiatry</w:t>
      </w:r>
      <w:r w:rsidRPr="00E35EA4">
        <w:rPr>
          <w:rFonts w:ascii="Times New Roman" w:hAnsi="Times New Roman" w:cs="Times New Roman"/>
          <w:lang w:val="en-US"/>
        </w:rPr>
        <w:t xml:space="preserve"> </w:t>
      </w:r>
      <w:r w:rsidRPr="00E35EA4">
        <w:rPr>
          <w:rFonts w:ascii="Times New Roman" w:hAnsi="Times New Roman" w:cs="Times New Roman"/>
          <w:b/>
          <w:lang w:val="en-US"/>
        </w:rPr>
        <w:t>20</w:t>
      </w:r>
      <w:r w:rsidRPr="00E35EA4">
        <w:rPr>
          <w:rFonts w:ascii="Times New Roman" w:hAnsi="Times New Roman" w:cs="Times New Roman"/>
          <w:lang w:val="en-US"/>
        </w:rPr>
        <w:t>, 126-132, doi:10.1038/mp.2013.174 (2015).</w:t>
      </w:r>
    </w:p>
    <w:p w14:paraId="640E3F6A"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6</w:t>
      </w:r>
      <w:r w:rsidRPr="00E35EA4">
        <w:rPr>
          <w:rFonts w:ascii="Times New Roman" w:hAnsi="Times New Roman" w:cs="Times New Roman"/>
          <w:lang w:val="en-US"/>
        </w:rPr>
        <w:tab/>
        <w:t xml:space="preserve">Cronenwett, W. J. &amp; Csernansky, J. G. Diving deep into white matter to improve our understanding of the pathophysiology of schizophrenia. </w:t>
      </w:r>
      <w:r w:rsidRPr="00E35EA4">
        <w:rPr>
          <w:rFonts w:ascii="Times New Roman" w:hAnsi="Times New Roman" w:cs="Times New Roman"/>
          <w:i/>
          <w:lang w:val="en-US"/>
        </w:rPr>
        <w:t>Biol Psychiatry</w:t>
      </w:r>
      <w:r w:rsidRPr="00E35EA4">
        <w:rPr>
          <w:rFonts w:ascii="Times New Roman" w:hAnsi="Times New Roman" w:cs="Times New Roman"/>
          <w:lang w:val="en-US"/>
        </w:rPr>
        <w:t xml:space="preserve"> </w:t>
      </w:r>
      <w:r w:rsidRPr="00E35EA4">
        <w:rPr>
          <w:rFonts w:ascii="Times New Roman" w:hAnsi="Times New Roman" w:cs="Times New Roman"/>
          <w:b/>
          <w:lang w:val="en-US"/>
        </w:rPr>
        <w:t>74</w:t>
      </w:r>
      <w:r w:rsidRPr="00E35EA4">
        <w:rPr>
          <w:rFonts w:ascii="Times New Roman" w:hAnsi="Times New Roman" w:cs="Times New Roman"/>
          <w:lang w:val="en-US"/>
        </w:rPr>
        <w:t>, 396-397, doi:10.1016/j.biopsych.2013.07.007 (2013).</w:t>
      </w:r>
    </w:p>
    <w:p w14:paraId="5CB03F40"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7</w:t>
      </w:r>
      <w:r w:rsidRPr="00E35EA4">
        <w:rPr>
          <w:rFonts w:ascii="Times New Roman" w:hAnsi="Times New Roman" w:cs="Times New Roman"/>
          <w:lang w:val="en-US"/>
        </w:rPr>
        <w:tab/>
        <w:t>Ehrlich, S.</w:t>
      </w:r>
      <w:r w:rsidRPr="00E35EA4">
        <w:rPr>
          <w:rFonts w:ascii="Times New Roman" w:hAnsi="Times New Roman" w:cs="Times New Roman"/>
          <w:i/>
          <w:lang w:val="en-US"/>
        </w:rPr>
        <w:t xml:space="preserve"> et al.</w:t>
      </w:r>
      <w:r w:rsidRPr="00E35EA4">
        <w:rPr>
          <w:rFonts w:ascii="Times New Roman" w:hAnsi="Times New Roman" w:cs="Times New Roman"/>
          <w:lang w:val="en-US"/>
        </w:rPr>
        <w:t xml:space="preserve"> Associations of white matter integrity and cortical thickness in patients with schizophrenia and healthy controls. </w:t>
      </w:r>
      <w:r w:rsidRPr="00E35EA4">
        <w:rPr>
          <w:rFonts w:ascii="Times New Roman" w:hAnsi="Times New Roman" w:cs="Times New Roman"/>
          <w:i/>
          <w:lang w:val="en-US"/>
        </w:rPr>
        <w:t>Schizophr Bull</w:t>
      </w:r>
      <w:r w:rsidRPr="00E35EA4">
        <w:rPr>
          <w:rFonts w:ascii="Times New Roman" w:hAnsi="Times New Roman" w:cs="Times New Roman"/>
          <w:lang w:val="en-US"/>
        </w:rPr>
        <w:t xml:space="preserve"> </w:t>
      </w:r>
      <w:r w:rsidRPr="00E35EA4">
        <w:rPr>
          <w:rFonts w:ascii="Times New Roman" w:hAnsi="Times New Roman" w:cs="Times New Roman"/>
          <w:b/>
          <w:lang w:val="en-US"/>
        </w:rPr>
        <w:t>40</w:t>
      </w:r>
      <w:r w:rsidRPr="00E35EA4">
        <w:rPr>
          <w:rFonts w:ascii="Times New Roman" w:hAnsi="Times New Roman" w:cs="Times New Roman"/>
          <w:lang w:val="en-US"/>
        </w:rPr>
        <w:t>, 665-674, doi:10.1093/schbul/sbt056 (2014).</w:t>
      </w:r>
    </w:p>
    <w:p w14:paraId="2D26C4ED"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8</w:t>
      </w:r>
      <w:r w:rsidRPr="00E35EA4">
        <w:rPr>
          <w:rFonts w:ascii="Times New Roman" w:hAnsi="Times New Roman" w:cs="Times New Roman"/>
          <w:lang w:val="en-US"/>
        </w:rPr>
        <w:tab/>
        <w:t>Salavati, B.</w:t>
      </w:r>
      <w:r w:rsidRPr="00E35EA4">
        <w:rPr>
          <w:rFonts w:ascii="Times New Roman" w:hAnsi="Times New Roman" w:cs="Times New Roman"/>
          <w:i/>
          <w:lang w:val="en-US"/>
        </w:rPr>
        <w:t xml:space="preserve"> et al.</w:t>
      </w:r>
      <w:r w:rsidRPr="00E35EA4">
        <w:rPr>
          <w:rFonts w:ascii="Times New Roman" w:hAnsi="Times New Roman" w:cs="Times New Roman"/>
          <w:lang w:val="en-US"/>
        </w:rPr>
        <w:t xml:space="preserve"> Imaging-based neurochemistry in schizophrenia: a systematic review and implications for dysfunctional long-term potentiation. </w:t>
      </w:r>
      <w:r w:rsidRPr="00E35EA4">
        <w:rPr>
          <w:rFonts w:ascii="Times New Roman" w:hAnsi="Times New Roman" w:cs="Times New Roman"/>
          <w:i/>
          <w:lang w:val="en-US"/>
        </w:rPr>
        <w:t>Schizophr Bull</w:t>
      </w:r>
      <w:r w:rsidRPr="00E35EA4">
        <w:rPr>
          <w:rFonts w:ascii="Times New Roman" w:hAnsi="Times New Roman" w:cs="Times New Roman"/>
          <w:lang w:val="en-US"/>
        </w:rPr>
        <w:t xml:space="preserve"> </w:t>
      </w:r>
      <w:r w:rsidRPr="00E35EA4">
        <w:rPr>
          <w:rFonts w:ascii="Times New Roman" w:hAnsi="Times New Roman" w:cs="Times New Roman"/>
          <w:b/>
          <w:lang w:val="en-US"/>
        </w:rPr>
        <w:t>41</w:t>
      </w:r>
      <w:r w:rsidRPr="00E35EA4">
        <w:rPr>
          <w:rFonts w:ascii="Times New Roman" w:hAnsi="Times New Roman" w:cs="Times New Roman"/>
          <w:lang w:val="en-US"/>
        </w:rPr>
        <w:t>, 44-56, doi:10.1093/schbul/sbu132 (2015).</w:t>
      </w:r>
    </w:p>
    <w:p w14:paraId="26963B1D"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9</w:t>
      </w:r>
      <w:r w:rsidRPr="00E35EA4">
        <w:rPr>
          <w:rFonts w:ascii="Times New Roman" w:hAnsi="Times New Roman" w:cs="Times New Roman"/>
          <w:lang w:val="en-US"/>
        </w:rPr>
        <w:tab/>
        <w:t>Dazzan, P.</w:t>
      </w:r>
      <w:r w:rsidRPr="00E35EA4">
        <w:rPr>
          <w:rFonts w:ascii="Times New Roman" w:hAnsi="Times New Roman" w:cs="Times New Roman"/>
          <w:i/>
          <w:lang w:val="en-US"/>
        </w:rPr>
        <w:t xml:space="preserve"> et al.</w:t>
      </w:r>
      <w:r w:rsidRPr="00E35EA4">
        <w:rPr>
          <w:rFonts w:ascii="Times New Roman" w:hAnsi="Times New Roman" w:cs="Times New Roman"/>
          <w:lang w:val="en-US"/>
        </w:rPr>
        <w:t xml:space="preserve"> Magnetic resonance imaging and the prediction of outcome in first-episode schizophrenia: a review of current evidence and directions for future research. </w:t>
      </w:r>
      <w:r w:rsidRPr="00E35EA4">
        <w:rPr>
          <w:rFonts w:ascii="Times New Roman" w:hAnsi="Times New Roman" w:cs="Times New Roman"/>
          <w:i/>
          <w:lang w:val="en-US"/>
        </w:rPr>
        <w:t>Schizophr Bull</w:t>
      </w:r>
      <w:r w:rsidRPr="00E35EA4">
        <w:rPr>
          <w:rFonts w:ascii="Times New Roman" w:hAnsi="Times New Roman" w:cs="Times New Roman"/>
          <w:lang w:val="en-US"/>
        </w:rPr>
        <w:t xml:space="preserve"> </w:t>
      </w:r>
      <w:r w:rsidRPr="00E35EA4">
        <w:rPr>
          <w:rFonts w:ascii="Times New Roman" w:hAnsi="Times New Roman" w:cs="Times New Roman"/>
          <w:b/>
          <w:lang w:val="en-US"/>
        </w:rPr>
        <w:t>41</w:t>
      </w:r>
      <w:r w:rsidRPr="00E35EA4">
        <w:rPr>
          <w:rFonts w:ascii="Times New Roman" w:hAnsi="Times New Roman" w:cs="Times New Roman"/>
          <w:lang w:val="en-US"/>
        </w:rPr>
        <w:t>, 574-583, doi:10.1093/schbul/sbv024 (2015).</w:t>
      </w:r>
    </w:p>
    <w:p w14:paraId="29B85227"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10</w:t>
      </w:r>
      <w:r w:rsidRPr="00E35EA4">
        <w:rPr>
          <w:rFonts w:ascii="Times New Roman" w:hAnsi="Times New Roman" w:cs="Times New Roman"/>
          <w:lang w:val="en-US"/>
        </w:rPr>
        <w:tab/>
        <w:t xml:space="preserve">Glausier, J. R. &amp; Lewis, D. A. Dendritic spine pathology in schizophrenia. </w:t>
      </w:r>
      <w:r w:rsidRPr="00E35EA4">
        <w:rPr>
          <w:rFonts w:ascii="Times New Roman" w:hAnsi="Times New Roman" w:cs="Times New Roman"/>
          <w:i/>
          <w:lang w:val="en-US"/>
        </w:rPr>
        <w:t>Neuroscience</w:t>
      </w:r>
      <w:r w:rsidRPr="00E35EA4">
        <w:rPr>
          <w:rFonts w:ascii="Times New Roman" w:hAnsi="Times New Roman" w:cs="Times New Roman"/>
          <w:lang w:val="en-US"/>
        </w:rPr>
        <w:t xml:space="preserve"> </w:t>
      </w:r>
      <w:r w:rsidRPr="00E35EA4">
        <w:rPr>
          <w:rFonts w:ascii="Times New Roman" w:hAnsi="Times New Roman" w:cs="Times New Roman"/>
          <w:b/>
          <w:lang w:val="en-US"/>
        </w:rPr>
        <w:t>251</w:t>
      </w:r>
      <w:r w:rsidRPr="00E35EA4">
        <w:rPr>
          <w:rFonts w:ascii="Times New Roman" w:hAnsi="Times New Roman" w:cs="Times New Roman"/>
          <w:lang w:val="en-US"/>
        </w:rPr>
        <w:t>, 90-107, doi:10.1016/j.neuroscience.2012.04.044 (2013).</w:t>
      </w:r>
    </w:p>
    <w:p w14:paraId="46FF03EB"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11</w:t>
      </w:r>
      <w:r w:rsidRPr="00E35EA4">
        <w:rPr>
          <w:rFonts w:ascii="Times New Roman" w:hAnsi="Times New Roman" w:cs="Times New Roman"/>
          <w:lang w:val="en-US"/>
        </w:rPr>
        <w:tab/>
        <w:t>Li, Z.</w:t>
      </w:r>
      <w:r w:rsidRPr="00E35EA4">
        <w:rPr>
          <w:rFonts w:ascii="Times New Roman" w:hAnsi="Times New Roman" w:cs="Times New Roman"/>
          <w:i/>
          <w:lang w:val="en-US"/>
        </w:rPr>
        <w:t xml:space="preserve"> et al.</w:t>
      </w:r>
      <w:r w:rsidRPr="00E35EA4">
        <w:rPr>
          <w:rFonts w:ascii="Times New Roman" w:hAnsi="Times New Roman" w:cs="Times New Roman"/>
          <w:lang w:val="en-US"/>
        </w:rPr>
        <w:t xml:space="preserve"> Genome-wide association analysis identifies 30 new susceptibility loci for schizophrenia. </w:t>
      </w:r>
      <w:r w:rsidRPr="00E35EA4">
        <w:rPr>
          <w:rFonts w:ascii="Times New Roman" w:hAnsi="Times New Roman" w:cs="Times New Roman"/>
          <w:i/>
          <w:lang w:val="en-US"/>
        </w:rPr>
        <w:t>Nat Genet</w:t>
      </w:r>
      <w:r w:rsidRPr="00E35EA4">
        <w:rPr>
          <w:rFonts w:ascii="Times New Roman" w:hAnsi="Times New Roman" w:cs="Times New Roman"/>
          <w:lang w:val="en-US"/>
        </w:rPr>
        <w:t xml:space="preserve"> </w:t>
      </w:r>
      <w:r w:rsidRPr="00E35EA4">
        <w:rPr>
          <w:rFonts w:ascii="Times New Roman" w:hAnsi="Times New Roman" w:cs="Times New Roman"/>
          <w:b/>
          <w:lang w:val="en-US"/>
        </w:rPr>
        <w:t>49</w:t>
      </w:r>
      <w:r w:rsidRPr="00E35EA4">
        <w:rPr>
          <w:rFonts w:ascii="Times New Roman" w:hAnsi="Times New Roman" w:cs="Times New Roman"/>
          <w:lang w:val="en-US"/>
        </w:rPr>
        <w:t>, 1576-1583, doi:10.1038/ng.3973 (2017).</w:t>
      </w:r>
    </w:p>
    <w:p w14:paraId="60EE555A"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12</w:t>
      </w:r>
      <w:r w:rsidRPr="00E35EA4">
        <w:rPr>
          <w:rFonts w:ascii="Times New Roman" w:hAnsi="Times New Roman" w:cs="Times New Roman"/>
          <w:lang w:val="en-US"/>
        </w:rPr>
        <w:tab/>
        <w:t>Hall, M. H.</w:t>
      </w:r>
      <w:r w:rsidRPr="00E35EA4">
        <w:rPr>
          <w:rFonts w:ascii="Times New Roman" w:hAnsi="Times New Roman" w:cs="Times New Roman"/>
          <w:i/>
          <w:lang w:val="en-US"/>
        </w:rPr>
        <w:t xml:space="preserve"> et al.</w:t>
      </w:r>
      <w:r w:rsidRPr="00E35EA4">
        <w:rPr>
          <w:rFonts w:ascii="Times New Roman" w:hAnsi="Times New Roman" w:cs="Times New Roman"/>
          <w:lang w:val="en-US"/>
        </w:rPr>
        <w:t xml:space="preserve"> The Early Auditory Gamma-Band Response Is Heritable and a Putative Endophenotype of Schizophrenia. </w:t>
      </w:r>
      <w:r w:rsidRPr="00E35EA4">
        <w:rPr>
          <w:rFonts w:ascii="Times New Roman" w:hAnsi="Times New Roman" w:cs="Times New Roman"/>
          <w:i/>
          <w:lang w:val="en-US"/>
        </w:rPr>
        <w:t>Schizophrenia Bulletin</w:t>
      </w:r>
      <w:r w:rsidRPr="00E35EA4">
        <w:rPr>
          <w:rFonts w:ascii="Times New Roman" w:hAnsi="Times New Roman" w:cs="Times New Roman"/>
          <w:lang w:val="en-US"/>
        </w:rPr>
        <w:t xml:space="preserve"> </w:t>
      </w:r>
      <w:r w:rsidRPr="00E35EA4">
        <w:rPr>
          <w:rFonts w:ascii="Times New Roman" w:hAnsi="Times New Roman" w:cs="Times New Roman"/>
          <w:b/>
          <w:lang w:val="en-US"/>
        </w:rPr>
        <w:t>37</w:t>
      </w:r>
      <w:r w:rsidRPr="00E35EA4">
        <w:rPr>
          <w:rFonts w:ascii="Times New Roman" w:hAnsi="Times New Roman" w:cs="Times New Roman"/>
          <w:lang w:val="en-US"/>
        </w:rPr>
        <w:t>, 778-787, doi:10.1093/schbul/sbp134 (2011).</w:t>
      </w:r>
    </w:p>
    <w:p w14:paraId="1D3E947D"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13</w:t>
      </w:r>
      <w:r w:rsidRPr="00E35EA4">
        <w:rPr>
          <w:rFonts w:ascii="Times New Roman" w:hAnsi="Times New Roman" w:cs="Times New Roman"/>
          <w:lang w:val="en-US"/>
        </w:rPr>
        <w:tab/>
        <w:t>Grutzner, C.</w:t>
      </w:r>
      <w:r w:rsidRPr="00E35EA4">
        <w:rPr>
          <w:rFonts w:ascii="Times New Roman" w:hAnsi="Times New Roman" w:cs="Times New Roman"/>
          <w:i/>
          <w:lang w:val="en-US"/>
        </w:rPr>
        <w:t xml:space="preserve"> et al.</w:t>
      </w:r>
      <w:r w:rsidRPr="00E35EA4">
        <w:rPr>
          <w:rFonts w:ascii="Times New Roman" w:hAnsi="Times New Roman" w:cs="Times New Roman"/>
          <w:lang w:val="en-US"/>
        </w:rPr>
        <w:t xml:space="preserve"> Deficits in high- (&gt; 60 Hz) gamma-band oscillations during visual processing in schizophrenia. </w:t>
      </w:r>
      <w:r w:rsidRPr="00E35EA4">
        <w:rPr>
          <w:rFonts w:ascii="Times New Roman" w:hAnsi="Times New Roman" w:cs="Times New Roman"/>
          <w:i/>
          <w:lang w:val="en-US"/>
        </w:rPr>
        <w:t>Frontiers in Human Neuroscience</w:t>
      </w:r>
      <w:r w:rsidRPr="00E35EA4">
        <w:rPr>
          <w:rFonts w:ascii="Times New Roman" w:hAnsi="Times New Roman" w:cs="Times New Roman"/>
          <w:lang w:val="en-US"/>
        </w:rPr>
        <w:t xml:space="preserve"> </w:t>
      </w:r>
      <w:r w:rsidRPr="00E35EA4">
        <w:rPr>
          <w:rFonts w:ascii="Times New Roman" w:hAnsi="Times New Roman" w:cs="Times New Roman"/>
          <w:b/>
          <w:lang w:val="en-US"/>
        </w:rPr>
        <w:t>7</w:t>
      </w:r>
      <w:r w:rsidRPr="00E35EA4">
        <w:rPr>
          <w:rFonts w:ascii="Times New Roman" w:hAnsi="Times New Roman" w:cs="Times New Roman"/>
          <w:lang w:val="en-US"/>
        </w:rPr>
        <w:t>, doi:ARTN 88 10.3389/fnhum.2013.00088 (2013).</w:t>
      </w:r>
    </w:p>
    <w:p w14:paraId="5C540B39"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14</w:t>
      </w:r>
      <w:r w:rsidRPr="00E35EA4">
        <w:rPr>
          <w:rFonts w:ascii="Times New Roman" w:hAnsi="Times New Roman" w:cs="Times New Roman"/>
          <w:lang w:val="en-US"/>
        </w:rPr>
        <w:tab/>
        <w:t>Rass, O.</w:t>
      </w:r>
      <w:r w:rsidRPr="00E35EA4">
        <w:rPr>
          <w:rFonts w:ascii="Times New Roman" w:hAnsi="Times New Roman" w:cs="Times New Roman"/>
          <w:i/>
          <w:lang w:val="en-US"/>
        </w:rPr>
        <w:t xml:space="preserve"> et al.</w:t>
      </w:r>
      <w:r w:rsidRPr="00E35EA4">
        <w:rPr>
          <w:rFonts w:ascii="Times New Roman" w:hAnsi="Times New Roman" w:cs="Times New Roman"/>
          <w:lang w:val="en-US"/>
        </w:rPr>
        <w:t xml:space="preserve"> Auditory steady state response in the schizophrenia, first-degree relatives, and schizotypal personality disorder. </w:t>
      </w:r>
      <w:r w:rsidRPr="00E35EA4">
        <w:rPr>
          <w:rFonts w:ascii="Times New Roman" w:hAnsi="Times New Roman" w:cs="Times New Roman"/>
          <w:i/>
          <w:lang w:val="en-US"/>
        </w:rPr>
        <w:t>Schizophrenia Research</w:t>
      </w:r>
      <w:r w:rsidRPr="00E35EA4">
        <w:rPr>
          <w:rFonts w:ascii="Times New Roman" w:hAnsi="Times New Roman" w:cs="Times New Roman"/>
          <w:lang w:val="en-US"/>
        </w:rPr>
        <w:t xml:space="preserve"> </w:t>
      </w:r>
      <w:r w:rsidRPr="00E35EA4">
        <w:rPr>
          <w:rFonts w:ascii="Times New Roman" w:hAnsi="Times New Roman" w:cs="Times New Roman"/>
          <w:b/>
          <w:lang w:val="en-US"/>
        </w:rPr>
        <w:t>136</w:t>
      </w:r>
      <w:r w:rsidRPr="00E35EA4">
        <w:rPr>
          <w:rFonts w:ascii="Times New Roman" w:hAnsi="Times New Roman" w:cs="Times New Roman"/>
          <w:lang w:val="en-US"/>
        </w:rPr>
        <w:t>, 143-149, doi:10.1016/j.schres.2012.01.003 (2012).</w:t>
      </w:r>
    </w:p>
    <w:p w14:paraId="5EF8244F"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15</w:t>
      </w:r>
      <w:r w:rsidRPr="00E35EA4">
        <w:rPr>
          <w:rFonts w:ascii="Times New Roman" w:hAnsi="Times New Roman" w:cs="Times New Roman"/>
          <w:lang w:val="en-US"/>
        </w:rPr>
        <w:tab/>
        <w:t>Leicht, G.</w:t>
      </w:r>
      <w:r w:rsidRPr="00E35EA4">
        <w:rPr>
          <w:rFonts w:ascii="Times New Roman" w:hAnsi="Times New Roman" w:cs="Times New Roman"/>
          <w:i/>
          <w:lang w:val="en-US"/>
        </w:rPr>
        <w:t xml:space="preserve"> et al.</w:t>
      </w:r>
      <w:r w:rsidRPr="00E35EA4">
        <w:rPr>
          <w:rFonts w:ascii="Times New Roman" w:hAnsi="Times New Roman" w:cs="Times New Roman"/>
          <w:lang w:val="en-US"/>
        </w:rPr>
        <w:t xml:space="preserve"> Reduced Early Auditory Evoked Gamma-Band Response in Patients with Schizophrenia. </w:t>
      </w:r>
      <w:r w:rsidRPr="00E35EA4">
        <w:rPr>
          <w:rFonts w:ascii="Times New Roman" w:hAnsi="Times New Roman" w:cs="Times New Roman"/>
          <w:i/>
          <w:lang w:val="en-US"/>
        </w:rPr>
        <w:t>Biological Psychiatry</w:t>
      </w:r>
      <w:r w:rsidRPr="00E35EA4">
        <w:rPr>
          <w:rFonts w:ascii="Times New Roman" w:hAnsi="Times New Roman" w:cs="Times New Roman"/>
          <w:lang w:val="en-US"/>
        </w:rPr>
        <w:t xml:space="preserve"> </w:t>
      </w:r>
      <w:r w:rsidRPr="00E35EA4">
        <w:rPr>
          <w:rFonts w:ascii="Times New Roman" w:hAnsi="Times New Roman" w:cs="Times New Roman"/>
          <w:b/>
          <w:lang w:val="en-US"/>
        </w:rPr>
        <w:t>67</w:t>
      </w:r>
      <w:r w:rsidRPr="00E35EA4">
        <w:rPr>
          <w:rFonts w:ascii="Times New Roman" w:hAnsi="Times New Roman" w:cs="Times New Roman"/>
          <w:lang w:val="en-US"/>
        </w:rPr>
        <w:t>, 224-231, doi:10.1016/j.biopsych.2009.07.033 (2010).</w:t>
      </w:r>
    </w:p>
    <w:p w14:paraId="337AA6C5"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16</w:t>
      </w:r>
      <w:r w:rsidRPr="00E35EA4">
        <w:rPr>
          <w:rFonts w:ascii="Times New Roman" w:hAnsi="Times New Roman" w:cs="Times New Roman"/>
          <w:lang w:val="en-US"/>
        </w:rPr>
        <w:tab/>
        <w:t xml:space="preserve">Keil, J., Romero, Y. R., Balz, J., Henjes, M. S. &amp; Senkowski, D. Positive and Negative Symptoms in Schizophrenia Relate to Distinct Oscillatory Signatures of Sensory Gating (vol 10, 104, 2016). </w:t>
      </w:r>
      <w:r w:rsidRPr="00E35EA4">
        <w:rPr>
          <w:rFonts w:ascii="Times New Roman" w:hAnsi="Times New Roman" w:cs="Times New Roman"/>
          <w:i/>
          <w:lang w:val="en-US"/>
        </w:rPr>
        <w:t>Frontiers in Human Neuroscience</w:t>
      </w:r>
      <w:r w:rsidRPr="00E35EA4">
        <w:rPr>
          <w:rFonts w:ascii="Times New Roman" w:hAnsi="Times New Roman" w:cs="Times New Roman"/>
          <w:lang w:val="en-US"/>
        </w:rPr>
        <w:t xml:space="preserve"> </w:t>
      </w:r>
      <w:r w:rsidRPr="00E35EA4">
        <w:rPr>
          <w:rFonts w:ascii="Times New Roman" w:hAnsi="Times New Roman" w:cs="Times New Roman"/>
          <w:b/>
          <w:lang w:val="en-US"/>
        </w:rPr>
        <w:t>10</w:t>
      </w:r>
      <w:r w:rsidRPr="00E35EA4">
        <w:rPr>
          <w:rFonts w:ascii="Times New Roman" w:hAnsi="Times New Roman" w:cs="Times New Roman"/>
          <w:lang w:val="en-US"/>
        </w:rPr>
        <w:t>, doi:ARTN 162 10.3389/fnhum.2016.00162 (2016).</w:t>
      </w:r>
    </w:p>
    <w:p w14:paraId="139AF5CB"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17</w:t>
      </w:r>
      <w:r w:rsidRPr="00E35EA4">
        <w:rPr>
          <w:rFonts w:ascii="Times New Roman" w:hAnsi="Times New Roman" w:cs="Times New Roman"/>
          <w:lang w:val="en-US"/>
        </w:rPr>
        <w:tab/>
        <w:t>Puvvada, K. C.</w:t>
      </w:r>
      <w:r w:rsidRPr="00E35EA4">
        <w:rPr>
          <w:rFonts w:ascii="Times New Roman" w:hAnsi="Times New Roman" w:cs="Times New Roman"/>
          <w:i/>
          <w:lang w:val="en-US"/>
        </w:rPr>
        <w:t xml:space="preserve"> et al.</w:t>
      </w:r>
      <w:r w:rsidRPr="00E35EA4">
        <w:rPr>
          <w:rFonts w:ascii="Times New Roman" w:hAnsi="Times New Roman" w:cs="Times New Roman"/>
          <w:lang w:val="en-US"/>
        </w:rPr>
        <w:t xml:space="preserve"> Delta Vs Gamma Auditory Steady State Synchrony in Schizophrenia. </w:t>
      </w:r>
      <w:r w:rsidRPr="00E35EA4">
        <w:rPr>
          <w:rFonts w:ascii="Times New Roman" w:hAnsi="Times New Roman" w:cs="Times New Roman"/>
          <w:i/>
          <w:lang w:val="en-US"/>
        </w:rPr>
        <w:t>Schizophrenia Bulletin</w:t>
      </w:r>
      <w:r w:rsidRPr="00E35EA4">
        <w:rPr>
          <w:rFonts w:ascii="Times New Roman" w:hAnsi="Times New Roman" w:cs="Times New Roman"/>
          <w:lang w:val="en-US"/>
        </w:rPr>
        <w:t xml:space="preserve"> </w:t>
      </w:r>
      <w:r w:rsidRPr="00E35EA4">
        <w:rPr>
          <w:rFonts w:ascii="Times New Roman" w:hAnsi="Times New Roman" w:cs="Times New Roman"/>
          <w:b/>
          <w:lang w:val="en-US"/>
        </w:rPr>
        <w:t>44</w:t>
      </w:r>
      <w:r w:rsidRPr="00E35EA4">
        <w:rPr>
          <w:rFonts w:ascii="Times New Roman" w:hAnsi="Times New Roman" w:cs="Times New Roman"/>
          <w:lang w:val="en-US"/>
        </w:rPr>
        <w:t>, 378-387, doi:10.1093/schbul/sbx078 (2018).</w:t>
      </w:r>
    </w:p>
    <w:p w14:paraId="0417E8B9"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18</w:t>
      </w:r>
      <w:r w:rsidRPr="00E35EA4">
        <w:rPr>
          <w:rFonts w:ascii="Times New Roman" w:hAnsi="Times New Roman" w:cs="Times New Roman"/>
          <w:lang w:val="en-US"/>
        </w:rPr>
        <w:tab/>
        <w:t>Ribeiro, T. L.</w:t>
      </w:r>
      <w:r w:rsidRPr="00E35EA4">
        <w:rPr>
          <w:rFonts w:ascii="Times New Roman" w:hAnsi="Times New Roman" w:cs="Times New Roman"/>
          <w:i/>
          <w:lang w:val="en-US"/>
        </w:rPr>
        <w:t xml:space="preserve"> et al.</w:t>
      </w:r>
      <w:r w:rsidRPr="00E35EA4">
        <w:rPr>
          <w:rFonts w:ascii="Times New Roman" w:hAnsi="Times New Roman" w:cs="Times New Roman"/>
          <w:lang w:val="en-US"/>
        </w:rPr>
        <w:t xml:space="preserve"> Spike avalanches exhibit universal dynamics across the sleep-wake cycle. </w:t>
      </w:r>
      <w:r w:rsidRPr="00E35EA4">
        <w:rPr>
          <w:rFonts w:ascii="Times New Roman" w:hAnsi="Times New Roman" w:cs="Times New Roman"/>
          <w:i/>
          <w:lang w:val="en-US"/>
        </w:rPr>
        <w:t>PLoS One</w:t>
      </w:r>
      <w:r w:rsidRPr="00E35EA4">
        <w:rPr>
          <w:rFonts w:ascii="Times New Roman" w:hAnsi="Times New Roman" w:cs="Times New Roman"/>
          <w:lang w:val="en-US"/>
        </w:rPr>
        <w:t xml:space="preserve"> </w:t>
      </w:r>
      <w:r w:rsidRPr="00E35EA4">
        <w:rPr>
          <w:rFonts w:ascii="Times New Roman" w:hAnsi="Times New Roman" w:cs="Times New Roman"/>
          <w:b/>
          <w:lang w:val="en-US"/>
        </w:rPr>
        <w:t>5</w:t>
      </w:r>
      <w:r w:rsidRPr="00E35EA4">
        <w:rPr>
          <w:rFonts w:ascii="Times New Roman" w:hAnsi="Times New Roman" w:cs="Times New Roman"/>
          <w:lang w:val="en-US"/>
        </w:rPr>
        <w:t>, e14129, doi:10.1371/journal.pone.0014129 (2010).</w:t>
      </w:r>
    </w:p>
    <w:p w14:paraId="117FDE69" w14:textId="77777777" w:rsidR="00FA43DB" w:rsidRPr="00E35EA4" w:rsidRDefault="00FA43DB" w:rsidP="00D2241D">
      <w:pPr>
        <w:pStyle w:val="EndNoteBibliography"/>
        <w:spacing w:after="0"/>
        <w:ind w:left="720" w:hanging="720"/>
        <w:jc w:val="both"/>
        <w:rPr>
          <w:rFonts w:ascii="Times New Roman" w:hAnsi="Times New Roman" w:cs="Times New Roman"/>
          <w:lang w:val="en-US"/>
        </w:rPr>
      </w:pPr>
      <w:r w:rsidRPr="00E35EA4">
        <w:rPr>
          <w:rFonts w:ascii="Times New Roman" w:hAnsi="Times New Roman" w:cs="Times New Roman"/>
          <w:lang w:val="en-US"/>
        </w:rPr>
        <w:t>19</w:t>
      </w:r>
      <w:r w:rsidRPr="00E35EA4">
        <w:rPr>
          <w:rFonts w:ascii="Times New Roman" w:hAnsi="Times New Roman" w:cs="Times New Roman"/>
          <w:lang w:val="en-US"/>
        </w:rPr>
        <w:tab/>
        <w:t xml:space="preserve">Maier, A., Cox, M. A., Dougherty, K., Moore, B. &amp; Leopold, D. A. Anisotropy of ongoing neural activity in the primate visual cortex. </w:t>
      </w:r>
      <w:r w:rsidRPr="00E35EA4">
        <w:rPr>
          <w:rFonts w:ascii="Times New Roman" w:hAnsi="Times New Roman" w:cs="Times New Roman"/>
          <w:i/>
          <w:lang w:val="en-US"/>
        </w:rPr>
        <w:t>Eye Brain</w:t>
      </w:r>
      <w:r w:rsidRPr="00E35EA4">
        <w:rPr>
          <w:rFonts w:ascii="Times New Roman" w:hAnsi="Times New Roman" w:cs="Times New Roman"/>
          <w:lang w:val="en-US"/>
        </w:rPr>
        <w:t xml:space="preserve"> </w:t>
      </w:r>
      <w:r w:rsidRPr="00E35EA4">
        <w:rPr>
          <w:rFonts w:ascii="Times New Roman" w:hAnsi="Times New Roman" w:cs="Times New Roman"/>
          <w:b/>
          <w:lang w:val="en-US"/>
        </w:rPr>
        <w:t>6</w:t>
      </w:r>
      <w:r w:rsidRPr="00E35EA4">
        <w:rPr>
          <w:rFonts w:ascii="Times New Roman" w:hAnsi="Times New Roman" w:cs="Times New Roman"/>
          <w:lang w:val="en-US"/>
        </w:rPr>
        <w:t>, 113-120, doi:10.2147/EB.S51822 (2014).</w:t>
      </w:r>
    </w:p>
    <w:p w14:paraId="7366849F" w14:textId="77777777" w:rsidR="00FA43DB" w:rsidRPr="00E35EA4" w:rsidRDefault="00FA43DB" w:rsidP="00D2241D">
      <w:pPr>
        <w:pStyle w:val="EndNoteBibliography"/>
        <w:ind w:left="720" w:hanging="720"/>
        <w:jc w:val="both"/>
        <w:rPr>
          <w:rFonts w:ascii="Times New Roman" w:hAnsi="Times New Roman" w:cs="Times New Roman"/>
          <w:lang w:val="en-US"/>
        </w:rPr>
      </w:pPr>
      <w:r w:rsidRPr="00E35EA4">
        <w:rPr>
          <w:rFonts w:ascii="Times New Roman" w:hAnsi="Times New Roman" w:cs="Times New Roman"/>
          <w:lang w:val="en-US"/>
        </w:rPr>
        <w:t>20</w:t>
      </w:r>
      <w:r w:rsidRPr="00E35EA4">
        <w:rPr>
          <w:rFonts w:ascii="Times New Roman" w:hAnsi="Times New Roman" w:cs="Times New Roman"/>
          <w:lang w:val="en-US"/>
        </w:rPr>
        <w:tab/>
        <w:t xml:space="preserve">Srinath, R. &amp; Ray, S. Effect of amplitude correlations on coherence in the local field potential. </w:t>
      </w:r>
      <w:r w:rsidRPr="00E35EA4">
        <w:rPr>
          <w:rFonts w:ascii="Times New Roman" w:hAnsi="Times New Roman" w:cs="Times New Roman"/>
          <w:i/>
          <w:lang w:val="en-US"/>
        </w:rPr>
        <w:t>J Neurophysiol</w:t>
      </w:r>
      <w:r w:rsidRPr="00E35EA4">
        <w:rPr>
          <w:rFonts w:ascii="Times New Roman" w:hAnsi="Times New Roman" w:cs="Times New Roman"/>
          <w:lang w:val="en-US"/>
        </w:rPr>
        <w:t xml:space="preserve"> </w:t>
      </w:r>
      <w:r w:rsidRPr="00E35EA4">
        <w:rPr>
          <w:rFonts w:ascii="Times New Roman" w:hAnsi="Times New Roman" w:cs="Times New Roman"/>
          <w:b/>
          <w:lang w:val="en-US"/>
        </w:rPr>
        <w:t>112</w:t>
      </w:r>
      <w:r w:rsidRPr="00E35EA4">
        <w:rPr>
          <w:rFonts w:ascii="Times New Roman" w:hAnsi="Times New Roman" w:cs="Times New Roman"/>
          <w:lang w:val="en-US"/>
        </w:rPr>
        <w:t>, 741-751, doi:10.1152/jn.00851.2013 (2014).</w:t>
      </w:r>
    </w:p>
    <w:p w14:paraId="33DF547F" w14:textId="718416AB" w:rsidR="000E6BF2" w:rsidRPr="00E35EA4" w:rsidRDefault="000E6BF2" w:rsidP="00D2241D">
      <w:pPr>
        <w:pStyle w:val="BodyText"/>
        <w:jc w:val="both"/>
        <w:rPr>
          <w:rFonts w:ascii="Times New Roman" w:hAnsi="Times New Roman" w:cs="Times New Roman"/>
          <w:lang w:val="en-US"/>
        </w:rPr>
      </w:pPr>
      <w:r w:rsidRPr="00E35EA4">
        <w:rPr>
          <w:rFonts w:ascii="Times New Roman" w:hAnsi="Times New Roman" w:cs="Times New Roman"/>
          <w:lang w:val="en-US"/>
        </w:rPr>
        <w:fldChar w:fldCharType="end"/>
      </w:r>
    </w:p>
    <w:sectPr w:rsidR="000E6BF2" w:rsidRPr="00E35EA4">
      <w:headerReference w:type="even" r:id="rId35"/>
      <w:headerReference w:type="default" r:id="rId3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040D4" w14:textId="77777777" w:rsidR="00BF74DC" w:rsidRDefault="00BF74DC" w:rsidP="00F661DE">
      <w:pPr>
        <w:spacing w:after="0" w:line="240" w:lineRule="auto"/>
      </w:pPr>
      <w:r>
        <w:separator/>
      </w:r>
    </w:p>
  </w:endnote>
  <w:endnote w:type="continuationSeparator" w:id="0">
    <w:p w14:paraId="59F306F5" w14:textId="77777777" w:rsidR="00BF74DC" w:rsidRDefault="00BF74DC" w:rsidP="00F661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2C2BD" w14:textId="77777777" w:rsidR="00BF74DC" w:rsidRDefault="00BF74DC" w:rsidP="00F661DE">
      <w:pPr>
        <w:spacing w:after="0" w:line="240" w:lineRule="auto"/>
      </w:pPr>
      <w:r>
        <w:separator/>
      </w:r>
    </w:p>
  </w:footnote>
  <w:footnote w:type="continuationSeparator" w:id="0">
    <w:p w14:paraId="3D59144F" w14:textId="77777777" w:rsidR="00BF74DC" w:rsidRDefault="00BF74DC" w:rsidP="00F661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8799"/>
      <w:docPartObj>
        <w:docPartGallery w:val="Page Numbers (Top of Page)"/>
        <w:docPartUnique/>
      </w:docPartObj>
    </w:sdtPr>
    <w:sdtContent>
      <w:p w14:paraId="4BE697BF" w14:textId="22786627" w:rsidR="00F661DE" w:rsidRDefault="00F661DE" w:rsidP="00B0188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E1C342" w14:textId="77777777" w:rsidR="00F661DE" w:rsidRDefault="00F661DE" w:rsidP="00F661D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8097118"/>
      <w:docPartObj>
        <w:docPartGallery w:val="Page Numbers (Top of Page)"/>
        <w:docPartUnique/>
      </w:docPartObj>
    </w:sdtPr>
    <w:sdtContent>
      <w:p w14:paraId="74E86909" w14:textId="6F272123" w:rsidR="00F661DE" w:rsidRDefault="00F661DE" w:rsidP="00B0188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D118C">
          <w:rPr>
            <w:rStyle w:val="PageNumber"/>
            <w:noProof/>
          </w:rPr>
          <w:t>9</w:t>
        </w:r>
        <w:r>
          <w:rPr>
            <w:rStyle w:val="PageNumber"/>
          </w:rPr>
          <w:fldChar w:fldCharType="end"/>
        </w:r>
      </w:p>
    </w:sdtContent>
  </w:sdt>
  <w:p w14:paraId="5F62E25E" w14:textId="77777777" w:rsidR="00F661DE" w:rsidRDefault="00F661DE" w:rsidP="00F661DE">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2410DF5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3"/>
    <w:multiLevelType w:val="multilevel"/>
    <w:tmpl w:val="00000003"/>
    <w:lvl w:ilvl="0">
      <w:start w:val="1"/>
      <w:numFmt w:val="decimal"/>
      <w:suff w:val="nothing"/>
      <w:lvlText w:val="%1."/>
      <w:lvlJc w:val="left"/>
      <w:pPr>
        <w:tabs>
          <w:tab w:val="num" w:pos="1134"/>
        </w:tabs>
        <w:ind w:left="1134" w:firstLine="0"/>
      </w:pPr>
    </w:lvl>
    <w:lvl w:ilvl="1">
      <w:start w:val="1"/>
      <w:numFmt w:val="lowerLetter"/>
      <w:suff w:val="nothing"/>
      <w:lvlText w:val="%2."/>
      <w:lvlJc w:val="left"/>
      <w:pPr>
        <w:tabs>
          <w:tab w:val="num" w:pos="0"/>
        </w:tabs>
        <w:ind w:left="0" w:firstLine="0"/>
      </w:pPr>
    </w:lvl>
    <w:lvl w:ilvl="2">
      <w:start w:val="1"/>
      <w:numFmt w:val="lowerRoman"/>
      <w:suff w:val="nothing"/>
      <w:lvlText w:val="%1.%2.%3."/>
      <w:lvlJc w:val="right"/>
      <w:pPr>
        <w:tabs>
          <w:tab w:val="num" w:pos="0"/>
        </w:tabs>
        <w:ind w:left="0" w:firstLine="0"/>
      </w:pPr>
    </w:lvl>
    <w:lvl w:ilvl="3">
      <w:start w:val="1"/>
      <w:numFmt w:val="decimal"/>
      <w:suff w:val="nothing"/>
      <w:lvlText w:val="%1.%2.%3.%4."/>
      <w:lvlJc w:val="left"/>
      <w:pPr>
        <w:tabs>
          <w:tab w:val="num" w:pos="0"/>
        </w:tabs>
        <w:ind w:left="0" w:firstLine="0"/>
      </w:pPr>
    </w:lvl>
    <w:lvl w:ilvl="4">
      <w:start w:val="1"/>
      <w:numFmt w:val="lowerLetter"/>
      <w:suff w:val="nothing"/>
      <w:lvlText w:val="%1.%2.%3.%4.%5."/>
      <w:lvlJc w:val="left"/>
      <w:pPr>
        <w:tabs>
          <w:tab w:val="num" w:pos="0"/>
        </w:tabs>
        <w:ind w:left="0" w:firstLine="0"/>
      </w:pPr>
    </w:lvl>
    <w:lvl w:ilvl="5">
      <w:start w:val="1"/>
      <w:numFmt w:val="lowerRoman"/>
      <w:suff w:val="nothing"/>
      <w:lvlText w:val="%1.%2.%3.%4.%5.%6."/>
      <w:lvlJc w:val="right"/>
      <w:pPr>
        <w:tabs>
          <w:tab w:val="num" w:pos="0"/>
        </w:tabs>
        <w:ind w:left="0" w:firstLine="0"/>
      </w:pPr>
    </w:lvl>
    <w:lvl w:ilvl="6">
      <w:start w:val="1"/>
      <w:numFmt w:val="decimal"/>
      <w:suff w:val="nothing"/>
      <w:lvlText w:val="%1.%2.%3.%4.%5.%6.%7."/>
      <w:lvlJc w:val="left"/>
      <w:pPr>
        <w:tabs>
          <w:tab w:val="num" w:pos="0"/>
        </w:tabs>
        <w:ind w:left="0" w:firstLine="0"/>
      </w:pPr>
    </w:lvl>
    <w:lvl w:ilvl="7">
      <w:start w:val="1"/>
      <w:numFmt w:val="lowerLetter"/>
      <w:suff w:val="nothing"/>
      <w:lvlText w:val="%1.%2.%3.%4.%5.%6.%7.%8."/>
      <w:lvlJc w:val="left"/>
      <w:pPr>
        <w:tabs>
          <w:tab w:val="num" w:pos="0"/>
        </w:tabs>
        <w:ind w:left="0" w:firstLine="0"/>
      </w:pPr>
    </w:lvl>
    <w:lvl w:ilvl="8">
      <w:start w:val="1"/>
      <w:numFmt w:val="lowerRoman"/>
      <w:suff w:val="nothing"/>
      <w:lvlText w:val="%1.%2.%3.%4.%5.%6.%7.%8.%9."/>
      <w:lvlJc w:val="right"/>
      <w:pPr>
        <w:tabs>
          <w:tab w:val="num" w:pos="0"/>
        </w:tabs>
        <w:ind w:left="0" w:firstLine="0"/>
      </w:pPr>
    </w:lvl>
  </w:abstractNum>
  <w:abstractNum w:abstractNumId="2" w15:restartNumberingAfterBreak="0">
    <w:nsid w:val="0D7148BB"/>
    <w:multiLevelType w:val="hybridMultilevel"/>
    <w:tmpl w:val="6E1A4A3C"/>
    <w:lvl w:ilvl="0" w:tplc="0C546678">
      <w:start w:val="100"/>
      <w:numFmt w:val="bullet"/>
      <w:lvlText w:val="-"/>
      <w:lvlJc w:val="left"/>
      <w:pPr>
        <w:ind w:left="720" w:hanging="360"/>
      </w:pPr>
      <w:rPr>
        <w:rFonts w:ascii="Calibri" w:eastAsia="Calibri"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39009E"/>
    <w:multiLevelType w:val="hybridMultilevel"/>
    <w:tmpl w:val="DBBA2DCE"/>
    <w:lvl w:ilvl="0" w:tplc="04070003">
      <w:start w:val="1"/>
      <w:numFmt w:val="bullet"/>
      <w:lvlText w:val="o"/>
      <w:lvlJc w:val="left"/>
      <w:pPr>
        <w:ind w:left="1429" w:hanging="360"/>
      </w:pPr>
      <w:rPr>
        <w:rFonts w:ascii="Courier New" w:hAnsi="Courier New" w:cs="Courier New" w:hint="default"/>
      </w:rPr>
    </w:lvl>
    <w:lvl w:ilvl="1" w:tplc="04070003">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4" w15:restartNumberingAfterBreak="0">
    <w:nsid w:val="16D64D90"/>
    <w:multiLevelType w:val="hybridMultilevel"/>
    <w:tmpl w:val="864A4488"/>
    <w:lvl w:ilvl="0" w:tplc="D85E25DA">
      <w:start w:val="1"/>
      <w:numFmt w:val="bullet"/>
      <w:lvlText w:val=""/>
      <w:lvlJc w:val="left"/>
      <w:pPr>
        <w:ind w:left="720" w:hanging="360"/>
      </w:pPr>
      <w:rPr>
        <w:rFonts w:ascii="Wingdings" w:eastAsia="Calibri" w:hAnsi="Wingdings"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98537BE"/>
    <w:multiLevelType w:val="hybridMultilevel"/>
    <w:tmpl w:val="15D611C8"/>
    <w:lvl w:ilvl="0" w:tplc="ADD45058">
      <w:start w:val="4"/>
      <w:numFmt w:val="bullet"/>
      <w:lvlText w:val=""/>
      <w:lvlJc w:val="left"/>
      <w:pPr>
        <w:ind w:left="720" w:hanging="360"/>
      </w:pPr>
      <w:rPr>
        <w:rFonts w:ascii="Wingdings" w:eastAsiaTheme="minorHAnsi" w:hAnsi="Wingding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EE3228F"/>
    <w:multiLevelType w:val="hybridMultilevel"/>
    <w:tmpl w:val="E40AEC7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42E2A3F"/>
    <w:multiLevelType w:val="hybridMultilevel"/>
    <w:tmpl w:val="BEE040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7557C5"/>
    <w:multiLevelType w:val="hybridMultilevel"/>
    <w:tmpl w:val="107CE4DE"/>
    <w:lvl w:ilvl="0" w:tplc="60C85D7E">
      <w:start w:val="100"/>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3B9028E"/>
    <w:multiLevelType w:val="hybridMultilevel"/>
    <w:tmpl w:val="13CCE492"/>
    <w:lvl w:ilvl="0" w:tplc="92FEC578">
      <w:start w:val="3"/>
      <w:numFmt w:val="bullet"/>
      <w:lvlText w:val=""/>
      <w:lvlJc w:val="left"/>
      <w:pPr>
        <w:ind w:left="720" w:hanging="360"/>
      </w:pPr>
      <w:rPr>
        <w:rFonts w:ascii="Wingdings" w:eastAsia="Calibr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6D42EF"/>
    <w:multiLevelType w:val="hybridMultilevel"/>
    <w:tmpl w:val="254E7FC8"/>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39A245F7"/>
    <w:multiLevelType w:val="hybridMultilevel"/>
    <w:tmpl w:val="C2C23C8A"/>
    <w:lvl w:ilvl="0" w:tplc="04070003">
      <w:start w:val="1"/>
      <w:numFmt w:val="bullet"/>
      <w:lvlText w:val="o"/>
      <w:lvlJc w:val="left"/>
      <w:pPr>
        <w:ind w:left="360" w:hanging="360"/>
      </w:pPr>
      <w:rPr>
        <w:rFonts w:ascii="Courier New" w:hAnsi="Courier New" w:cs="Courier New"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5C5866FB"/>
    <w:multiLevelType w:val="hybridMultilevel"/>
    <w:tmpl w:val="9D4AC5B8"/>
    <w:lvl w:ilvl="0" w:tplc="A7F62B9E">
      <w:start w:val="1"/>
      <w:numFmt w:val="decimal"/>
      <w:lvlText w:val="%1."/>
      <w:lvlJc w:val="left"/>
      <w:pPr>
        <w:ind w:left="705" w:hanging="705"/>
      </w:pPr>
      <w:rPr>
        <w:rFonts w:asciiTheme="minorHAnsi" w:eastAsia="SimSun" w:hAnsiTheme="minorHAnsi" w:cs="Calibri"/>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5FC55E70"/>
    <w:multiLevelType w:val="hybridMultilevel"/>
    <w:tmpl w:val="D494BB82"/>
    <w:lvl w:ilvl="0" w:tplc="47E6A61A">
      <w:start w:val="33"/>
      <w:numFmt w:val="bullet"/>
      <w:lvlText w:val=""/>
      <w:lvlJc w:val="left"/>
      <w:pPr>
        <w:ind w:left="360" w:hanging="360"/>
      </w:pPr>
      <w:rPr>
        <w:rFonts w:ascii="Wingdings" w:eastAsia="SimSun" w:hAnsi="Wingdings" w:cs="Calibr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70B64B45"/>
    <w:multiLevelType w:val="hybridMultilevel"/>
    <w:tmpl w:val="D248AFBA"/>
    <w:lvl w:ilvl="0" w:tplc="324CDDBA">
      <w:numFmt w:val="bullet"/>
      <w:lvlText w:val="-"/>
      <w:lvlJc w:val="left"/>
      <w:pPr>
        <w:ind w:left="720" w:hanging="360"/>
      </w:pPr>
      <w:rPr>
        <w:rFonts w:ascii="Calibri" w:eastAsia="SimSu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81F182B"/>
    <w:multiLevelType w:val="hybridMultilevel"/>
    <w:tmpl w:val="3580F50C"/>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72391619">
    <w:abstractNumId w:val="1"/>
  </w:num>
  <w:num w:numId="2" w16cid:durableId="1234664133">
    <w:abstractNumId w:val="15"/>
  </w:num>
  <w:num w:numId="3" w16cid:durableId="1879314277">
    <w:abstractNumId w:val="5"/>
  </w:num>
  <w:num w:numId="4" w16cid:durableId="174004744">
    <w:abstractNumId w:val="3"/>
  </w:num>
  <w:num w:numId="5" w16cid:durableId="1568490266">
    <w:abstractNumId w:val="11"/>
  </w:num>
  <w:num w:numId="6" w16cid:durableId="647827690">
    <w:abstractNumId w:val="8"/>
  </w:num>
  <w:num w:numId="7" w16cid:durableId="490634938">
    <w:abstractNumId w:val="2"/>
  </w:num>
  <w:num w:numId="8" w16cid:durableId="805584781">
    <w:abstractNumId w:val="7"/>
  </w:num>
  <w:num w:numId="9" w16cid:durableId="220555549">
    <w:abstractNumId w:val="6"/>
  </w:num>
  <w:num w:numId="10" w16cid:durableId="1597984959">
    <w:abstractNumId w:val="13"/>
  </w:num>
  <w:num w:numId="11" w16cid:durableId="155003527">
    <w:abstractNumId w:val="4"/>
  </w:num>
  <w:num w:numId="12" w16cid:durableId="1569656836">
    <w:abstractNumId w:val="10"/>
  </w:num>
  <w:num w:numId="13" w16cid:durableId="1474520692">
    <w:abstractNumId w:val="14"/>
  </w:num>
  <w:num w:numId="14" w16cid:durableId="1827743288">
    <w:abstractNumId w:val="12"/>
  </w:num>
  <w:num w:numId="15" w16cid:durableId="130758784">
    <w:abstractNumId w:val="9"/>
  </w:num>
  <w:num w:numId="16" w16cid:durableId="19523210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LQwMrIwMbcwMLMwtzBV0lEKTi0uzszPAykwrgUAoAAZYCwAAAA="/>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zs20ptpsvz02exer4x09e55pt95f20tvv9&quot;&gt;fungi&lt;record-ids&gt;&lt;item&gt;2050&lt;/item&gt;&lt;item&gt;2236&lt;/item&gt;&lt;item&gt;2271&lt;/item&gt;&lt;item&gt;2274&lt;/item&gt;&lt;item&gt;2491&lt;/item&gt;&lt;item&gt;2495&lt;/item&gt;&lt;item&gt;2496&lt;/item&gt;&lt;item&gt;2497&lt;/item&gt;&lt;item&gt;2498&lt;/item&gt;&lt;item&gt;2499&lt;/item&gt;&lt;item&gt;2501&lt;/item&gt;&lt;item&gt;2503&lt;/item&gt;&lt;item&gt;2505&lt;/item&gt;&lt;item&gt;2507&lt;/item&gt;&lt;item&gt;2508&lt;/item&gt;&lt;item&gt;2708&lt;/item&gt;&lt;item&gt;2709&lt;/item&gt;&lt;item&gt;3095&lt;/item&gt;&lt;item&gt;3338&lt;/item&gt;&lt;item&gt;4261&lt;/item&gt;&lt;/record-ids&gt;&lt;/item&gt;&lt;/Libraries&gt;"/>
  </w:docVars>
  <w:rsids>
    <w:rsidRoot w:val="0038794F"/>
    <w:rsid w:val="0000009B"/>
    <w:rsid w:val="000000AE"/>
    <w:rsid w:val="00000EDB"/>
    <w:rsid w:val="00001369"/>
    <w:rsid w:val="000018C3"/>
    <w:rsid w:val="00001919"/>
    <w:rsid w:val="00001EA8"/>
    <w:rsid w:val="000022EB"/>
    <w:rsid w:val="00002729"/>
    <w:rsid w:val="00002CB8"/>
    <w:rsid w:val="00003139"/>
    <w:rsid w:val="00003927"/>
    <w:rsid w:val="00003978"/>
    <w:rsid w:val="00003D22"/>
    <w:rsid w:val="0000482C"/>
    <w:rsid w:val="00004F8A"/>
    <w:rsid w:val="0000518B"/>
    <w:rsid w:val="00005702"/>
    <w:rsid w:val="00005725"/>
    <w:rsid w:val="00005E78"/>
    <w:rsid w:val="000068F6"/>
    <w:rsid w:val="00006FBC"/>
    <w:rsid w:val="000073BE"/>
    <w:rsid w:val="000074D9"/>
    <w:rsid w:val="00007E95"/>
    <w:rsid w:val="00010315"/>
    <w:rsid w:val="000104A5"/>
    <w:rsid w:val="0001091E"/>
    <w:rsid w:val="00010C7A"/>
    <w:rsid w:val="00010E30"/>
    <w:rsid w:val="00011594"/>
    <w:rsid w:val="000119C8"/>
    <w:rsid w:val="00011B15"/>
    <w:rsid w:val="00012488"/>
    <w:rsid w:val="00012B40"/>
    <w:rsid w:val="00012C97"/>
    <w:rsid w:val="00012CCF"/>
    <w:rsid w:val="00012E03"/>
    <w:rsid w:val="00012E63"/>
    <w:rsid w:val="00012EC4"/>
    <w:rsid w:val="00012F93"/>
    <w:rsid w:val="000130C7"/>
    <w:rsid w:val="000130FA"/>
    <w:rsid w:val="000131C6"/>
    <w:rsid w:val="0001358B"/>
    <w:rsid w:val="00013CF4"/>
    <w:rsid w:val="00014536"/>
    <w:rsid w:val="00014A4B"/>
    <w:rsid w:val="00014DAF"/>
    <w:rsid w:val="000157FA"/>
    <w:rsid w:val="00015C78"/>
    <w:rsid w:val="00015F93"/>
    <w:rsid w:val="000160FD"/>
    <w:rsid w:val="000165AB"/>
    <w:rsid w:val="0001674A"/>
    <w:rsid w:val="00016E58"/>
    <w:rsid w:val="00017189"/>
    <w:rsid w:val="00020C2D"/>
    <w:rsid w:val="00021375"/>
    <w:rsid w:val="000215CD"/>
    <w:rsid w:val="000218A5"/>
    <w:rsid w:val="000219E8"/>
    <w:rsid w:val="00021B2A"/>
    <w:rsid w:val="00023602"/>
    <w:rsid w:val="00023C45"/>
    <w:rsid w:val="000243EA"/>
    <w:rsid w:val="000244F2"/>
    <w:rsid w:val="0002475A"/>
    <w:rsid w:val="00025DE0"/>
    <w:rsid w:val="00025F04"/>
    <w:rsid w:val="00026145"/>
    <w:rsid w:val="00026399"/>
    <w:rsid w:val="000265B2"/>
    <w:rsid w:val="00026AEE"/>
    <w:rsid w:val="00026CD2"/>
    <w:rsid w:val="000272FA"/>
    <w:rsid w:val="00027A0B"/>
    <w:rsid w:val="00027DDC"/>
    <w:rsid w:val="000302A9"/>
    <w:rsid w:val="000303A0"/>
    <w:rsid w:val="0003055B"/>
    <w:rsid w:val="00030A06"/>
    <w:rsid w:val="00031026"/>
    <w:rsid w:val="00031118"/>
    <w:rsid w:val="000311CE"/>
    <w:rsid w:val="000311EC"/>
    <w:rsid w:val="000315EA"/>
    <w:rsid w:val="000316B1"/>
    <w:rsid w:val="0003194E"/>
    <w:rsid w:val="000320E0"/>
    <w:rsid w:val="000325BA"/>
    <w:rsid w:val="00032682"/>
    <w:rsid w:val="00032A37"/>
    <w:rsid w:val="00032DDF"/>
    <w:rsid w:val="00032E51"/>
    <w:rsid w:val="00034147"/>
    <w:rsid w:val="000347FF"/>
    <w:rsid w:val="00034FFF"/>
    <w:rsid w:val="00035692"/>
    <w:rsid w:val="00036247"/>
    <w:rsid w:val="000368A4"/>
    <w:rsid w:val="00036D4C"/>
    <w:rsid w:val="0003735C"/>
    <w:rsid w:val="0003791A"/>
    <w:rsid w:val="00037B6F"/>
    <w:rsid w:val="00037DEE"/>
    <w:rsid w:val="00040967"/>
    <w:rsid w:val="00040B4F"/>
    <w:rsid w:val="00040EF0"/>
    <w:rsid w:val="00041032"/>
    <w:rsid w:val="00041064"/>
    <w:rsid w:val="0004120A"/>
    <w:rsid w:val="0004146C"/>
    <w:rsid w:val="000415EC"/>
    <w:rsid w:val="000419CB"/>
    <w:rsid w:val="00041E4B"/>
    <w:rsid w:val="00042200"/>
    <w:rsid w:val="00042664"/>
    <w:rsid w:val="00042A39"/>
    <w:rsid w:val="00042FA8"/>
    <w:rsid w:val="000435E3"/>
    <w:rsid w:val="000435F8"/>
    <w:rsid w:val="00043814"/>
    <w:rsid w:val="00043935"/>
    <w:rsid w:val="000443DB"/>
    <w:rsid w:val="00044B1B"/>
    <w:rsid w:val="00044B23"/>
    <w:rsid w:val="00044C20"/>
    <w:rsid w:val="00046266"/>
    <w:rsid w:val="000468A7"/>
    <w:rsid w:val="000468DA"/>
    <w:rsid w:val="000469E7"/>
    <w:rsid w:val="000472C7"/>
    <w:rsid w:val="000477FE"/>
    <w:rsid w:val="00050633"/>
    <w:rsid w:val="00050E8B"/>
    <w:rsid w:val="00051C42"/>
    <w:rsid w:val="00052177"/>
    <w:rsid w:val="0005254B"/>
    <w:rsid w:val="000526FB"/>
    <w:rsid w:val="00052F6C"/>
    <w:rsid w:val="00053009"/>
    <w:rsid w:val="0005308F"/>
    <w:rsid w:val="00053597"/>
    <w:rsid w:val="00053C79"/>
    <w:rsid w:val="000541C2"/>
    <w:rsid w:val="000544D7"/>
    <w:rsid w:val="00054554"/>
    <w:rsid w:val="00054BDD"/>
    <w:rsid w:val="00054F19"/>
    <w:rsid w:val="0005515E"/>
    <w:rsid w:val="00055296"/>
    <w:rsid w:val="000553C6"/>
    <w:rsid w:val="000553F2"/>
    <w:rsid w:val="0005544F"/>
    <w:rsid w:val="00055665"/>
    <w:rsid w:val="00055E25"/>
    <w:rsid w:val="00056020"/>
    <w:rsid w:val="00056459"/>
    <w:rsid w:val="000569CB"/>
    <w:rsid w:val="00056A95"/>
    <w:rsid w:val="00056C03"/>
    <w:rsid w:val="00056D99"/>
    <w:rsid w:val="00057B71"/>
    <w:rsid w:val="00057C7D"/>
    <w:rsid w:val="00060031"/>
    <w:rsid w:val="0006066A"/>
    <w:rsid w:val="00060912"/>
    <w:rsid w:val="000610DE"/>
    <w:rsid w:val="000614AB"/>
    <w:rsid w:val="00061605"/>
    <w:rsid w:val="000633AC"/>
    <w:rsid w:val="000635B5"/>
    <w:rsid w:val="00064107"/>
    <w:rsid w:val="000641C4"/>
    <w:rsid w:val="00064739"/>
    <w:rsid w:val="00064A50"/>
    <w:rsid w:val="00065975"/>
    <w:rsid w:val="00065A6B"/>
    <w:rsid w:val="00066082"/>
    <w:rsid w:val="00066505"/>
    <w:rsid w:val="000666A3"/>
    <w:rsid w:val="00066A1D"/>
    <w:rsid w:val="00066EB1"/>
    <w:rsid w:val="0006782D"/>
    <w:rsid w:val="00067A9C"/>
    <w:rsid w:val="00067EBA"/>
    <w:rsid w:val="000704A2"/>
    <w:rsid w:val="00071251"/>
    <w:rsid w:val="000712D9"/>
    <w:rsid w:val="00071414"/>
    <w:rsid w:val="00071C37"/>
    <w:rsid w:val="00071CA8"/>
    <w:rsid w:val="00072286"/>
    <w:rsid w:val="00072722"/>
    <w:rsid w:val="000731C9"/>
    <w:rsid w:val="00073241"/>
    <w:rsid w:val="0007365F"/>
    <w:rsid w:val="00073969"/>
    <w:rsid w:val="00073DBA"/>
    <w:rsid w:val="00074ACF"/>
    <w:rsid w:val="00074BE1"/>
    <w:rsid w:val="00074C65"/>
    <w:rsid w:val="00076A40"/>
    <w:rsid w:val="00076DC8"/>
    <w:rsid w:val="00081835"/>
    <w:rsid w:val="00081F7E"/>
    <w:rsid w:val="00082AC6"/>
    <w:rsid w:val="00082B6C"/>
    <w:rsid w:val="0008356C"/>
    <w:rsid w:val="00083F4D"/>
    <w:rsid w:val="000843B9"/>
    <w:rsid w:val="0008479E"/>
    <w:rsid w:val="00084903"/>
    <w:rsid w:val="00084A12"/>
    <w:rsid w:val="0008503B"/>
    <w:rsid w:val="00086311"/>
    <w:rsid w:val="00086764"/>
    <w:rsid w:val="00086A43"/>
    <w:rsid w:val="0008730B"/>
    <w:rsid w:val="0008732F"/>
    <w:rsid w:val="00087896"/>
    <w:rsid w:val="00090159"/>
    <w:rsid w:val="00090B59"/>
    <w:rsid w:val="0009134A"/>
    <w:rsid w:val="0009136E"/>
    <w:rsid w:val="000917F2"/>
    <w:rsid w:val="000921FB"/>
    <w:rsid w:val="00093242"/>
    <w:rsid w:val="00093332"/>
    <w:rsid w:val="000936CC"/>
    <w:rsid w:val="00093C25"/>
    <w:rsid w:val="00093FB1"/>
    <w:rsid w:val="00094315"/>
    <w:rsid w:val="00094490"/>
    <w:rsid w:val="0009456C"/>
    <w:rsid w:val="00094A43"/>
    <w:rsid w:val="00094DA2"/>
    <w:rsid w:val="00094FDC"/>
    <w:rsid w:val="00095128"/>
    <w:rsid w:val="00095297"/>
    <w:rsid w:val="000952D8"/>
    <w:rsid w:val="00095399"/>
    <w:rsid w:val="000954EA"/>
    <w:rsid w:val="0009562C"/>
    <w:rsid w:val="00095D73"/>
    <w:rsid w:val="00095FEF"/>
    <w:rsid w:val="0009633A"/>
    <w:rsid w:val="000968E8"/>
    <w:rsid w:val="00097013"/>
    <w:rsid w:val="0009741B"/>
    <w:rsid w:val="000A00AA"/>
    <w:rsid w:val="000A01DD"/>
    <w:rsid w:val="000A02A7"/>
    <w:rsid w:val="000A06C2"/>
    <w:rsid w:val="000A12B4"/>
    <w:rsid w:val="000A14FD"/>
    <w:rsid w:val="000A15F8"/>
    <w:rsid w:val="000A161A"/>
    <w:rsid w:val="000A1713"/>
    <w:rsid w:val="000A1FA2"/>
    <w:rsid w:val="000A2A99"/>
    <w:rsid w:val="000A4116"/>
    <w:rsid w:val="000A51C0"/>
    <w:rsid w:val="000A5F93"/>
    <w:rsid w:val="000A61A8"/>
    <w:rsid w:val="000A6B12"/>
    <w:rsid w:val="000A707F"/>
    <w:rsid w:val="000A73CE"/>
    <w:rsid w:val="000A7915"/>
    <w:rsid w:val="000A79C7"/>
    <w:rsid w:val="000A7A29"/>
    <w:rsid w:val="000A7D6D"/>
    <w:rsid w:val="000B052D"/>
    <w:rsid w:val="000B0FD5"/>
    <w:rsid w:val="000B19E9"/>
    <w:rsid w:val="000B2768"/>
    <w:rsid w:val="000B286F"/>
    <w:rsid w:val="000B2AE6"/>
    <w:rsid w:val="000B2E24"/>
    <w:rsid w:val="000B3087"/>
    <w:rsid w:val="000B314E"/>
    <w:rsid w:val="000B385D"/>
    <w:rsid w:val="000B3BEC"/>
    <w:rsid w:val="000B3CB6"/>
    <w:rsid w:val="000B3D65"/>
    <w:rsid w:val="000B416B"/>
    <w:rsid w:val="000B4565"/>
    <w:rsid w:val="000B472E"/>
    <w:rsid w:val="000B4BC6"/>
    <w:rsid w:val="000B5425"/>
    <w:rsid w:val="000B54A8"/>
    <w:rsid w:val="000B55C2"/>
    <w:rsid w:val="000B59ED"/>
    <w:rsid w:val="000B5EE3"/>
    <w:rsid w:val="000B6491"/>
    <w:rsid w:val="000B6A26"/>
    <w:rsid w:val="000B6D22"/>
    <w:rsid w:val="000B6FAB"/>
    <w:rsid w:val="000B71A2"/>
    <w:rsid w:val="000B7309"/>
    <w:rsid w:val="000B7DE7"/>
    <w:rsid w:val="000B7F9B"/>
    <w:rsid w:val="000C022A"/>
    <w:rsid w:val="000C0495"/>
    <w:rsid w:val="000C06EE"/>
    <w:rsid w:val="000C1594"/>
    <w:rsid w:val="000C2381"/>
    <w:rsid w:val="000C3156"/>
    <w:rsid w:val="000C3477"/>
    <w:rsid w:val="000C43FA"/>
    <w:rsid w:val="000C445B"/>
    <w:rsid w:val="000C465B"/>
    <w:rsid w:val="000C4ED3"/>
    <w:rsid w:val="000C4FBE"/>
    <w:rsid w:val="000C5217"/>
    <w:rsid w:val="000C573C"/>
    <w:rsid w:val="000C59AA"/>
    <w:rsid w:val="000C5FDC"/>
    <w:rsid w:val="000C7467"/>
    <w:rsid w:val="000C7A1C"/>
    <w:rsid w:val="000C7AE2"/>
    <w:rsid w:val="000C7E5B"/>
    <w:rsid w:val="000D031D"/>
    <w:rsid w:val="000D04F2"/>
    <w:rsid w:val="000D1369"/>
    <w:rsid w:val="000D13A6"/>
    <w:rsid w:val="000D1570"/>
    <w:rsid w:val="000D1979"/>
    <w:rsid w:val="000D1A04"/>
    <w:rsid w:val="000D1A5A"/>
    <w:rsid w:val="000D1B03"/>
    <w:rsid w:val="000D22E5"/>
    <w:rsid w:val="000D290A"/>
    <w:rsid w:val="000D3432"/>
    <w:rsid w:val="000D34E6"/>
    <w:rsid w:val="000D3D37"/>
    <w:rsid w:val="000D4130"/>
    <w:rsid w:val="000D4272"/>
    <w:rsid w:val="000D4748"/>
    <w:rsid w:val="000D561A"/>
    <w:rsid w:val="000D587E"/>
    <w:rsid w:val="000D5DD4"/>
    <w:rsid w:val="000D6491"/>
    <w:rsid w:val="000D757A"/>
    <w:rsid w:val="000D7B56"/>
    <w:rsid w:val="000E0497"/>
    <w:rsid w:val="000E0625"/>
    <w:rsid w:val="000E0839"/>
    <w:rsid w:val="000E0A8F"/>
    <w:rsid w:val="000E0D21"/>
    <w:rsid w:val="000E0D2E"/>
    <w:rsid w:val="000E0E9D"/>
    <w:rsid w:val="000E1079"/>
    <w:rsid w:val="000E10AB"/>
    <w:rsid w:val="000E1870"/>
    <w:rsid w:val="000E1953"/>
    <w:rsid w:val="000E1A8A"/>
    <w:rsid w:val="000E1B9E"/>
    <w:rsid w:val="000E1EA1"/>
    <w:rsid w:val="000E2405"/>
    <w:rsid w:val="000E2599"/>
    <w:rsid w:val="000E2D02"/>
    <w:rsid w:val="000E3015"/>
    <w:rsid w:val="000E35F6"/>
    <w:rsid w:val="000E3643"/>
    <w:rsid w:val="000E3922"/>
    <w:rsid w:val="000E3B57"/>
    <w:rsid w:val="000E3D7F"/>
    <w:rsid w:val="000E3D85"/>
    <w:rsid w:val="000E419C"/>
    <w:rsid w:val="000E4693"/>
    <w:rsid w:val="000E4A2C"/>
    <w:rsid w:val="000E4C27"/>
    <w:rsid w:val="000E4F5B"/>
    <w:rsid w:val="000E4F80"/>
    <w:rsid w:val="000E5248"/>
    <w:rsid w:val="000E5629"/>
    <w:rsid w:val="000E5843"/>
    <w:rsid w:val="000E6149"/>
    <w:rsid w:val="000E64E4"/>
    <w:rsid w:val="000E6BF2"/>
    <w:rsid w:val="000E70A4"/>
    <w:rsid w:val="000F0559"/>
    <w:rsid w:val="000F0576"/>
    <w:rsid w:val="000F0C55"/>
    <w:rsid w:val="000F1582"/>
    <w:rsid w:val="000F20DB"/>
    <w:rsid w:val="000F22E5"/>
    <w:rsid w:val="000F2490"/>
    <w:rsid w:val="000F2B9B"/>
    <w:rsid w:val="000F2ED3"/>
    <w:rsid w:val="000F4263"/>
    <w:rsid w:val="000F4915"/>
    <w:rsid w:val="000F4A46"/>
    <w:rsid w:val="000F50A3"/>
    <w:rsid w:val="000F5261"/>
    <w:rsid w:val="000F5ED1"/>
    <w:rsid w:val="000F6080"/>
    <w:rsid w:val="000F6174"/>
    <w:rsid w:val="000F634A"/>
    <w:rsid w:val="000F664E"/>
    <w:rsid w:val="000F6F4D"/>
    <w:rsid w:val="000F700A"/>
    <w:rsid w:val="000F7304"/>
    <w:rsid w:val="000F7CD0"/>
    <w:rsid w:val="001000FE"/>
    <w:rsid w:val="001007A1"/>
    <w:rsid w:val="001011C8"/>
    <w:rsid w:val="00101226"/>
    <w:rsid w:val="001013D1"/>
    <w:rsid w:val="0010186F"/>
    <w:rsid w:val="00101ABA"/>
    <w:rsid w:val="00101C42"/>
    <w:rsid w:val="00101FEE"/>
    <w:rsid w:val="001027B7"/>
    <w:rsid w:val="001029B1"/>
    <w:rsid w:val="00103936"/>
    <w:rsid w:val="00103AC0"/>
    <w:rsid w:val="00103E96"/>
    <w:rsid w:val="00104368"/>
    <w:rsid w:val="0010474B"/>
    <w:rsid w:val="001048D4"/>
    <w:rsid w:val="00104D5E"/>
    <w:rsid w:val="0010572C"/>
    <w:rsid w:val="00105A43"/>
    <w:rsid w:val="00105BA0"/>
    <w:rsid w:val="00105F1F"/>
    <w:rsid w:val="001060A2"/>
    <w:rsid w:val="0010647C"/>
    <w:rsid w:val="00106670"/>
    <w:rsid w:val="00106963"/>
    <w:rsid w:val="00106DA9"/>
    <w:rsid w:val="00106ED0"/>
    <w:rsid w:val="00106F84"/>
    <w:rsid w:val="00107001"/>
    <w:rsid w:val="001073CF"/>
    <w:rsid w:val="001075B4"/>
    <w:rsid w:val="00107B54"/>
    <w:rsid w:val="001106DF"/>
    <w:rsid w:val="00110ACC"/>
    <w:rsid w:val="00111108"/>
    <w:rsid w:val="001113D9"/>
    <w:rsid w:val="001115A0"/>
    <w:rsid w:val="001118E2"/>
    <w:rsid w:val="00111CF6"/>
    <w:rsid w:val="00111FD5"/>
    <w:rsid w:val="00112080"/>
    <w:rsid w:val="00112763"/>
    <w:rsid w:val="00112AA6"/>
    <w:rsid w:val="00112E03"/>
    <w:rsid w:val="00112E25"/>
    <w:rsid w:val="001133D1"/>
    <w:rsid w:val="0011366C"/>
    <w:rsid w:val="00113742"/>
    <w:rsid w:val="00113860"/>
    <w:rsid w:val="00113C28"/>
    <w:rsid w:val="00113C9A"/>
    <w:rsid w:val="00113F12"/>
    <w:rsid w:val="00114054"/>
    <w:rsid w:val="001142F9"/>
    <w:rsid w:val="00114DB1"/>
    <w:rsid w:val="00115C70"/>
    <w:rsid w:val="00115E07"/>
    <w:rsid w:val="001161F3"/>
    <w:rsid w:val="001163F7"/>
    <w:rsid w:val="001167D4"/>
    <w:rsid w:val="00116962"/>
    <w:rsid w:val="001171D3"/>
    <w:rsid w:val="00117E60"/>
    <w:rsid w:val="00120144"/>
    <w:rsid w:val="00120A72"/>
    <w:rsid w:val="00120E39"/>
    <w:rsid w:val="0012101C"/>
    <w:rsid w:val="00121748"/>
    <w:rsid w:val="00121A4F"/>
    <w:rsid w:val="00122167"/>
    <w:rsid w:val="00122A37"/>
    <w:rsid w:val="00122BBB"/>
    <w:rsid w:val="00122E38"/>
    <w:rsid w:val="00123196"/>
    <w:rsid w:val="00123A48"/>
    <w:rsid w:val="00124156"/>
    <w:rsid w:val="00124561"/>
    <w:rsid w:val="001245C9"/>
    <w:rsid w:val="00124740"/>
    <w:rsid w:val="00124D86"/>
    <w:rsid w:val="00124E0D"/>
    <w:rsid w:val="00124EF6"/>
    <w:rsid w:val="0012543A"/>
    <w:rsid w:val="001254C1"/>
    <w:rsid w:val="00125FD9"/>
    <w:rsid w:val="00126BD7"/>
    <w:rsid w:val="00127157"/>
    <w:rsid w:val="001271D3"/>
    <w:rsid w:val="0012739E"/>
    <w:rsid w:val="00127408"/>
    <w:rsid w:val="001275B2"/>
    <w:rsid w:val="00127894"/>
    <w:rsid w:val="00127A8E"/>
    <w:rsid w:val="00130A77"/>
    <w:rsid w:val="00130F87"/>
    <w:rsid w:val="00131666"/>
    <w:rsid w:val="001317D6"/>
    <w:rsid w:val="001322D7"/>
    <w:rsid w:val="0013236E"/>
    <w:rsid w:val="001325F1"/>
    <w:rsid w:val="001326AB"/>
    <w:rsid w:val="001326F5"/>
    <w:rsid w:val="0013289D"/>
    <w:rsid w:val="0013308B"/>
    <w:rsid w:val="001333C0"/>
    <w:rsid w:val="00133954"/>
    <w:rsid w:val="00133C94"/>
    <w:rsid w:val="00133DD0"/>
    <w:rsid w:val="00133E55"/>
    <w:rsid w:val="00134007"/>
    <w:rsid w:val="001348DA"/>
    <w:rsid w:val="00134BCD"/>
    <w:rsid w:val="00134C07"/>
    <w:rsid w:val="00135C22"/>
    <w:rsid w:val="00135EB5"/>
    <w:rsid w:val="00136A26"/>
    <w:rsid w:val="00136A58"/>
    <w:rsid w:val="001407B7"/>
    <w:rsid w:val="001408A6"/>
    <w:rsid w:val="00140D67"/>
    <w:rsid w:val="00140EB0"/>
    <w:rsid w:val="00141358"/>
    <w:rsid w:val="001416F0"/>
    <w:rsid w:val="00142003"/>
    <w:rsid w:val="00142030"/>
    <w:rsid w:val="001420F7"/>
    <w:rsid w:val="00142650"/>
    <w:rsid w:val="00143352"/>
    <w:rsid w:val="00143617"/>
    <w:rsid w:val="0014376A"/>
    <w:rsid w:val="00143FAB"/>
    <w:rsid w:val="001444CE"/>
    <w:rsid w:val="00144519"/>
    <w:rsid w:val="0014466F"/>
    <w:rsid w:val="0014487B"/>
    <w:rsid w:val="00144BE2"/>
    <w:rsid w:val="00144C44"/>
    <w:rsid w:val="001451A3"/>
    <w:rsid w:val="00145634"/>
    <w:rsid w:val="00145AF5"/>
    <w:rsid w:val="00146077"/>
    <w:rsid w:val="001460F7"/>
    <w:rsid w:val="00146118"/>
    <w:rsid w:val="0014638A"/>
    <w:rsid w:val="00146754"/>
    <w:rsid w:val="001469FA"/>
    <w:rsid w:val="00146B3F"/>
    <w:rsid w:val="00146ED5"/>
    <w:rsid w:val="001473DA"/>
    <w:rsid w:val="0014763C"/>
    <w:rsid w:val="00150322"/>
    <w:rsid w:val="00150607"/>
    <w:rsid w:val="00150B4A"/>
    <w:rsid w:val="001516BC"/>
    <w:rsid w:val="0015187D"/>
    <w:rsid w:val="0015190F"/>
    <w:rsid w:val="00151BE9"/>
    <w:rsid w:val="00151C5D"/>
    <w:rsid w:val="001520A4"/>
    <w:rsid w:val="001524C1"/>
    <w:rsid w:val="00152555"/>
    <w:rsid w:val="0015292D"/>
    <w:rsid w:val="00152C24"/>
    <w:rsid w:val="00153089"/>
    <w:rsid w:val="00153588"/>
    <w:rsid w:val="0015386F"/>
    <w:rsid w:val="0015403E"/>
    <w:rsid w:val="001546AA"/>
    <w:rsid w:val="00154D06"/>
    <w:rsid w:val="001550A0"/>
    <w:rsid w:val="001552F1"/>
    <w:rsid w:val="00155580"/>
    <w:rsid w:val="00156014"/>
    <w:rsid w:val="001562C9"/>
    <w:rsid w:val="00156327"/>
    <w:rsid w:val="00156381"/>
    <w:rsid w:val="00156982"/>
    <w:rsid w:val="00157675"/>
    <w:rsid w:val="00157801"/>
    <w:rsid w:val="00157910"/>
    <w:rsid w:val="001603AE"/>
    <w:rsid w:val="001605ED"/>
    <w:rsid w:val="00160E43"/>
    <w:rsid w:val="001614F3"/>
    <w:rsid w:val="001623FA"/>
    <w:rsid w:val="0016416E"/>
    <w:rsid w:val="00164319"/>
    <w:rsid w:val="0016470E"/>
    <w:rsid w:val="001648AC"/>
    <w:rsid w:val="00164907"/>
    <w:rsid w:val="00164CF4"/>
    <w:rsid w:val="00165286"/>
    <w:rsid w:val="001655C3"/>
    <w:rsid w:val="00165856"/>
    <w:rsid w:val="00165DDE"/>
    <w:rsid w:val="001665AD"/>
    <w:rsid w:val="001669B2"/>
    <w:rsid w:val="00166DD0"/>
    <w:rsid w:val="001670A0"/>
    <w:rsid w:val="00167617"/>
    <w:rsid w:val="001712AF"/>
    <w:rsid w:val="00171584"/>
    <w:rsid w:val="0017166B"/>
    <w:rsid w:val="00171858"/>
    <w:rsid w:val="00171C72"/>
    <w:rsid w:val="00171C98"/>
    <w:rsid w:val="0017204C"/>
    <w:rsid w:val="001726B6"/>
    <w:rsid w:val="00172740"/>
    <w:rsid w:val="00172805"/>
    <w:rsid w:val="00172D2C"/>
    <w:rsid w:val="0017326A"/>
    <w:rsid w:val="00173325"/>
    <w:rsid w:val="00173869"/>
    <w:rsid w:val="00173F22"/>
    <w:rsid w:val="00173FCB"/>
    <w:rsid w:val="001741F7"/>
    <w:rsid w:val="0017441A"/>
    <w:rsid w:val="00174556"/>
    <w:rsid w:val="00174CE5"/>
    <w:rsid w:val="00174F39"/>
    <w:rsid w:val="001750A8"/>
    <w:rsid w:val="00175C43"/>
    <w:rsid w:val="00175F24"/>
    <w:rsid w:val="001761D3"/>
    <w:rsid w:val="001763BE"/>
    <w:rsid w:val="001769B2"/>
    <w:rsid w:val="00176BD9"/>
    <w:rsid w:val="0017710B"/>
    <w:rsid w:val="001776B1"/>
    <w:rsid w:val="0017774A"/>
    <w:rsid w:val="00180748"/>
    <w:rsid w:val="00180879"/>
    <w:rsid w:val="00180AA0"/>
    <w:rsid w:val="00180AAE"/>
    <w:rsid w:val="00180AFC"/>
    <w:rsid w:val="00180CF7"/>
    <w:rsid w:val="00181583"/>
    <w:rsid w:val="00181DF6"/>
    <w:rsid w:val="00181FDC"/>
    <w:rsid w:val="00182081"/>
    <w:rsid w:val="001825FF"/>
    <w:rsid w:val="0018288B"/>
    <w:rsid w:val="00182F22"/>
    <w:rsid w:val="00183376"/>
    <w:rsid w:val="001833C2"/>
    <w:rsid w:val="001837E8"/>
    <w:rsid w:val="00183BDB"/>
    <w:rsid w:val="00183EB2"/>
    <w:rsid w:val="00184465"/>
    <w:rsid w:val="00184B05"/>
    <w:rsid w:val="00184E07"/>
    <w:rsid w:val="00185571"/>
    <w:rsid w:val="00185675"/>
    <w:rsid w:val="00185711"/>
    <w:rsid w:val="00185B7E"/>
    <w:rsid w:val="00186634"/>
    <w:rsid w:val="001866D7"/>
    <w:rsid w:val="00187980"/>
    <w:rsid w:val="00187AE2"/>
    <w:rsid w:val="00187F30"/>
    <w:rsid w:val="00187FC6"/>
    <w:rsid w:val="00187FCB"/>
    <w:rsid w:val="0019038B"/>
    <w:rsid w:val="001906BC"/>
    <w:rsid w:val="001907A4"/>
    <w:rsid w:val="00190ACD"/>
    <w:rsid w:val="00190D83"/>
    <w:rsid w:val="00191590"/>
    <w:rsid w:val="001915C2"/>
    <w:rsid w:val="00191931"/>
    <w:rsid w:val="00191C6C"/>
    <w:rsid w:val="001925E0"/>
    <w:rsid w:val="001926D7"/>
    <w:rsid w:val="00192A03"/>
    <w:rsid w:val="00192E4B"/>
    <w:rsid w:val="00192EC1"/>
    <w:rsid w:val="00192ED0"/>
    <w:rsid w:val="00193267"/>
    <w:rsid w:val="0019374B"/>
    <w:rsid w:val="00193BC4"/>
    <w:rsid w:val="00193DD3"/>
    <w:rsid w:val="00193EA1"/>
    <w:rsid w:val="00193F54"/>
    <w:rsid w:val="00193F67"/>
    <w:rsid w:val="00194410"/>
    <w:rsid w:val="001947F5"/>
    <w:rsid w:val="00194E30"/>
    <w:rsid w:val="001953FF"/>
    <w:rsid w:val="00195DBA"/>
    <w:rsid w:val="0019615E"/>
    <w:rsid w:val="0019644C"/>
    <w:rsid w:val="00196CBD"/>
    <w:rsid w:val="00197C08"/>
    <w:rsid w:val="001A01C2"/>
    <w:rsid w:val="001A01F4"/>
    <w:rsid w:val="001A0480"/>
    <w:rsid w:val="001A09D2"/>
    <w:rsid w:val="001A146F"/>
    <w:rsid w:val="001A170C"/>
    <w:rsid w:val="001A1B16"/>
    <w:rsid w:val="001A1FC1"/>
    <w:rsid w:val="001A2C70"/>
    <w:rsid w:val="001A2D92"/>
    <w:rsid w:val="001A2FCD"/>
    <w:rsid w:val="001A3541"/>
    <w:rsid w:val="001A3855"/>
    <w:rsid w:val="001A3BF2"/>
    <w:rsid w:val="001A40C9"/>
    <w:rsid w:val="001A4446"/>
    <w:rsid w:val="001A46E0"/>
    <w:rsid w:val="001A4707"/>
    <w:rsid w:val="001A4B6C"/>
    <w:rsid w:val="001A4FC2"/>
    <w:rsid w:val="001A505A"/>
    <w:rsid w:val="001A5363"/>
    <w:rsid w:val="001A55D0"/>
    <w:rsid w:val="001A6111"/>
    <w:rsid w:val="001A6537"/>
    <w:rsid w:val="001A6A54"/>
    <w:rsid w:val="001A7175"/>
    <w:rsid w:val="001A771B"/>
    <w:rsid w:val="001A7DA1"/>
    <w:rsid w:val="001A7EE4"/>
    <w:rsid w:val="001B04F3"/>
    <w:rsid w:val="001B07B8"/>
    <w:rsid w:val="001B07D7"/>
    <w:rsid w:val="001B0A6C"/>
    <w:rsid w:val="001B0E21"/>
    <w:rsid w:val="001B1B52"/>
    <w:rsid w:val="001B1F10"/>
    <w:rsid w:val="001B2B3C"/>
    <w:rsid w:val="001B2C00"/>
    <w:rsid w:val="001B2F53"/>
    <w:rsid w:val="001B302F"/>
    <w:rsid w:val="001B3A53"/>
    <w:rsid w:val="001B3F6A"/>
    <w:rsid w:val="001B4013"/>
    <w:rsid w:val="001B4410"/>
    <w:rsid w:val="001B54B9"/>
    <w:rsid w:val="001B5717"/>
    <w:rsid w:val="001B5807"/>
    <w:rsid w:val="001B635F"/>
    <w:rsid w:val="001B6695"/>
    <w:rsid w:val="001B6AC2"/>
    <w:rsid w:val="001B6BC7"/>
    <w:rsid w:val="001B719E"/>
    <w:rsid w:val="001B73A7"/>
    <w:rsid w:val="001B77D3"/>
    <w:rsid w:val="001B79C2"/>
    <w:rsid w:val="001B7A52"/>
    <w:rsid w:val="001B7AB1"/>
    <w:rsid w:val="001B7C14"/>
    <w:rsid w:val="001C0078"/>
    <w:rsid w:val="001C01C7"/>
    <w:rsid w:val="001C02D7"/>
    <w:rsid w:val="001C0333"/>
    <w:rsid w:val="001C03A0"/>
    <w:rsid w:val="001C08D2"/>
    <w:rsid w:val="001C08EE"/>
    <w:rsid w:val="001C0B32"/>
    <w:rsid w:val="001C0E0F"/>
    <w:rsid w:val="001C1A2E"/>
    <w:rsid w:val="001C22AA"/>
    <w:rsid w:val="001C27BF"/>
    <w:rsid w:val="001C2A09"/>
    <w:rsid w:val="001C2A30"/>
    <w:rsid w:val="001C2B86"/>
    <w:rsid w:val="001C357E"/>
    <w:rsid w:val="001C363B"/>
    <w:rsid w:val="001C5013"/>
    <w:rsid w:val="001C56BA"/>
    <w:rsid w:val="001C64D6"/>
    <w:rsid w:val="001C66D5"/>
    <w:rsid w:val="001C7437"/>
    <w:rsid w:val="001C780A"/>
    <w:rsid w:val="001C7E73"/>
    <w:rsid w:val="001D00AF"/>
    <w:rsid w:val="001D0359"/>
    <w:rsid w:val="001D0707"/>
    <w:rsid w:val="001D0B3D"/>
    <w:rsid w:val="001D0CD6"/>
    <w:rsid w:val="001D0CF9"/>
    <w:rsid w:val="001D0E79"/>
    <w:rsid w:val="001D113F"/>
    <w:rsid w:val="001D1DCC"/>
    <w:rsid w:val="001D24DC"/>
    <w:rsid w:val="001D26CF"/>
    <w:rsid w:val="001D27E7"/>
    <w:rsid w:val="001D3429"/>
    <w:rsid w:val="001D3474"/>
    <w:rsid w:val="001D379D"/>
    <w:rsid w:val="001D3A27"/>
    <w:rsid w:val="001D3B5B"/>
    <w:rsid w:val="001D3C5A"/>
    <w:rsid w:val="001D42FA"/>
    <w:rsid w:val="001D457C"/>
    <w:rsid w:val="001D4A76"/>
    <w:rsid w:val="001D4F40"/>
    <w:rsid w:val="001D5DF6"/>
    <w:rsid w:val="001D5F13"/>
    <w:rsid w:val="001D63EE"/>
    <w:rsid w:val="001D6AFE"/>
    <w:rsid w:val="001D719F"/>
    <w:rsid w:val="001D75AC"/>
    <w:rsid w:val="001D7EFC"/>
    <w:rsid w:val="001E03DF"/>
    <w:rsid w:val="001E0A4B"/>
    <w:rsid w:val="001E0DEE"/>
    <w:rsid w:val="001E0FA0"/>
    <w:rsid w:val="001E1428"/>
    <w:rsid w:val="001E216F"/>
    <w:rsid w:val="001E2343"/>
    <w:rsid w:val="001E2A02"/>
    <w:rsid w:val="001E2B8D"/>
    <w:rsid w:val="001E3389"/>
    <w:rsid w:val="001E37C4"/>
    <w:rsid w:val="001E3C54"/>
    <w:rsid w:val="001E3F8A"/>
    <w:rsid w:val="001E46EC"/>
    <w:rsid w:val="001E48B9"/>
    <w:rsid w:val="001E4A67"/>
    <w:rsid w:val="001E50A9"/>
    <w:rsid w:val="001E51B1"/>
    <w:rsid w:val="001E543D"/>
    <w:rsid w:val="001E5518"/>
    <w:rsid w:val="001E6043"/>
    <w:rsid w:val="001E6669"/>
    <w:rsid w:val="001E6EB9"/>
    <w:rsid w:val="001E7911"/>
    <w:rsid w:val="001F0A28"/>
    <w:rsid w:val="001F0CC0"/>
    <w:rsid w:val="001F0E0C"/>
    <w:rsid w:val="001F0E9E"/>
    <w:rsid w:val="001F1373"/>
    <w:rsid w:val="001F1BFF"/>
    <w:rsid w:val="001F2084"/>
    <w:rsid w:val="001F216C"/>
    <w:rsid w:val="001F227E"/>
    <w:rsid w:val="001F2422"/>
    <w:rsid w:val="001F2D6C"/>
    <w:rsid w:val="001F31BB"/>
    <w:rsid w:val="001F3885"/>
    <w:rsid w:val="001F3B17"/>
    <w:rsid w:val="001F3B29"/>
    <w:rsid w:val="001F3BF0"/>
    <w:rsid w:val="001F3BFD"/>
    <w:rsid w:val="001F483D"/>
    <w:rsid w:val="001F4CD2"/>
    <w:rsid w:val="001F507B"/>
    <w:rsid w:val="001F52CC"/>
    <w:rsid w:val="001F5EA3"/>
    <w:rsid w:val="001F6130"/>
    <w:rsid w:val="001F6324"/>
    <w:rsid w:val="001F6795"/>
    <w:rsid w:val="001F764D"/>
    <w:rsid w:val="001F78EF"/>
    <w:rsid w:val="002001DA"/>
    <w:rsid w:val="0020065B"/>
    <w:rsid w:val="002007BD"/>
    <w:rsid w:val="00200CC4"/>
    <w:rsid w:val="00201B08"/>
    <w:rsid w:val="00202281"/>
    <w:rsid w:val="002022B1"/>
    <w:rsid w:val="002025FC"/>
    <w:rsid w:val="00202A0B"/>
    <w:rsid w:val="00202A80"/>
    <w:rsid w:val="00202DBA"/>
    <w:rsid w:val="00202E6B"/>
    <w:rsid w:val="00202F55"/>
    <w:rsid w:val="0020321B"/>
    <w:rsid w:val="0020377C"/>
    <w:rsid w:val="002038E3"/>
    <w:rsid w:val="00204608"/>
    <w:rsid w:val="002048E0"/>
    <w:rsid w:val="0020497B"/>
    <w:rsid w:val="00204BB8"/>
    <w:rsid w:val="00205B81"/>
    <w:rsid w:val="00205D28"/>
    <w:rsid w:val="002066BC"/>
    <w:rsid w:val="0020673A"/>
    <w:rsid w:val="002070A8"/>
    <w:rsid w:val="00207629"/>
    <w:rsid w:val="00207779"/>
    <w:rsid w:val="00207BEF"/>
    <w:rsid w:val="00207EF7"/>
    <w:rsid w:val="00207F39"/>
    <w:rsid w:val="00210055"/>
    <w:rsid w:val="002103F2"/>
    <w:rsid w:val="00210464"/>
    <w:rsid w:val="002107F2"/>
    <w:rsid w:val="002110E4"/>
    <w:rsid w:val="002113C6"/>
    <w:rsid w:val="00211829"/>
    <w:rsid w:val="002119E7"/>
    <w:rsid w:val="00211ADF"/>
    <w:rsid w:val="00211EA5"/>
    <w:rsid w:val="00211EBF"/>
    <w:rsid w:val="00212CDB"/>
    <w:rsid w:val="00213087"/>
    <w:rsid w:val="0021328A"/>
    <w:rsid w:val="002133F3"/>
    <w:rsid w:val="0021345B"/>
    <w:rsid w:val="002136A3"/>
    <w:rsid w:val="00213ED6"/>
    <w:rsid w:val="00213F05"/>
    <w:rsid w:val="00214229"/>
    <w:rsid w:val="0021426D"/>
    <w:rsid w:val="00214392"/>
    <w:rsid w:val="0021481A"/>
    <w:rsid w:val="00214828"/>
    <w:rsid w:val="002149A8"/>
    <w:rsid w:val="00215403"/>
    <w:rsid w:val="002157AA"/>
    <w:rsid w:val="002158DE"/>
    <w:rsid w:val="00215B07"/>
    <w:rsid w:val="00216449"/>
    <w:rsid w:val="002164AE"/>
    <w:rsid w:val="00216874"/>
    <w:rsid w:val="00216CB8"/>
    <w:rsid w:val="00217291"/>
    <w:rsid w:val="002177C3"/>
    <w:rsid w:val="00217B78"/>
    <w:rsid w:val="00217C01"/>
    <w:rsid w:val="00220061"/>
    <w:rsid w:val="0022042A"/>
    <w:rsid w:val="002205AB"/>
    <w:rsid w:val="00220F08"/>
    <w:rsid w:val="00221555"/>
    <w:rsid w:val="0022180C"/>
    <w:rsid w:val="00221A24"/>
    <w:rsid w:val="00221C04"/>
    <w:rsid w:val="00221E70"/>
    <w:rsid w:val="002220B9"/>
    <w:rsid w:val="002223EB"/>
    <w:rsid w:val="00222450"/>
    <w:rsid w:val="00222492"/>
    <w:rsid w:val="00222801"/>
    <w:rsid w:val="00222912"/>
    <w:rsid w:val="00222973"/>
    <w:rsid w:val="00222D2C"/>
    <w:rsid w:val="00222E21"/>
    <w:rsid w:val="00223336"/>
    <w:rsid w:val="00223607"/>
    <w:rsid w:val="00223C0E"/>
    <w:rsid w:val="0022486A"/>
    <w:rsid w:val="00224941"/>
    <w:rsid w:val="002254AA"/>
    <w:rsid w:val="002255F1"/>
    <w:rsid w:val="00225B3F"/>
    <w:rsid w:val="00225F52"/>
    <w:rsid w:val="00225FE1"/>
    <w:rsid w:val="00226445"/>
    <w:rsid w:val="002267C9"/>
    <w:rsid w:val="002269BF"/>
    <w:rsid w:val="00226F06"/>
    <w:rsid w:val="00227913"/>
    <w:rsid w:val="002301BE"/>
    <w:rsid w:val="00230414"/>
    <w:rsid w:val="0023083A"/>
    <w:rsid w:val="00230CED"/>
    <w:rsid w:val="002310DA"/>
    <w:rsid w:val="002311B8"/>
    <w:rsid w:val="00231C31"/>
    <w:rsid w:val="00232BD5"/>
    <w:rsid w:val="00232DF7"/>
    <w:rsid w:val="00232FC5"/>
    <w:rsid w:val="002332C7"/>
    <w:rsid w:val="002334A1"/>
    <w:rsid w:val="0023361E"/>
    <w:rsid w:val="00233806"/>
    <w:rsid w:val="00233B5D"/>
    <w:rsid w:val="00233F24"/>
    <w:rsid w:val="00234E20"/>
    <w:rsid w:val="00234FDF"/>
    <w:rsid w:val="0023506D"/>
    <w:rsid w:val="0023518C"/>
    <w:rsid w:val="002354D6"/>
    <w:rsid w:val="0023596A"/>
    <w:rsid w:val="002363AA"/>
    <w:rsid w:val="00237A26"/>
    <w:rsid w:val="00240184"/>
    <w:rsid w:val="00240741"/>
    <w:rsid w:val="00240C5A"/>
    <w:rsid w:val="00240FD0"/>
    <w:rsid w:val="002418BE"/>
    <w:rsid w:val="0024199A"/>
    <w:rsid w:val="00241C4E"/>
    <w:rsid w:val="00241E9E"/>
    <w:rsid w:val="00241FFA"/>
    <w:rsid w:val="00242BA7"/>
    <w:rsid w:val="002436E2"/>
    <w:rsid w:val="002438A9"/>
    <w:rsid w:val="00243DD4"/>
    <w:rsid w:val="00243F08"/>
    <w:rsid w:val="00244EE9"/>
    <w:rsid w:val="00245015"/>
    <w:rsid w:val="002457A3"/>
    <w:rsid w:val="00245843"/>
    <w:rsid w:val="0024599D"/>
    <w:rsid w:val="002462C5"/>
    <w:rsid w:val="002464F4"/>
    <w:rsid w:val="002465E6"/>
    <w:rsid w:val="002469A8"/>
    <w:rsid w:val="00246A1D"/>
    <w:rsid w:val="00246AAB"/>
    <w:rsid w:val="00246C33"/>
    <w:rsid w:val="002470F2"/>
    <w:rsid w:val="002471C0"/>
    <w:rsid w:val="002472AA"/>
    <w:rsid w:val="002479A9"/>
    <w:rsid w:val="002479DE"/>
    <w:rsid w:val="00247DA1"/>
    <w:rsid w:val="00247DB7"/>
    <w:rsid w:val="00250309"/>
    <w:rsid w:val="0025059F"/>
    <w:rsid w:val="00250714"/>
    <w:rsid w:val="0025096F"/>
    <w:rsid w:val="0025108F"/>
    <w:rsid w:val="0025138D"/>
    <w:rsid w:val="00251EB7"/>
    <w:rsid w:val="00251F7A"/>
    <w:rsid w:val="002523B9"/>
    <w:rsid w:val="00252799"/>
    <w:rsid w:val="0025287E"/>
    <w:rsid w:val="002530A9"/>
    <w:rsid w:val="00253487"/>
    <w:rsid w:val="00253539"/>
    <w:rsid w:val="00253B27"/>
    <w:rsid w:val="00253BA8"/>
    <w:rsid w:val="0025411F"/>
    <w:rsid w:val="00254628"/>
    <w:rsid w:val="002547AB"/>
    <w:rsid w:val="00254F6F"/>
    <w:rsid w:val="002553AF"/>
    <w:rsid w:val="00255498"/>
    <w:rsid w:val="002559B7"/>
    <w:rsid w:val="00255E87"/>
    <w:rsid w:val="002561CE"/>
    <w:rsid w:val="0025653E"/>
    <w:rsid w:val="0025684C"/>
    <w:rsid w:val="00256D98"/>
    <w:rsid w:val="002570FF"/>
    <w:rsid w:val="002579BE"/>
    <w:rsid w:val="00257A75"/>
    <w:rsid w:val="00257A79"/>
    <w:rsid w:val="00257E64"/>
    <w:rsid w:val="00257E93"/>
    <w:rsid w:val="00260519"/>
    <w:rsid w:val="00260E99"/>
    <w:rsid w:val="00260EBB"/>
    <w:rsid w:val="00261180"/>
    <w:rsid w:val="002614A8"/>
    <w:rsid w:val="0026173B"/>
    <w:rsid w:val="0026235D"/>
    <w:rsid w:val="002627EC"/>
    <w:rsid w:val="00262814"/>
    <w:rsid w:val="002632A4"/>
    <w:rsid w:val="00264111"/>
    <w:rsid w:val="002641B5"/>
    <w:rsid w:val="002641D8"/>
    <w:rsid w:val="002651A7"/>
    <w:rsid w:val="0026533E"/>
    <w:rsid w:val="00265570"/>
    <w:rsid w:val="002655C6"/>
    <w:rsid w:val="00265D49"/>
    <w:rsid w:val="00265E01"/>
    <w:rsid w:val="0026659F"/>
    <w:rsid w:val="002665AA"/>
    <w:rsid w:val="00266B6D"/>
    <w:rsid w:val="00266F4E"/>
    <w:rsid w:val="002673B3"/>
    <w:rsid w:val="0026767A"/>
    <w:rsid w:val="0027043E"/>
    <w:rsid w:val="00270D4E"/>
    <w:rsid w:val="00270D8C"/>
    <w:rsid w:val="002717BE"/>
    <w:rsid w:val="002717F5"/>
    <w:rsid w:val="0027183C"/>
    <w:rsid w:val="00271DD9"/>
    <w:rsid w:val="002720BD"/>
    <w:rsid w:val="002722F4"/>
    <w:rsid w:val="002727A4"/>
    <w:rsid w:val="0027297D"/>
    <w:rsid w:val="00273495"/>
    <w:rsid w:val="00273679"/>
    <w:rsid w:val="00273F3C"/>
    <w:rsid w:val="00274139"/>
    <w:rsid w:val="002743C0"/>
    <w:rsid w:val="002747F8"/>
    <w:rsid w:val="00275029"/>
    <w:rsid w:val="00275671"/>
    <w:rsid w:val="00275FF7"/>
    <w:rsid w:val="00276025"/>
    <w:rsid w:val="00276677"/>
    <w:rsid w:val="00276D00"/>
    <w:rsid w:val="00276D77"/>
    <w:rsid w:val="00276D81"/>
    <w:rsid w:val="00277010"/>
    <w:rsid w:val="002773FC"/>
    <w:rsid w:val="00277B13"/>
    <w:rsid w:val="0028013D"/>
    <w:rsid w:val="00280705"/>
    <w:rsid w:val="0028190A"/>
    <w:rsid w:val="00282C47"/>
    <w:rsid w:val="00282ED8"/>
    <w:rsid w:val="00283555"/>
    <w:rsid w:val="00283709"/>
    <w:rsid w:val="002841F6"/>
    <w:rsid w:val="00284EC4"/>
    <w:rsid w:val="002852F4"/>
    <w:rsid w:val="00285D66"/>
    <w:rsid w:val="00285EDA"/>
    <w:rsid w:val="0028612E"/>
    <w:rsid w:val="002865B9"/>
    <w:rsid w:val="00286666"/>
    <w:rsid w:val="00286DA1"/>
    <w:rsid w:val="0028753C"/>
    <w:rsid w:val="00287F83"/>
    <w:rsid w:val="00290940"/>
    <w:rsid w:val="002914C6"/>
    <w:rsid w:val="00291DFD"/>
    <w:rsid w:val="002920FA"/>
    <w:rsid w:val="002923F9"/>
    <w:rsid w:val="00292453"/>
    <w:rsid w:val="0029275C"/>
    <w:rsid w:val="00292B6C"/>
    <w:rsid w:val="002937A6"/>
    <w:rsid w:val="002946AE"/>
    <w:rsid w:val="0029483F"/>
    <w:rsid w:val="00294CB9"/>
    <w:rsid w:val="002952F4"/>
    <w:rsid w:val="002958D6"/>
    <w:rsid w:val="00295A9A"/>
    <w:rsid w:val="00295ADE"/>
    <w:rsid w:val="00295E71"/>
    <w:rsid w:val="00296062"/>
    <w:rsid w:val="002966B0"/>
    <w:rsid w:val="00296960"/>
    <w:rsid w:val="00296A4E"/>
    <w:rsid w:val="00296B65"/>
    <w:rsid w:val="0029705C"/>
    <w:rsid w:val="0029721A"/>
    <w:rsid w:val="0029764E"/>
    <w:rsid w:val="0029784D"/>
    <w:rsid w:val="002A097D"/>
    <w:rsid w:val="002A0B23"/>
    <w:rsid w:val="002A0DAD"/>
    <w:rsid w:val="002A0FE1"/>
    <w:rsid w:val="002A120B"/>
    <w:rsid w:val="002A1B6C"/>
    <w:rsid w:val="002A1D4C"/>
    <w:rsid w:val="002A2EAD"/>
    <w:rsid w:val="002A3147"/>
    <w:rsid w:val="002A31F7"/>
    <w:rsid w:val="002A3A4F"/>
    <w:rsid w:val="002A3C56"/>
    <w:rsid w:val="002A42B4"/>
    <w:rsid w:val="002A42C2"/>
    <w:rsid w:val="002A47A4"/>
    <w:rsid w:val="002A47BE"/>
    <w:rsid w:val="002A50A7"/>
    <w:rsid w:val="002A5C85"/>
    <w:rsid w:val="002A665E"/>
    <w:rsid w:val="002A6B32"/>
    <w:rsid w:val="002A6DAC"/>
    <w:rsid w:val="002A7AE4"/>
    <w:rsid w:val="002A7D5D"/>
    <w:rsid w:val="002A7D8B"/>
    <w:rsid w:val="002B0343"/>
    <w:rsid w:val="002B0A60"/>
    <w:rsid w:val="002B10D3"/>
    <w:rsid w:val="002B1317"/>
    <w:rsid w:val="002B13A1"/>
    <w:rsid w:val="002B15F2"/>
    <w:rsid w:val="002B1D44"/>
    <w:rsid w:val="002B1EA7"/>
    <w:rsid w:val="002B2ADA"/>
    <w:rsid w:val="002B32CA"/>
    <w:rsid w:val="002B432F"/>
    <w:rsid w:val="002B47A5"/>
    <w:rsid w:val="002B4B94"/>
    <w:rsid w:val="002B4D1B"/>
    <w:rsid w:val="002B5500"/>
    <w:rsid w:val="002B56C0"/>
    <w:rsid w:val="002B58C5"/>
    <w:rsid w:val="002B5C75"/>
    <w:rsid w:val="002B61E6"/>
    <w:rsid w:val="002B6453"/>
    <w:rsid w:val="002B64CD"/>
    <w:rsid w:val="002B64F0"/>
    <w:rsid w:val="002B686D"/>
    <w:rsid w:val="002B6AAC"/>
    <w:rsid w:val="002B72DA"/>
    <w:rsid w:val="002B7BCE"/>
    <w:rsid w:val="002B7C1E"/>
    <w:rsid w:val="002B7DA1"/>
    <w:rsid w:val="002C002F"/>
    <w:rsid w:val="002C00AA"/>
    <w:rsid w:val="002C02D1"/>
    <w:rsid w:val="002C0351"/>
    <w:rsid w:val="002C143E"/>
    <w:rsid w:val="002C24CD"/>
    <w:rsid w:val="002C273F"/>
    <w:rsid w:val="002C2A86"/>
    <w:rsid w:val="002C2C88"/>
    <w:rsid w:val="002C300E"/>
    <w:rsid w:val="002C30A5"/>
    <w:rsid w:val="002C3924"/>
    <w:rsid w:val="002C4276"/>
    <w:rsid w:val="002C46B3"/>
    <w:rsid w:val="002C476D"/>
    <w:rsid w:val="002C4A16"/>
    <w:rsid w:val="002C4B9B"/>
    <w:rsid w:val="002C4CEA"/>
    <w:rsid w:val="002C550A"/>
    <w:rsid w:val="002C63A8"/>
    <w:rsid w:val="002C646B"/>
    <w:rsid w:val="002C655F"/>
    <w:rsid w:val="002C760C"/>
    <w:rsid w:val="002C769C"/>
    <w:rsid w:val="002C794A"/>
    <w:rsid w:val="002D06E9"/>
    <w:rsid w:val="002D1101"/>
    <w:rsid w:val="002D118C"/>
    <w:rsid w:val="002D1414"/>
    <w:rsid w:val="002D14B4"/>
    <w:rsid w:val="002D1911"/>
    <w:rsid w:val="002D19C6"/>
    <w:rsid w:val="002D26C8"/>
    <w:rsid w:val="002D26EE"/>
    <w:rsid w:val="002D2B28"/>
    <w:rsid w:val="002D2CB5"/>
    <w:rsid w:val="002D2E9E"/>
    <w:rsid w:val="002D34A1"/>
    <w:rsid w:val="002D3562"/>
    <w:rsid w:val="002D41A0"/>
    <w:rsid w:val="002D420C"/>
    <w:rsid w:val="002D4C12"/>
    <w:rsid w:val="002D4F22"/>
    <w:rsid w:val="002D5AD8"/>
    <w:rsid w:val="002D5D57"/>
    <w:rsid w:val="002D684F"/>
    <w:rsid w:val="002D7262"/>
    <w:rsid w:val="002D767E"/>
    <w:rsid w:val="002E036E"/>
    <w:rsid w:val="002E0401"/>
    <w:rsid w:val="002E0605"/>
    <w:rsid w:val="002E0E96"/>
    <w:rsid w:val="002E16BB"/>
    <w:rsid w:val="002E1D51"/>
    <w:rsid w:val="002E2455"/>
    <w:rsid w:val="002E28F5"/>
    <w:rsid w:val="002E2BFF"/>
    <w:rsid w:val="002E2EDC"/>
    <w:rsid w:val="002E326B"/>
    <w:rsid w:val="002E346B"/>
    <w:rsid w:val="002E391C"/>
    <w:rsid w:val="002E3B9A"/>
    <w:rsid w:val="002E3C95"/>
    <w:rsid w:val="002E3D1F"/>
    <w:rsid w:val="002E405D"/>
    <w:rsid w:val="002E42FD"/>
    <w:rsid w:val="002E4344"/>
    <w:rsid w:val="002E48C0"/>
    <w:rsid w:val="002E4975"/>
    <w:rsid w:val="002E4A49"/>
    <w:rsid w:val="002E571B"/>
    <w:rsid w:val="002E58DD"/>
    <w:rsid w:val="002E594A"/>
    <w:rsid w:val="002E5D7C"/>
    <w:rsid w:val="002E6486"/>
    <w:rsid w:val="002E66A7"/>
    <w:rsid w:val="002E6BF9"/>
    <w:rsid w:val="002E6C5A"/>
    <w:rsid w:val="002E73C6"/>
    <w:rsid w:val="002F012F"/>
    <w:rsid w:val="002F03AA"/>
    <w:rsid w:val="002F0569"/>
    <w:rsid w:val="002F0CE7"/>
    <w:rsid w:val="002F119D"/>
    <w:rsid w:val="002F1399"/>
    <w:rsid w:val="002F15A3"/>
    <w:rsid w:val="002F1F95"/>
    <w:rsid w:val="002F2235"/>
    <w:rsid w:val="002F31BD"/>
    <w:rsid w:val="002F36D4"/>
    <w:rsid w:val="002F3B15"/>
    <w:rsid w:val="002F44D0"/>
    <w:rsid w:val="002F45DE"/>
    <w:rsid w:val="002F48C5"/>
    <w:rsid w:val="002F4F6E"/>
    <w:rsid w:val="002F517B"/>
    <w:rsid w:val="002F5646"/>
    <w:rsid w:val="002F5985"/>
    <w:rsid w:val="002F5A87"/>
    <w:rsid w:val="002F5EF2"/>
    <w:rsid w:val="002F676C"/>
    <w:rsid w:val="002F6E57"/>
    <w:rsid w:val="002F6EDC"/>
    <w:rsid w:val="002F6F2E"/>
    <w:rsid w:val="002F7045"/>
    <w:rsid w:val="002F7DE5"/>
    <w:rsid w:val="002F7DF1"/>
    <w:rsid w:val="002F7F1D"/>
    <w:rsid w:val="003004FE"/>
    <w:rsid w:val="0030150D"/>
    <w:rsid w:val="00301E32"/>
    <w:rsid w:val="00301F29"/>
    <w:rsid w:val="003020D7"/>
    <w:rsid w:val="003028FB"/>
    <w:rsid w:val="00302C39"/>
    <w:rsid w:val="003034F3"/>
    <w:rsid w:val="003036E6"/>
    <w:rsid w:val="00303779"/>
    <w:rsid w:val="00303802"/>
    <w:rsid w:val="0030380B"/>
    <w:rsid w:val="00303BE0"/>
    <w:rsid w:val="00303C2A"/>
    <w:rsid w:val="00304185"/>
    <w:rsid w:val="00304513"/>
    <w:rsid w:val="003045FD"/>
    <w:rsid w:val="00304CBD"/>
    <w:rsid w:val="00304DD2"/>
    <w:rsid w:val="003056FA"/>
    <w:rsid w:val="003067E1"/>
    <w:rsid w:val="0030688D"/>
    <w:rsid w:val="003074C6"/>
    <w:rsid w:val="00310069"/>
    <w:rsid w:val="003100AA"/>
    <w:rsid w:val="003103B0"/>
    <w:rsid w:val="003104D4"/>
    <w:rsid w:val="003106E3"/>
    <w:rsid w:val="003109B3"/>
    <w:rsid w:val="003109F3"/>
    <w:rsid w:val="00310CD5"/>
    <w:rsid w:val="00313381"/>
    <w:rsid w:val="003133B3"/>
    <w:rsid w:val="00313540"/>
    <w:rsid w:val="00313C1C"/>
    <w:rsid w:val="00314644"/>
    <w:rsid w:val="003147AB"/>
    <w:rsid w:val="00314828"/>
    <w:rsid w:val="003149A6"/>
    <w:rsid w:val="00314CC6"/>
    <w:rsid w:val="003151F5"/>
    <w:rsid w:val="00315395"/>
    <w:rsid w:val="003158C0"/>
    <w:rsid w:val="00315BAC"/>
    <w:rsid w:val="00315DD8"/>
    <w:rsid w:val="0031622C"/>
    <w:rsid w:val="00316D99"/>
    <w:rsid w:val="00316FC6"/>
    <w:rsid w:val="00317450"/>
    <w:rsid w:val="00317470"/>
    <w:rsid w:val="003174A0"/>
    <w:rsid w:val="00317545"/>
    <w:rsid w:val="00317586"/>
    <w:rsid w:val="003179FD"/>
    <w:rsid w:val="00320518"/>
    <w:rsid w:val="00320870"/>
    <w:rsid w:val="00320D8A"/>
    <w:rsid w:val="00321523"/>
    <w:rsid w:val="00321A14"/>
    <w:rsid w:val="003223B6"/>
    <w:rsid w:val="00322802"/>
    <w:rsid w:val="0032289E"/>
    <w:rsid w:val="00322D94"/>
    <w:rsid w:val="003234B1"/>
    <w:rsid w:val="00323F7A"/>
    <w:rsid w:val="00324EFD"/>
    <w:rsid w:val="00325108"/>
    <w:rsid w:val="00325488"/>
    <w:rsid w:val="0032588D"/>
    <w:rsid w:val="00325E0E"/>
    <w:rsid w:val="00326FF0"/>
    <w:rsid w:val="00327167"/>
    <w:rsid w:val="0032753D"/>
    <w:rsid w:val="00327906"/>
    <w:rsid w:val="00330141"/>
    <w:rsid w:val="00330153"/>
    <w:rsid w:val="003303AB"/>
    <w:rsid w:val="00330781"/>
    <w:rsid w:val="0033098D"/>
    <w:rsid w:val="00330AEC"/>
    <w:rsid w:val="00330C68"/>
    <w:rsid w:val="00330DE3"/>
    <w:rsid w:val="00330F0B"/>
    <w:rsid w:val="00331145"/>
    <w:rsid w:val="003315DD"/>
    <w:rsid w:val="00331618"/>
    <w:rsid w:val="003316AB"/>
    <w:rsid w:val="003318C0"/>
    <w:rsid w:val="003319D4"/>
    <w:rsid w:val="00332AB0"/>
    <w:rsid w:val="00332E17"/>
    <w:rsid w:val="003338E6"/>
    <w:rsid w:val="00333B9B"/>
    <w:rsid w:val="0033409A"/>
    <w:rsid w:val="00334434"/>
    <w:rsid w:val="003345AD"/>
    <w:rsid w:val="003348CC"/>
    <w:rsid w:val="00334C02"/>
    <w:rsid w:val="00334C99"/>
    <w:rsid w:val="00334E27"/>
    <w:rsid w:val="00335404"/>
    <w:rsid w:val="003354AB"/>
    <w:rsid w:val="003356D1"/>
    <w:rsid w:val="00336564"/>
    <w:rsid w:val="0033747D"/>
    <w:rsid w:val="00337808"/>
    <w:rsid w:val="00337E4C"/>
    <w:rsid w:val="00340716"/>
    <w:rsid w:val="003409A6"/>
    <w:rsid w:val="003411A0"/>
    <w:rsid w:val="0034158A"/>
    <w:rsid w:val="00341E98"/>
    <w:rsid w:val="00342163"/>
    <w:rsid w:val="003421F3"/>
    <w:rsid w:val="00342670"/>
    <w:rsid w:val="00342755"/>
    <w:rsid w:val="00342E9C"/>
    <w:rsid w:val="00343378"/>
    <w:rsid w:val="00343881"/>
    <w:rsid w:val="00343A15"/>
    <w:rsid w:val="00343A9B"/>
    <w:rsid w:val="00343F45"/>
    <w:rsid w:val="0034484B"/>
    <w:rsid w:val="00344EE1"/>
    <w:rsid w:val="00344F91"/>
    <w:rsid w:val="003455E0"/>
    <w:rsid w:val="00345A6C"/>
    <w:rsid w:val="003461A2"/>
    <w:rsid w:val="003467A3"/>
    <w:rsid w:val="00346968"/>
    <w:rsid w:val="003471BE"/>
    <w:rsid w:val="00347442"/>
    <w:rsid w:val="00347A8D"/>
    <w:rsid w:val="00347C91"/>
    <w:rsid w:val="00347EB7"/>
    <w:rsid w:val="003517C8"/>
    <w:rsid w:val="0035189C"/>
    <w:rsid w:val="003519A1"/>
    <w:rsid w:val="00351EBF"/>
    <w:rsid w:val="00351FFF"/>
    <w:rsid w:val="00352935"/>
    <w:rsid w:val="00352BE0"/>
    <w:rsid w:val="00352E7F"/>
    <w:rsid w:val="00353A49"/>
    <w:rsid w:val="00353CA5"/>
    <w:rsid w:val="00354A25"/>
    <w:rsid w:val="00355339"/>
    <w:rsid w:val="00355742"/>
    <w:rsid w:val="003557C6"/>
    <w:rsid w:val="00356346"/>
    <w:rsid w:val="00356C15"/>
    <w:rsid w:val="00356FF5"/>
    <w:rsid w:val="00360129"/>
    <w:rsid w:val="00360658"/>
    <w:rsid w:val="00360ACB"/>
    <w:rsid w:val="00360D8C"/>
    <w:rsid w:val="00360F93"/>
    <w:rsid w:val="0036145D"/>
    <w:rsid w:val="003615BD"/>
    <w:rsid w:val="003620CE"/>
    <w:rsid w:val="00362813"/>
    <w:rsid w:val="00362D81"/>
    <w:rsid w:val="003635ED"/>
    <w:rsid w:val="003636B8"/>
    <w:rsid w:val="00363AB2"/>
    <w:rsid w:val="0036488D"/>
    <w:rsid w:val="00364CDD"/>
    <w:rsid w:val="003652B1"/>
    <w:rsid w:val="00365EF6"/>
    <w:rsid w:val="00365F91"/>
    <w:rsid w:val="00366784"/>
    <w:rsid w:val="003670D0"/>
    <w:rsid w:val="003705A7"/>
    <w:rsid w:val="0037071E"/>
    <w:rsid w:val="0037110B"/>
    <w:rsid w:val="00372270"/>
    <w:rsid w:val="00372872"/>
    <w:rsid w:val="00373405"/>
    <w:rsid w:val="003740EB"/>
    <w:rsid w:val="00374831"/>
    <w:rsid w:val="00374C76"/>
    <w:rsid w:val="00374EFF"/>
    <w:rsid w:val="003754C4"/>
    <w:rsid w:val="003754D6"/>
    <w:rsid w:val="00376009"/>
    <w:rsid w:val="003764DF"/>
    <w:rsid w:val="00376EC5"/>
    <w:rsid w:val="00377130"/>
    <w:rsid w:val="0037732C"/>
    <w:rsid w:val="003774F5"/>
    <w:rsid w:val="00377FB4"/>
    <w:rsid w:val="0038016E"/>
    <w:rsid w:val="003808A8"/>
    <w:rsid w:val="00380C69"/>
    <w:rsid w:val="00380DB8"/>
    <w:rsid w:val="00380F40"/>
    <w:rsid w:val="00380FA3"/>
    <w:rsid w:val="003813B8"/>
    <w:rsid w:val="00381568"/>
    <w:rsid w:val="0038174B"/>
    <w:rsid w:val="00381FDC"/>
    <w:rsid w:val="00382E2A"/>
    <w:rsid w:val="00382E47"/>
    <w:rsid w:val="00382F71"/>
    <w:rsid w:val="00382FE3"/>
    <w:rsid w:val="003832FC"/>
    <w:rsid w:val="0038422C"/>
    <w:rsid w:val="00384AC1"/>
    <w:rsid w:val="00384E87"/>
    <w:rsid w:val="003850A9"/>
    <w:rsid w:val="0038573C"/>
    <w:rsid w:val="00385792"/>
    <w:rsid w:val="00385793"/>
    <w:rsid w:val="003866D4"/>
    <w:rsid w:val="00386AD7"/>
    <w:rsid w:val="0038709E"/>
    <w:rsid w:val="003875A2"/>
    <w:rsid w:val="00387739"/>
    <w:rsid w:val="00387875"/>
    <w:rsid w:val="0038793D"/>
    <w:rsid w:val="0038794F"/>
    <w:rsid w:val="00387F5C"/>
    <w:rsid w:val="0039007C"/>
    <w:rsid w:val="00390095"/>
    <w:rsid w:val="00390645"/>
    <w:rsid w:val="00391345"/>
    <w:rsid w:val="00391BD3"/>
    <w:rsid w:val="00391E33"/>
    <w:rsid w:val="00391F06"/>
    <w:rsid w:val="00391F69"/>
    <w:rsid w:val="00392558"/>
    <w:rsid w:val="00392564"/>
    <w:rsid w:val="00392958"/>
    <w:rsid w:val="003929C8"/>
    <w:rsid w:val="00392B33"/>
    <w:rsid w:val="00392D7B"/>
    <w:rsid w:val="0039308B"/>
    <w:rsid w:val="00393392"/>
    <w:rsid w:val="003939C4"/>
    <w:rsid w:val="00393B73"/>
    <w:rsid w:val="00393D5D"/>
    <w:rsid w:val="00393FBF"/>
    <w:rsid w:val="00393FC1"/>
    <w:rsid w:val="003941F3"/>
    <w:rsid w:val="003942CC"/>
    <w:rsid w:val="00394311"/>
    <w:rsid w:val="0039463C"/>
    <w:rsid w:val="00394925"/>
    <w:rsid w:val="00394CA3"/>
    <w:rsid w:val="00395523"/>
    <w:rsid w:val="003957FA"/>
    <w:rsid w:val="003958A5"/>
    <w:rsid w:val="003959E1"/>
    <w:rsid w:val="00395EB5"/>
    <w:rsid w:val="00396060"/>
    <w:rsid w:val="003960C0"/>
    <w:rsid w:val="00396303"/>
    <w:rsid w:val="003963B5"/>
    <w:rsid w:val="0039644A"/>
    <w:rsid w:val="00397675"/>
    <w:rsid w:val="003976C7"/>
    <w:rsid w:val="00397B9F"/>
    <w:rsid w:val="003A01C3"/>
    <w:rsid w:val="003A04D1"/>
    <w:rsid w:val="003A06E6"/>
    <w:rsid w:val="003A080D"/>
    <w:rsid w:val="003A09B7"/>
    <w:rsid w:val="003A13B0"/>
    <w:rsid w:val="003A1754"/>
    <w:rsid w:val="003A2082"/>
    <w:rsid w:val="003A21A0"/>
    <w:rsid w:val="003A259B"/>
    <w:rsid w:val="003A36A3"/>
    <w:rsid w:val="003A3DFA"/>
    <w:rsid w:val="003A417D"/>
    <w:rsid w:val="003A41F9"/>
    <w:rsid w:val="003A5226"/>
    <w:rsid w:val="003A547A"/>
    <w:rsid w:val="003A57EC"/>
    <w:rsid w:val="003A5862"/>
    <w:rsid w:val="003A5D5C"/>
    <w:rsid w:val="003A669B"/>
    <w:rsid w:val="003A6B10"/>
    <w:rsid w:val="003A6BF5"/>
    <w:rsid w:val="003A751C"/>
    <w:rsid w:val="003B0550"/>
    <w:rsid w:val="003B0715"/>
    <w:rsid w:val="003B1263"/>
    <w:rsid w:val="003B12CE"/>
    <w:rsid w:val="003B12EA"/>
    <w:rsid w:val="003B1493"/>
    <w:rsid w:val="003B18CE"/>
    <w:rsid w:val="003B2176"/>
    <w:rsid w:val="003B25EC"/>
    <w:rsid w:val="003B2630"/>
    <w:rsid w:val="003B2779"/>
    <w:rsid w:val="003B2E9C"/>
    <w:rsid w:val="003B3199"/>
    <w:rsid w:val="003B31CE"/>
    <w:rsid w:val="003B346A"/>
    <w:rsid w:val="003B38E1"/>
    <w:rsid w:val="003B532D"/>
    <w:rsid w:val="003B55B6"/>
    <w:rsid w:val="003B56D8"/>
    <w:rsid w:val="003B56F0"/>
    <w:rsid w:val="003B6459"/>
    <w:rsid w:val="003B682E"/>
    <w:rsid w:val="003B699E"/>
    <w:rsid w:val="003B69C0"/>
    <w:rsid w:val="003B6C61"/>
    <w:rsid w:val="003B7044"/>
    <w:rsid w:val="003B71C4"/>
    <w:rsid w:val="003B73BC"/>
    <w:rsid w:val="003B75E2"/>
    <w:rsid w:val="003B7A6C"/>
    <w:rsid w:val="003B7B57"/>
    <w:rsid w:val="003C011D"/>
    <w:rsid w:val="003C077B"/>
    <w:rsid w:val="003C08C2"/>
    <w:rsid w:val="003C0908"/>
    <w:rsid w:val="003C1281"/>
    <w:rsid w:val="003C15B3"/>
    <w:rsid w:val="003C19F2"/>
    <w:rsid w:val="003C203D"/>
    <w:rsid w:val="003C2404"/>
    <w:rsid w:val="003C24AA"/>
    <w:rsid w:val="003C2661"/>
    <w:rsid w:val="003C2B0A"/>
    <w:rsid w:val="003C3074"/>
    <w:rsid w:val="003C32BF"/>
    <w:rsid w:val="003C348D"/>
    <w:rsid w:val="003C377B"/>
    <w:rsid w:val="003C4A11"/>
    <w:rsid w:val="003C5335"/>
    <w:rsid w:val="003C54ED"/>
    <w:rsid w:val="003C58CB"/>
    <w:rsid w:val="003C5BAD"/>
    <w:rsid w:val="003C6126"/>
    <w:rsid w:val="003C636E"/>
    <w:rsid w:val="003C6B55"/>
    <w:rsid w:val="003C6C81"/>
    <w:rsid w:val="003C6D76"/>
    <w:rsid w:val="003C6FFA"/>
    <w:rsid w:val="003C7025"/>
    <w:rsid w:val="003C7071"/>
    <w:rsid w:val="003C744E"/>
    <w:rsid w:val="003C7B67"/>
    <w:rsid w:val="003C7C06"/>
    <w:rsid w:val="003C7E7C"/>
    <w:rsid w:val="003D038D"/>
    <w:rsid w:val="003D07A4"/>
    <w:rsid w:val="003D0A3E"/>
    <w:rsid w:val="003D10BB"/>
    <w:rsid w:val="003D121D"/>
    <w:rsid w:val="003D1656"/>
    <w:rsid w:val="003D180B"/>
    <w:rsid w:val="003D1F1E"/>
    <w:rsid w:val="003D2497"/>
    <w:rsid w:val="003D2D66"/>
    <w:rsid w:val="003D368B"/>
    <w:rsid w:val="003D3A36"/>
    <w:rsid w:val="003D3B2E"/>
    <w:rsid w:val="003D409D"/>
    <w:rsid w:val="003D4CC2"/>
    <w:rsid w:val="003D538D"/>
    <w:rsid w:val="003D5464"/>
    <w:rsid w:val="003D5538"/>
    <w:rsid w:val="003D5B2F"/>
    <w:rsid w:val="003D5BB3"/>
    <w:rsid w:val="003D5E16"/>
    <w:rsid w:val="003D6E1E"/>
    <w:rsid w:val="003D7808"/>
    <w:rsid w:val="003D7D03"/>
    <w:rsid w:val="003D7DBB"/>
    <w:rsid w:val="003E0512"/>
    <w:rsid w:val="003E0AA8"/>
    <w:rsid w:val="003E0B60"/>
    <w:rsid w:val="003E148E"/>
    <w:rsid w:val="003E1740"/>
    <w:rsid w:val="003E19DB"/>
    <w:rsid w:val="003E2A00"/>
    <w:rsid w:val="003E35F6"/>
    <w:rsid w:val="003E3827"/>
    <w:rsid w:val="003E4179"/>
    <w:rsid w:val="003E511D"/>
    <w:rsid w:val="003E5172"/>
    <w:rsid w:val="003E55D1"/>
    <w:rsid w:val="003E5875"/>
    <w:rsid w:val="003E624D"/>
    <w:rsid w:val="003E6AFD"/>
    <w:rsid w:val="003E72DE"/>
    <w:rsid w:val="003E7344"/>
    <w:rsid w:val="003E738F"/>
    <w:rsid w:val="003E79A0"/>
    <w:rsid w:val="003F05E8"/>
    <w:rsid w:val="003F191D"/>
    <w:rsid w:val="003F1FFB"/>
    <w:rsid w:val="003F2875"/>
    <w:rsid w:val="003F2C11"/>
    <w:rsid w:val="003F2E6B"/>
    <w:rsid w:val="003F3D69"/>
    <w:rsid w:val="003F3EED"/>
    <w:rsid w:val="003F4137"/>
    <w:rsid w:val="003F4396"/>
    <w:rsid w:val="003F4B4F"/>
    <w:rsid w:val="003F536C"/>
    <w:rsid w:val="003F56BA"/>
    <w:rsid w:val="003F5CA0"/>
    <w:rsid w:val="003F6482"/>
    <w:rsid w:val="003F6708"/>
    <w:rsid w:val="003F6C9D"/>
    <w:rsid w:val="003F70E2"/>
    <w:rsid w:val="003F743B"/>
    <w:rsid w:val="003F7608"/>
    <w:rsid w:val="003F7947"/>
    <w:rsid w:val="003F7FA4"/>
    <w:rsid w:val="004005CC"/>
    <w:rsid w:val="004006E1"/>
    <w:rsid w:val="0040117C"/>
    <w:rsid w:val="00401981"/>
    <w:rsid w:val="00401FD4"/>
    <w:rsid w:val="00402503"/>
    <w:rsid w:val="00402649"/>
    <w:rsid w:val="00402FB4"/>
    <w:rsid w:val="004032E0"/>
    <w:rsid w:val="0040390C"/>
    <w:rsid w:val="00403B14"/>
    <w:rsid w:val="00403BA2"/>
    <w:rsid w:val="00403DF1"/>
    <w:rsid w:val="00403DF6"/>
    <w:rsid w:val="0040426A"/>
    <w:rsid w:val="0040477D"/>
    <w:rsid w:val="004048CF"/>
    <w:rsid w:val="00405A43"/>
    <w:rsid w:val="00405B07"/>
    <w:rsid w:val="00405BCD"/>
    <w:rsid w:val="00406500"/>
    <w:rsid w:val="004068CA"/>
    <w:rsid w:val="00407CE9"/>
    <w:rsid w:val="00407F54"/>
    <w:rsid w:val="00410236"/>
    <w:rsid w:val="00410515"/>
    <w:rsid w:val="0041066E"/>
    <w:rsid w:val="0041071F"/>
    <w:rsid w:val="00410949"/>
    <w:rsid w:val="00410DB5"/>
    <w:rsid w:val="00410DB8"/>
    <w:rsid w:val="00410EC0"/>
    <w:rsid w:val="00411BA3"/>
    <w:rsid w:val="004124D4"/>
    <w:rsid w:val="00412D92"/>
    <w:rsid w:val="00412F7F"/>
    <w:rsid w:val="004137B7"/>
    <w:rsid w:val="0041382C"/>
    <w:rsid w:val="00413990"/>
    <w:rsid w:val="00413B00"/>
    <w:rsid w:val="00413C66"/>
    <w:rsid w:val="004146B2"/>
    <w:rsid w:val="00414797"/>
    <w:rsid w:val="004156AD"/>
    <w:rsid w:val="00415E17"/>
    <w:rsid w:val="00416410"/>
    <w:rsid w:val="004170E9"/>
    <w:rsid w:val="004171C6"/>
    <w:rsid w:val="00417962"/>
    <w:rsid w:val="00417A52"/>
    <w:rsid w:val="00417CCE"/>
    <w:rsid w:val="0042053B"/>
    <w:rsid w:val="0042083B"/>
    <w:rsid w:val="004212AD"/>
    <w:rsid w:val="00421583"/>
    <w:rsid w:val="004219B3"/>
    <w:rsid w:val="00421A0D"/>
    <w:rsid w:val="00422074"/>
    <w:rsid w:val="00423129"/>
    <w:rsid w:val="00423385"/>
    <w:rsid w:val="004235B7"/>
    <w:rsid w:val="004238CE"/>
    <w:rsid w:val="00425460"/>
    <w:rsid w:val="004256AC"/>
    <w:rsid w:val="004256DE"/>
    <w:rsid w:val="00425D20"/>
    <w:rsid w:val="00426077"/>
    <w:rsid w:val="004264DE"/>
    <w:rsid w:val="004269D6"/>
    <w:rsid w:val="00426ABA"/>
    <w:rsid w:val="00426ADF"/>
    <w:rsid w:val="00426CE4"/>
    <w:rsid w:val="004270FA"/>
    <w:rsid w:val="00427128"/>
    <w:rsid w:val="00427285"/>
    <w:rsid w:val="00427DE2"/>
    <w:rsid w:val="0043045D"/>
    <w:rsid w:val="0043100F"/>
    <w:rsid w:val="00431157"/>
    <w:rsid w:val="00431DA0"/>
    <w:rsid w:val="00432412"/>
    <w:rsid w:val="004326E8"/>
    <w:rsid w:val="0043270C"/>
    <w:rsid w:val="00432962"/>
    <w:rsid w:val="00432F4A"/>
    <w:rsid w:val="0043317C"/>
    <w:rsid w:val="0043339A"/>
    <w:rsid w:val="00434022"/>
    <w:rsid w:val="0043413C"/>
    <w:rsid w:val="00434659"/>
    <w:rsid w:val="00434BAA"/>
    <w:rsid w:val="00435765"/>
    <w:rsid w:val="00435DAD"/>
    <w:rsid w:val="004366AB"/>
    <w:rsid w:val="004369E6"/>
    <w:rsid w:val="00436AA6"/>
    <w:rsid w:val="00436B39"/>
    <w:rsid w:val="004414D8"/>
    <w:rsid w:val="0044165A"/>
    <w:rsid w:val="004417C3"/>
    <w:rsid w:val="00441A87"/>
    <w:rsid w:val="00441B1E"/>
    <w:rsid w:val="0044226A"/>
    <w:rsid w:val="00442BB9"/>
    <w:rsid w:val="00443073"/>
    <w:rsid w:val="00443161"/>
    <w:rsid w:val="00443443"/>
    <w:rsid w:val="004434E0"/>
    <w:rsid w:val="00443976"/>
    <w:rsid w:val="00443A50"/>
    <w:rsid w:val="00443BD5"/>
    <w:rsid w:val="00443E96"/>
    <w:rsid w:val="0044403F"/>
    <w:rsid w:val="004440AA"/>
    <w:rsid w:val="004448A3"/>
    <w:rsid w:val="00444D60"/>
    <w:rsid w:val="00444F51"/>
    <w:rsid w:val="00444FB3"/>
    <w:rsid w:val="004450B4"/>
    <w:rsid w:val="0044511D"/>
    <w:rsid w:val="00445170"/>
    <w:rsid w:val="004451F2"/>
    <w:rsid w:val="00445402"/>
    <w:rsid w:val="00445938"/>
    <w:rsid w:val="00445B18"/>
    <w:rsid w:val="00445BB6"/>
    <w:rsid w:val="004465B9"/>
    <w:rsid w:val="004466E1"/>
    <w:rsid w:val="00446BBC"/>
    <w:rsid w:val="00446F39"/>
    <w:rsid w:val="004472F9"/>
    <w:rsid w:val="004479AA"/>
    <w:rsid w:val="00447D02"/>
    <w:rsid w:val="00450231"/>
    <w:rsid w:val="00450A55"/>
    <w:rsid w:val="00450C03"/>
    <w:rsid w:val="00451292"/>
    <w:rsid w:val="00451E47"/>
    <w:rsid w:val="00451E6A"/>
    <w:rsid w:val="004522CE"/>
    <w:rsid w:val="004523CD"/>
    <w:rsid w:val="0045369B"/>
    <w:rsid w:val="004536E7"/>
    <w:rsid w:val="00454275"/>
    <w:rsid w:val="00454564"/>
    <w:rsid w:val="00454A07"/>
    <w:rsid w:val="00454D5D"/>
    <w:rsid w:val="0045517C"/>
    <w:rsid w:val="00455CDA"/>
    <w:rsid w:val="00455DDA"/>
    <w:rsid w:val="00456A08"/>
    <w:rsid w:val="00457A04"/>
    <w:rsid w:val="00457EC2"/>
    <w:rsid w:val="004603A8"/>
    <w:rsid w:val="00460AD8"/>
    <w:rsid w:val="0046159A"/>
    <w:rsid w:val="00461855"/>
    <w:rsid w:val="004620CF"/>
    <w:rsid w:val="00462240"/>
    <w:rsid w:val="0046342B"/>
    <w:rsid w:val="004642B3"/>
    <w:rsid w:val="00465225"/>
    <w:rsid w:val="00465334"/>
    <w:rsid w:val="00465485"/>
    <w:rsid w:val="00465B22"/>
    <w:rsid w:val="00466453"/>
    <w:rsid w:val="004665EB"/>
    <w:rsid w:val="00466FB7"/>
    <w:rsid w:val="0046703F"/>
    <w:rsid w:val="00467203"/>
    <w:rsid w:val="00467478"/>
    <w:rsid w:val="0046750F"/>
    <w:rsid w:val="00467F0D"/>
    <w:rsid w:val="00467F67"/>
    <w:rsid w:val="00467FC6"/>
    <w:rsid w:val="0047056F"/>
    <w:rsid w:val="00470D96"/>
    <w:rsid w:val="00470E72"/>
    <w:rsid w:val="0047108F"/>
    <w:rsid w:val="004712E6"/>
    <w:rsid w:val="00471319"/>
    <w:rsid w:val="00471370"/>
    <w:rsid w:val="004717BA"/>
    <w:rsid w:val="00471859"/>
    <w:rsid w:val="00471C87"/>
    <w:rsid w:val="00471DA0"/>
    <w:rsid w:val="00472068"/>
    <w:rsid w:val="0047273D"/>
    <w:rsid w:val="0047285B"/>
    <w:rsid w:val="00472C4B"/>
    <w:rsid w:val="004733F9"/>
    <w:rsid w:val="0047378B"/>
    <w:rsid w:val="00473C15"/>
    <w:rsid w:val="00473D71"/>
    <w:rsid w:val="00473FC0"/>
    <w:rsid w:val="00474588"/>
    <w:rsid w:val="004748DD"/>
    <w:rsid w:val="00474E9C"/>
    <w:rsid w:val="0047524B"/>
    <w:rsid w:val="00475BBE"/>
    <w:rsid w:val="0047638C"/>
    <w:rsid w:val="00476446"/>
    <w:rsid w:val="00476524"/>
    <w:rsid w:val="0047655C"/>
    <w:rsid w:val="004765B7"/>
    <w:rsid w:val="004769A0"/>
    <w:rsid w:val="00476ABB"/>
    <w:rsid w:val="00476AC9"/>
    <w:rsid w:val="00476D12"/>
    <w:rsid w:val="00476FC3"/>
    <w:rsid w:val="004770C8"/>
    <w:rsid w:val="00477DC4"/>
    <w:rsid w:val="00480082"/>
    <w:rsid w:val="004806BE"/>
    <w:rsid w:val="004806FF"/>
    <w:rsid w:val="00480E59"/>
    <w:rsid w:val="004814C4"/>
    <w:rsid w:val="004819B2"/>
    <w:rsid w:val="00481A00"/>
    <w:rsid w:val="00481F8F"/>
    <w:rsid w:val="00482002"/>
    <w:rsid w:val="004823F3"/>
    <w:rsid w:val="004827C2"/>
    <w:rsid w:val="00482B01"/>
    <w:rsid w:val="00482CD4"/>
    <w:rsid w:val="00482D06"/>
    <w:rsid w:val="004831CA"/>
    <w:rsid w:val="00483E90"/>
    <w:rsid w:val="00485003"/>
    <w:rsid w:val="00485B48"/>
    <w:rsid w:val="00485EB9"/>
    <w:rsid w:val="00486095"/>
    <w:rsid w:val="00486164"/>
    <w:rsid w:val="004864F8"/>
    <w:rsid w:val="00486B19"/>
    <w:rsid w:val="00486F5E"/>
    <w:rsid w:val="004873BE"/>
    <w:rsid w:val="0048765E"/>
    <w:rsid w:val="00490098"/>
    <w:rsid w:val="00490D8D"/>
    <w:rsid w:val="004912A0"/>
    <w:rsid w:val="00491985"/>
    <w:rsid w:val="00491D18"/>
    <w:rsid w:val="00491D48"/>
    <w:rsid w:val="00492301"/>
    <w:rsid w:val="0049268E"/>
    <w:rsid w:val="004928D8"/>
    <w:rsid w:val="00492B62"/>
    <w:rsid w:val="00492C7C"/>
    <w:rsid w:val="004930B6"/>
    <w:rsid w:val="004930BB"/>
    <w:rsid w:val="004930D8"/>
    <w:rsid w:val="00493391"/>
    <w:rsid w:val="004934B3"/>
    <w:rsid w:val="00493C10"/>
    <w:rsid w:val="00494891"/>
    <w:rsid w:val="004949EE"/>
    <w:rsid w:val="0049504B"/>
    <w:rsid w:val="004952BA"/>
    <w:rsid w:val="00495471"/>
    <w:rsid w:val="00495525"/>
    <w:rsid w:val="00495EB7"/>
    <w:rsid w:val="00496566"/>
    <w:rsid w:val="00496725"/>
    <w:rsid w:val="00496C51"/>
    <w:rsid w:val="00496DD5"/>
    <w:rsid w:val="00496DE1"/>
    <w:rsid w:val="00497D21"/>
    <w:rsid w:val="004A048B"/>
    <w:rsid w:val="004A073D"/>
    <w:rsid w:val="004A111D"/>
    <w:rsid w:val="004A1292"/>
    <w:rsid w:val="004A1315"/>
    <w:rsid w:val="004A1788"/>
    <w:rsid w:val="004A185F"/>
    <w:rsid w:val="004A1F23"/>
    <w:rsid w:val="004A2092"/>
    <w:rsid w:val="004A2273"/>
    <w:rsid w:val="004A2B09"/>
    <w:rsid w:val="004A3548"/>
    <w:rsid w:val="004A3DE0"/>
    <w:rsid w:val="004A3EE2"/>
    <w:rsid w:val="004A421A"/>
    <w:rsid w:val="004A4B5C"/>
    <w:rsid w:val="004A52C9"/>
    <w:rsid w:val="004A52D8"/>
    <w:rsid w:val="004A571D"/>
    <w:rsid w:val="004A5808"/>
    <w:rsid w:val="004A609C"/>
    <w:rsid w:val="004A707B"/>
    <w:rsid w:val="004A73F5"/>
    <w:rsid w:val="004A7513"/>
    <w:rsid w:val="004A7656"/>
    <w:rsid w:val="004A7B9C"/>
    <w:rsid w:val="004A7F9C"/>
    <w:rsid w:val="004B05B3"/>
    <w:rsid w:val="004B0604"/>
    <w:rsid w:val="004B08C9"/>
    <w:rsid w:val="004B0B67"/>
    <w:rsid w:val="004B10E4"/>
    <w:rsid w:val="004B15A5"/>
    <w:rsid w:val="004B2318"/>
    <w:rsid w:val="004B284B"/>
    <w:rsid w:val="004B39C3"/>
    <w:rsid w:val="004B3A09"/>
    <w:rsid w:val="004B40FE"/>
    <w:rsid w:val="004B4365"/>
    <w:rsid w:val="004B4376"/>
    <w:rsid w:val="004B43A3"/>
    <w:rsid w:val="004B4FDF"/>
    <w:rsid w:val="004B5C0F"/>
    <w:rsid w:val="004B5C9D"/>
    <w:rsid w:val="004B5F39"/>
    <w:rsid w:val="004B63DD"/>
    <w:rsid w:val="004B6647"/>
    <w:rsid w:val="004B7929"/>
    <w:rsid w:val="004B799E"/>
    <w:rsid w:val="004C0222"/>
    <w:rsid w:val="004C0255"/>
    <w:rsid w:val="004C068B"/>
    <w:rsid w:val="004C091D"/>
    <w:rsid w:val="004C1027"/>
    <w:rsid w:val="004C1398"/>
    <w:rsid w:val="004C17E5"/>
    <w:rsid w:val="004C1E40"/>
    <w:rsid w:val="004C1E77"/>
    <w:rsid w:val="004C1FF7"/>
    <w:rsid w:val="004C2318"/>
    <w:rsid w:val="004C253C"/>
    <w:rsid w:val="004C28A6"/>
    <w:rsid w:val="004C2C3D"/>
    <w:rsid w:val="004C2C66"/>
    <w:rsid w:val="004C2F31"/>
    <w:rsid w:val="004C3054"/>
    <w:rsid w:val="004C317F"/>
    <w:rsid w:val="004C318B"/>
    <w:rsid w:val="004C3573"/>
    <w:rsid w:val="004C37E0"/>
    <w:rsid w:val="004C39D5"/>
    <w:rsid w:val="004C4078"/>
    <w:rsid w:val="004C4127"/>
    <w:rsid w:val="004C459B"/>
    <w:rsid w:val="004C474E"/>
    <w:rsid w:val="004C48C2"/>
    <w:rsid w:val="004C4F32"/>
    <w:rsid w:val="004C5458"/>
    <w:rsid w:val="004C5B4C"/>
    <w:rsid w:val="004C5D74"/>
    <w:rsid w:val="004C5E91"/>
    <w:rsid w:val="004C5EEC"/>
    <w:rsid w:val="004C6177"/>
    <w:rsid w:val="004C635D"/>
    <w:rsid w:val="004C6879"/>
    <w:rsid w:val="004C6CE2"/>
    <w:rsid w:val="004C74AD"/>
    <w:rsid w:val="004C7863"/>
    <w:rsid w:val="004D09C6"/>
    <w:rsid w:val="004D0C2A"/>
    <w:rsid w:val="004D0CE9"/>
    <w:rsid w:val="004D0D4F"/>
    <w:rsid w:val="004D0E8D"/>
    <w:rsid w:val="004D10DE"/>
    <w:rsid w:val="004D1A4D"/>
    <w:rsid w:val="004D1AFD"/>
    <w:rsid w:val="004D1D73"/>
    <w:rsid w:val="004D1F98"/>
    <w:rsid w:val="004D39B6"/>
    <w:rsid w:val="004D4885"/>
    <w:rsid w:val="004D54E4"/>
    <w:rsid w:val="004D6908"/>
    <w:rsid w:val="004D7A73"/>
    <w:rsid w:val="004D7B08"/>
    <w:rsid w:val="004D7B21"/>
    <w:rsid w:val="004D7E9A"/>
    <w:rsid w:val="004E00B7"/>
    <w:rsid w:val="004E038F"/>
    <w:rsid w:val="004E08A1"/>
    <w:rsid w:val="004E0F91"/>
    <w:rsid w:val="004E0FBA"/>
    <w:rsid w:val="004E130E"/>
    <w:rsid w:val="004E1B20"/>
    <w:rsid w:val="004E260E"/>
    <w:rsid w:val="004E2630"/>
    <w:rsid w:val="004E329B"/>
    <w:rsid w:val="004E38AC"/>
    <w:rsid w:val="004E3A0D"/>
    <w:rsid w:val="004E3D9B"/>
    <w:rsid w:val="004E3EAC"/>
    <w:rsid w:val="004E4008"/>
    <w:rsid w:val="004E4179"/>
    <w:rsid w:val="004E4221"/>
    <w:rsid w:val="004E4255"/>
    <w:rsid w:val="004E4323"/>
    <w:rsid w:val="004E4399"/>
    <w:rsid w:val="004E4450"/>
    <w:rsid w:val="004E4551"/>
    <w:rsid w:val="004E60BF"/>
    <w:rsid w:val="004E6262"/>
    <w:rsid w:val="004E63A5"/>
    <w:rsid w:val="004E70C8"/>
    <w:rsid w:val="004E7B25"/>
    <w:rsid w:val="004F004E"/>
    <w:rsid w:val="004F049D"/>
    <w:rsid w:val="004F0DF5"/>
    <w:rsid w:val="004F1797"/>
    <w:rsid w:val="004F1A3D"/>
    <w:rsid w:val="004F1B2E"/>
    <w:rsid w:val="004F1E20"/>
    <w:rsid w:val="004F2782"/>
    <w:rsid w:val="004F2FF5"/>
    <w:rsid w:val="004F454C"/>
    <w:rsid w:val="004F4A90"/>
    <w:rsid w:val="004F4D17"/>
    <w:rsid w:val="004F4E57"/>
    <w:rsid w:val="004F5497"/>
    <w:rsid w:val="004F56B7"/>
    <w:rsid w:val="004F660F"/>
    <w:rsid w:val="004F67AB"/>
    <w:rsid w:val="004F6D08"/>
    <w:rsid w:val="004F71F9"/>
    <w:rsid w:val="004F7437"/>
    <w:rsid w:val="004F7505"/>
    <w:rsid w:val="004F76C5"/>
    <w:rsid w:val="004F774D"/>
    <w:rsid w:val="004F7C88"/>
    <w:rsid w:val="005001A6"/>
    <w:rsid w:val="00500612"/>
    <w:rsid w:val="005006AF"/>
    <w:rsid w:val="00500936"/>
    <w:rsid w:val="00500AA4"/>
    <w:rsid w:val="00500F3A"/>
    <w:rsid w:val="005010DF"/>
    <w:rsid w:val="00501135"/>
    <w:rsid w:val="005013E0"/>
    <w:rsid w:val="005014E2"/>
    <w:rsid w:val="00501A4A"/>
    <w:rsid w:val="00501B1B"/>
    <w:rsid w:val="00501BDC"/>
    <w:rsid w:val="00501DDB"/>
    <w:rsid w:val="005020CB"/>
    <w:rsid w:val="0050266F"/>
    <w:rsid w:val="00502A01"/>
    <w:rsid w:val="00502F31"/>
    <w:rsid w:val="005035E1"/>
    <w:rsid w:val="00503BBA"/>
    <w:rsid w:val="00503F18"/>
    <w:rsid w:val="00504906"/>
    <w:rsid w:val="00504BA7"/>
    <w:rsid w:val="005057D2"/>
    <w:rsid w:val="00505E87"/>
    <w:rsid w:val="00505FF8"/>
    <w:rsid w:val="00506182"/>
    <w:rsid w:val="00506271"/>
    <w:rsid w:val="005067EC"/>
    <w:rsid w:val="00506E29"/>
    <w:rsid w:val="00510035"/>
    <w:rsid w:val="005102D4"/>
    <w:rsid w:val="0051068A"/>
    <w:rsid w:val="00510694"/>
    <w:rsid w:val="0051090D"/>
    <w:rsid w:val="00510DDA"/>
    <w:rsid w:val="00511366"/>
    <w:rsid w:val="0051168E"/>
    <w:rsid w:val="00511771"/>
    <w:rsid w:val="0051192F"/>
    <w:rsid w:val="00511EF2"/>
    <w:rsid w:val="00512095"/>
    <w:rsid w:val="00512584"/>
    <w:rsid w:val="00512639"/>
    <w:rsid w:val="00512951"/>
    <w:rsid w:val="00513268"/>
    <w:rsid w:val="005136A2"/>
    <w:rsid w:val="005136EB"/>
    <w:rsid w:val="005144DE"/>
    <w:rsid w:val="00514679"/>
    <w:rsid w:val="00514C2B"/>
    <w:rsid w:val="00514C6D"/>
    <w:rsid w:val="005166A0"/>
    <w:rsid w:val="00516790"/>
    <w:rsid w:val="005167C2"/>
    <w:rsid w:val="005169A3"/>
    <w:rsid w:val="005169BC"/>
    <w:rsid w:val="00516DCA"/>
    <w:rsid w:val="00516F34"/>
    <w:rsid w:val="005210B3"/>
    <w:rsid w:val="0052229E"/>
    <w:rsid w:val="00522339"/>
    <w:rsid w:val="005228CF"/>
    <w:rsid w:val="00523779"/>
    <w:rsid w:val="00523A0C"/>
    <w:rsid w:val="00524E24"/>
    <w:rsid w:val="00525878"/>
    <w:rsid w:val="00525F10"/>
    <w:rsid w:val="005266BE"/>
    <w:rsid w:val="00526A6A"/>
    <w:rsid w:val="00526C37"/>
    <w:rsid w:val="005272A8"/>
    <w:rsid w:val="00527732"/>
    <w:rsid w:val="0052779E"/>
    <w:rsid w:val="00527B3F"/>
    <w:rsid w:val="00527D22"/>
    <w:rsid w:val="00527E6C"/>
    <w:rsid w:val="0053015B"/>
    <w:rsid w:val="005301A6"/>
    <w:rsid w:val="005306A6"/>
    <w:rsid w:val="00530A3E"/>
    <w:rsid w:val="00530AB9"/>
    <w:rsid w:val="00530DCF"/>
    <w:rsid w:val="0053101A"/>
    <w:rsid w:val="00531612"/>
    <w:rsid w:val="00531E76"/>
    <w:rsid w:val="00531EAD"/>
    <w:rsid w:val="005320F5"/>
    <w:rsid w:val="0053277F"/>
    <w:rsid w:val="00532AB7"/>
    <w:rsid w:val="00532C7E"/>
    <w:rsid w:val="00532E84"/>
    <w:rsid w:val="00532F06"/>
    <w:rsid w:val="00533B48"/>
    <w:rsid w:val="00533C4E"/>
    <w:rsid w:val="00534140"/>
    <w:rsid w:val="0053443A"/>
    <w:rsid w:val="00537560"/>
    <w:rsid w:val="0054000F"/>
    <w:rsid w:val="00540B38"/>
    <w:rsid w:val="00542182"/>
    <w:rsid w:val="0054225A"/>
    <w:rsid w:val="00542471"/>
    <w:rsid w:val="005424D8"/>
    <w:rsid w:val="0054282C"/>
    <w:rsid w:val="005439AD"/>
    <w:rsid w:val="0054467C"/>
    <w:rsid w:val="005448A5"/>
    <w:rsid w:val="00544A8B"/>
    <w:rsid w:val="00544F9F"/>
    <w:rsid w:val="005457EB"/>
    <w:rsid w:val="00545CAC"/>
    <w:rsid w:val="00545EF8"/>
    <w:rsid w:val="00546172"/>
    <w:rsid w:val="0054694D"/>
    <w:rsid w:val="005469A3"/>
    <w:rsid w:val="00547FC7"/>
    <w:rsid w:val="005503F7"/>
    <w:rsid w:val="00550535"/>
    <w:rsid w:val="00550E79"/>
    <w:rsid w:val="00551079"/>
    <w:rsid w:val="0055107B"/>
    <w:rsid w:val="005512D5"/>
    <w:rsid w:val="00551675"/>
    <w:rsid w:val="005519C8"/>
    <w:rsid w:val="00551DCD"/>
    <w:rsid w:val="00551F5E"/>
    <w:rsid w:val="0055283F"/>
    <w:rsid w:val="00552EB7"/>
    <w:rsid w:val="00553041"/>
    <w:rsid w:val="005530D9"/>
    <w:rsid w:val="0055363D"/>
    <w:rsid w:val="00553A0F"/>
    <w:rsid w:val="00553AF9"/>
    <w:rsid w:val="005541AB"/>
    <w:rsid w:val="00554221"/>
    <w:rsid w:val="0055477C"/>
    <w:rsid w:val="00555759"/>
    <w:rsid w:val="00556214"/>
    <w:rsid w:val="005569A7"/>
    <w:rsid w:val="00556F2F"/>
    <w:rsid w:val="00557462"/>
    <w:rsid w:val="005574C3"/>
    <w:rsid w:val="0055777F"/>
    <w:rsid w:val="00557A1B"/>
    <w:rsid w:val="00557BEF"/>
    <w:rsid w:val="0056011E"/>
    <w:rsid w:val="00561DA3"/>
    <w:rsid w:val="00561E3A"/>
    <w:rsid w:val="00561F06"/>
    <w:rsid w:val="005621B8"/>
    <w:rsid w:val="00562A38"/>
    <w:rsid w:val="0056326D"/>
    <w:rsid w:val="00563415"/>
    <w:rsid w:val="005637EC"/>
    <w:rsid w:val="00563862"/>
    <w:rsid w:val="00563FE1"/>
    <w:rsid w:val="00564239"/>
    <w:rsid w:val="00564A27"/>
    <w:rsid w:val="00564B7B"/>
    <w:rsid w:val="00564DE9"/>
    <w:rsid w:val="00564EFF"/>
    <w:rsid w:val="00565916"/>
    <w:rsid w:val="00565E29"/>
    <w:rsid w:val="0056609B"/>
    <w:rsid w:val="005670EF"/>
    <w:rsid w:val="0056716C"/>
    <w:rsid w:val="005673F7"/>
    <w:rsid w:val="00567A84"/>
    <w:rsid w:val="00567FEA"/>
    <w:rsid w:val="005700A2"/>
    <w:rsid w:val="00570234"/>
    <w:rsid w:val="00570875"/>
    <w:rsid w:val="00570938"/>
    <w:rsid w:val="00570E35"/>
    <w:rsid w:val="005719EA"/>
    <w:rsid w:val="00571C2F"/>
    <w:rsid w:val="00571E5D"/>
    <w:rsid w:val="00571F36"/>
    <w:rsid w:val="005723E9"/>
    <w:rsid w:val="00572599"/>
    <w:rsid w:val="005729C7"/>
    <w:rsid w:val="00572C39"/>
    <w:rsid w:val="0057302A"/>
    <w:rsid w:val="00573190"/>
    <w:rsid w:val="0057337B"/>
    <w:rsid w:val="00574139"/>
    <w:rsid w:val="0057435D"/>
    <w:rsid w:val="005745E8"/>
    <w:rsid w:val="00575183"/>
    <w:rsid w:val="00575258"/>
    <w:rsid w:val="005753DE"/>
    <w:rsid w:val="00575B39"/>
    <w:rsid w:val="00575CA1"/>
    <w:rsid w:val="0057622F"/>
    <w:rsid w:val="00576366"/>
    <w:rsid w:val="0057644D"/>
    <w:rsid w:val="005764E9"/>
    <w:rsid w:val="00576D67"/>
    <w:rsid w:val="00576F55"/>
    <w:rsid w:val="005771DC"/>
    <w:rsid w:val="00577294"/>
    <w:rsid w:val="00577428"/>
    <w:rsid w:val="00577AF0"/>
    <w:rsid w:val="00577BDD"/>
    <w:rsid w:val="0058027F"/>
    <w:rsid w:val="00580DFA"/>
    <w:rsid w:val="00580F0C"/>
    <w:rsid w:val="0058110B"/>
    <w:rsid w:val="0058134F"/>
    <w:rsid w:val="005816AC"/>
    <w:rsid w:val="005823E7"/>
    <w:rsid w:val="0058244A"/>
    <w:rsid w:val="00582578"/>
    <w:rsid w:val="0058291D"/>
    <w:rsid w:val="00582BF9"/>
    <w:rsid w:val="00583037"/>
    <w:rsid w:val="0058309D"/>
    <w:rsid w:val="005835EF"/>
    <w:rsid w:val="005837E6"/>
    <w:rsid w:val="0058434A"/>
    <w:rsid w:val="005845F9"/>
    <w:rsid w:val="00584624"/>
    <w:rsid w:val="00584866"/>
    <w:rsid w:val="005849E7"/>
    <w:rsid w:val="00584AE1"/>
    <w:rsid w:val="00585AB8"/>
    <w:rsid w:val="00585ED1"/>
    <w:rsid w:val="00585F33"/>
    <w:rsid w:val="005866C3"/>
    <w:rsid w:val="00586AEF"/>
    <w:rsid w:val="005872FF"/>
    <w:rsid w:val="005877ED"/>
    <w:rsid w:val="005878D3"/>
    <w:rsid w:val="00590B70"/>
    <w:rsid w:val="00590D9A"/>
    <w:rsid w:val="00590E02"/>
    <w:rsid w:val="005912CA"/>
    <w:rsid w:val="0059143F"/>
    <w:rsid w:val="0059145C"/>
    <w:rsid w:val="00592622"/>
    <w:rsid w:val="00592FCB"/>
    <w:rsid w:val="00593BFD"/>
    <w:rsid w:val="00594106"/>
    <w:rsid w:val="00594128"/>
    <w:rsid w:val="00594815"/>
    <w:rsid w:val="00594A2C"/>
    <w:rsid w:val="00594DFC"/>
    <w:rsid w:val="00594E04"/>
    <w:rsid w:val="00594E66"/>
    <w:rsid w:val="00594F03"/>
    <w:rsid w:val="005950CB"/>
    <w:rsid w:val="0059559A"/>
    <w:rsid w:val="00595EFB"/>
    <w:rsid w:val="00595F9D"/>
    <w:rsid w:val="005964E7"/>
    <w:rsid w:val="0059682C"/>
    <w:rsid w:val="00596B33"/>
    <w:rsid w:val="00596C03"/>
    <w:rsid w:val="00597024"/>
    <w:rsid w:val="00597126"/>
    <w:rsid w:val="005972AA"/>
    <w:rsid w:val="00597326"/>
    <w:rsid w:val="00597592"/>
    <w:rsid w:val="00597697"/>
    <w:rsid w:val="0059774A"/>
    <w:rsid w:val="00597846"/>
    <w:rsid w:val="00597890"/>
    <w:rsid w:val="005A0405"/>
    <w:rsid w:val="005A0F01"/>
    <w:rsid w:val="005A1313"/>
    <w:rsid w:val="005A19E0"/>
    <w:rsid w:val="005A2616"/>
    <w:rsid w:val="005A3279"/>
    <w:rsid w:val="005A3306"/>
    <w:rsid w:val="005A351C"/>
    <w:rsid w:val="005A35AD"/>
    <w:rsid w:val="005A3B56"/>
    <w:rsid w:val="005A3E32"/>
    <w:rsid w:val="005A5C2F"/>
    <w:rsid w:val="005A5C30"/>
    <w:rsid w:val="005A5D15"/>
    <w:rsid w:val="005A618F"/>
    <w:rsid w:val="005A675C"/>
    <w:rsid w:val="005A6D72"/>
    <w:rsid w:val="005A765C"/>
    <w:rsid w:val="005A7BD2"/>
    <w:rsid w:val="005A7E60"/>
    <w:rsid w:val="005A7FB1"/>
    <w:rsid w:val="005B03E8"/>
    <w:rsid w:val="005B0436"/>
    <w:rsid w:val="005B09AC"/>
    <w:rsid w:val="005B0DC8"/>
    <w:rsid w:val="005B1672"/>
    <w:rsid w:val="005B235A"/>
    <w:rsid w:val="005B2719"/>
    <w:rsid w:val="005B2B73"/>
    <w:rsid w:val="005B3164"/>
    <w:rsid w:val="005B32A3"/>
    <w:rsid w:val="005B3994"/>
    <w:rsid w:val="005B4FB6"/>
    <w:rsid w:val="005B6550"/>
    <w:rsid w:val="005B6856"/>
    <w:rsid w:val="005B6A8B"/>
    <w:rsid w:val="005B6D54"/>
    <w:rsid w:val="005B7910"/>
    <w:rsid w:val="005B7F74"/>
    <w:rsid w:val="005C05EA"/>
    <w:rsid w:val="005C0B7D"/>
    <w:rsid w:val="005C0DD3"/>
    <w:rsid w:val="005C1233"/>
    <w:rsid w:val="005C13A3"/>
    <w:rsid w:val="005C1742"/>
    <w:rsid w:val="005C193C"/>
    <w:rsid w:val="005C1A28"/>
    <w:rsid w:val="005C1B57"/>
    <w:rsid w:val="005C1DE5"/>
    <w:rsid w:val="005C218C"/>
    <w:rsid w:val="005C22AB"/>
    <w:rsid w:val="005C27D5"/>
    <w:rsid w:val="005C2969"/>
    <w:rsid w:val="005C4484"/>
    <w:rsid w:val="005C4BE6"/>
    <w:rsid w:val="005C4E11"/>
    <w:rsid w:val="005C4E2A"/>
    <w:rsid w:val="005C57A2"/>
    <w:rsid w:val="005C57F0"/>
    <w:rsid w:val="005C6298"/>
    <w:rsid w:val="005C6E58"/>
    <w:rsid w:val="005C7803"/>
    <w:rsid w:val="005D0366"/>
    <w:rsid w:val="005D0503"/>
    <w:rsid w:val="005D0E93"/>
    <w:rsid w:val="005D11FE"/>
    <w:rsid w:val="005D170D"/>
    <w:rsid w:val="005D289F"/>
    <w:rsid w:val="005D28BF"/>
    <w:rsid w:val="005D2954"/>
    <w:rsid w:val="005D29AE"/>
    <w:rsid w:val="005D29F6"/>
    <w:rsid w:val="005D2D47"/>
    <w:rsid w:val="005D33BE"/>
    <w:rsid w:val="005D41D0"/>
    <w:rsid w:val="005D4FE8"/>
    <w:rsid w:val="005D51DC"/>
    <w:rsid w:val="005D529D"/>
    <w:rsid w:val="005D5AFF"/>
    <w:rsid w:val="005D5D4C"/>
    <w:rsid w:val="005D5DA7"/>
    <w:rsid w:val="005D606C"/>
    <w:rsid w:val="005D611E"/>
    <w:rsid w:val="005D6693"/>
    <w:rsid w:val="005D68B8"/>
    <w:rsid w:val="005D6CDA"/>
    <w:rsid w:val="005D73CB"/>
    <w:rsid w:val="005D7A3D"/>
    <w:rsid w:val="005D7EED"/>
    <w:rsid w:val="005E01EE"/>
    <w:rsid w:val="005E0812"/>
    <w:rsid w:val="005E0AAF"/>
    <w:rsid w:val="005E0D34"/>
    <w:rsid w:val="005E0E9B"/>
    <w:rsid w:val="005E0F0E"/>
    <w:rsid w:val="005E1030"/>
    <w:rsid w:val="005E1369"/>
    <w:rsid w:val="005E1B94"/>
    <w:rsid w:val="005E24C4"/>
    <w:rsid w:val="005E254E"/>
    <w:rsid w:val="005E25D2"/>
    <w:rsid w:val="005E277C"/>
    <w:rsid w:val="005E2793"/>
    <w:rsid w:val="005E2E74"/>
    <w:rsid w:val="005E343B"/>
    <w:rsid w:val="005E347F"/>
    <w:rsid w:val="005E405E"/>
    <w:rsid w:val="005E4137"/>
    <w:rsid w:val="005E478C"/>
    <w:rsid w:val="005E4A6C"/>
    <w:rsid w:val="005E51B2"/>
    <w:rsid w:val="005E51FF"/>
    <w:rsid w:val="005E58B7"/>
    <w:rsid w:val="005E58E7"/>
    <w:rsid w:val="005E5DE6"/>
    <w:rsid w:val="005E6127"/>
    <w:rsid w:val="005E6696"/>
    <w:rsid w:val="005E66B5"/>
    <w:rsid w:val="005E76CC"/>
    <w:rsid w:val="005E791D"/>
    <w:rsid w:val="005E79D6"/>
    <w:rsid w:val="005E7B40"/>
    <w:rsid w:val="005F0297"/>
    <w:rsid w:val="005F0408"/>
    <w:rsid w:val="005F050B"/>
    <w:rsid w:val="005F0A65"/>
    <w:rsid w:val="005F0C9B"/>
    <w:rsid w:val="005F0CE1"/>
    <w:rsid w:val="005F113D"/>
    <w:rsid w:val="005F150D"/>
    <w:rsid w:val="005F186E"/>
    <w:rsid w:val="005F1E78"/>
    <w:rsid w:val="005F1E7B"/>
    <w:rsid w:val="005F2526"/>
    <w:rsid w:val="005F2AD7"/>
    <w:rsid w:val="005F2D02"/>
    <w:rsid w:val="005F2D17"/>
    <w:rsid w:val="005F2EB5"/>
    <w:rsid w:val="005F3409"/>
    <w:rsid w:val="005F3682"/>
    <w:rsid w:val="005F3865"/>
    <w:rsid w:val="005F38EB"/>
    <w:rsid w:val="005F3B9A"/>
    <w:rsid w:val="005F3C47"/>
    <w:rsid w:val="005F49E3"/>
    <w:rsid w:val="005F5799"/>
    <w:rsid w:val="005F5A71"/>
    <w:rsid w:val="005F5B69"/>
    <w:rsid w:val="005F5F67"/>
    <w:rsid w:val="005F5F76"/>
    <w:rsid w:val="005F6468"/>
    <w:rsid w:val="005F6F8B"/>
    <w:rsid w:val="005F78BE"/>
    <w:rsid w:val="005F795B"/>
    <w:rsid w:val="005F7B49"/>
    <w:rsid w:val="00600DC0"/>
    <w:rsid w:val="00601763"/>
    <w:rsid w:val="006017D5"/>
    <w:rsid w:val="00601E79"/>
    <w:rsid w:val="00601E85"/>
    <w:rsid w:val="006022F5"/>
    <w:rsid w:val="006027D0"/>
    <w:rsid w:val="00602DD6"/>
    <w:rsid w:val="00602FEA"/>
    <w:rsid w:val="00603F30"/>
    <w:rsid w:val="006043AF"/>
    <w:rsid w:val="00604C48"/>
    <w:rsid w:val="00604D21"/>
    <w:rsid w:val="00604F6E"/>
    <w:rsid w:val="006051A9"/>
    <w:rsid w:val="006051C1"/>
    <w:rsid w:val="00605234"/>
    <w:rsid w:val="00605F9B"/>
    <w:rsid w:val="00605FDD"/>
    <w:rsid w:val="00606456"/>
    <w:rsid w:val="00606684"/>
    <w:rsid w:val="0060750B"/>
    <w:rsid w:val="0060766E"/>
    <w:rsid w:val="006101F5"/>
    <w:rsid w:val="00610384"/>
    <w:rsid w:val="00610650"/>
    <w:rsid w:val="006109C0"/>
    <w:rsid w:val="00611459"/>
    <w:rsid w:val="00611CD4"/>
    <w:rsid w:val="0061233F"/>
    <w:rsid w:val="0061285D"/>
    <w:rsid w:val="00612E87"/>
    <w:rsid w:val="00612F9D"/>
    <w:rsid w:val="00613198"/>
    <w:rsid w:val="00613660"/>
    <w:rsid w:val="00613AC3"/>
    <w:rsid w:val="00613B41"/>
    <w:rsid w:val="00613F6B"/>
    <w:rsid w:val="006151A2"/>
    <w:rsid w:val="006151A8"/>
    <w:rsid w:val="006155A6"/>
    <w:rsid w:val="00615AED"/>
    <w:rsid w:val="00615FBE"/>
    <w:rsid w:val="00616F5E"/>
    <w:rsid w:val="0061783E"/>
    <w:rsid w:val="00617BAE"/>
    <w:rsid w:val="00620F40"/>
    <w:rsid w:val="006219AA"/>
    <w:rsid w:val="00621FA1"/>
    <w:rsid w:val="006224B6"/>
    <w:rsid w:val="00622AC9"/>
    <w:rsid w:val="0062391A"/>
    <w:rsid w:val="00623E6C"/>
    <w:rsid w:val="00624087"/>
    <w:rsid w:val="00624088"/>
    <w:rsid w:val="006242B6"/>
    <w:rsid w:val="006249D0"/>
    <w:rsid w:val="00624B8F"/>
    <w:rsid w:val="00625966"/>
    <w:rsid w:val="00625F2E"/>
    <w:rsid w:val="006266FD"/>
    <w:rsid w:val="00626901"/>
    <w:rsid w:val="00627522"/>
    <w:rsid w:val="006317CC"/>
    <w:rsid w:val="00631DE3"/>
    <w:rsid w:val="0063213E"/>
    <w:rsid w:val="00632186"/>
    <w:rsid w:val="006329E6"/>
    <w:rsid w:val="0063396C"/>
    <w:rsid w:val="006341BA"/>
    <w:rsid w:val="006348B8"/>
    <w:rsid w:val="00634A2B"/>
    <w:rsid w:val="00634B72"/>
    <w:rsid w:val="00634CF5"/>
    <w:rsid w:val="006354B4"/>
    <w:rsid w:val="0063551E"/>
    <w:rsid w:val="00635765"/>
    <w:rsid w:val="00635E16"/>
    <w:rsid w:val="00635FC1"/>
    <w:rsid w:val="00636429"/>
    <w:rsid w:val="00636F18"/>
    <w:rsid w:val="00636F6F"/>
    <w:rsid w:val="0063729A"/>
    <w:rsid w:val="00637416"/>
    <w:rsid w:val="00637559"/>
    <w:rsid w:val="00637836"/>
    <w:rsid w:val="006378D6"/>
    <w:rsid w:val="006379F5"/>
    <w:rsid w:val="00637B68"/>
    <w:rsid w:val="00640010"/>
    <w:rsid w:val="0064008E"/>
    <w:rsid w:val="00640139"/>
    <w:rsid w:val="006403C8"/>
    <w:rsid w:val="00640453"/>
    <w:rsid w:val="006406B3"/>
    <w:rsid w:val="00640724"/>
    <w:rsid w:val="006416C9"/>
    <w:rsid w:val="006419B0"/>
    <w:rsid w:val="006420AE"/>
    <w:rsid w:val="006427D3"/>
    <w:rsid w:val="00642949"/>
    <w:rsid w:val="00642A12"/>
    <w:rsid w:val="00642DC9"/>
    <w:rsid w:val="00643581"/>
    <w:rsid w:val="0064380A"/>
    <w:rsid w:val="00643CD8"/>
    <w:rsid w:val="00644592"/>
    <w:rsid w:val="0064471D"/>
    <w:rsid w:val="00644813"/>
    <w:rsid w:val="00644D15"/>
    <w:rsid w:val="00644F5F"/>
    <w:rsid w:val="00645070"/>
    <w:rsid w:val="0064514A"/>
    <w:rsid w:val="0064516A"/>
    <w:rsid w:val="0064519A"/>
    <w:rsid w:val="006460B6"/>
    <w:rsid w:val="00646AFF"/>
    <w:rsid w:val="00646FB8"/>
    <w:rsid w:val="00647075"/>
    <w:rsid w:val="00647956"/>
    <w:rsid w:val="00647E2D"/>
    <w:rsid w:val="006500DC"/>
    <w:rsid w:val="006505EC"/>
    <w:rsid w:val="006515C3"/>
    <w:rsid w:val="00651A3D"/>
    <w:rsid w:val="00651B5F"/>
    <w:rsid w:val="00651D60"/>
    <w:rsid w:val="006522D1"/>
    <w:rsid w:val="006525B7"/>
    <w:rsid w:val="0065286E"/>
    <w:rsid w:val="00652AF6"/>
    <w:rsid w:val="00652BC0"/>
    <w:rsid w:val="00652E84"/>
    <w:rsid w:val="006532D0"/>
    <w:rsid w:val="00653752"/>
    <w:rsid w:val="00655A99"/>
    <w:rsid w:val="00655DDE"/>
    <w:rsid w:val="0065687A"/>
    <w:rsid w:val="00656F6C"/>
    <w:rsid w:val="00657195"/>
    <w:rsid w:val="00657A31"/>
    <w:rsid w:val="00657C74"/>
    <w:rsid w:val="00657D65"/>
    <w:rsid w:val="006602F9"/>
    <w:rsid w:val="00660A5C"/>
    <w:rsid w:val="00660A98"/>
    <w:rsid w:val="00660E54"/>
    <w:rsid w:val="006616F3"/>
    <w:rsid w:val="00661A22"/>
    <w:rsid w:val="00661BC8"/>
    <w:rsid w:val="00661DFA"/>
    <w:rsid w:val="006622DC"/>
    <w:rsid w:val="00662676"/>
    <w:rsid w:val="0066316D"/>
    <w:rsid w:val="00663D80"/>
    <w:rsid w:val="00664BE9"/>
    <w:rsid w:val="00664C17"/>
    <w:rsid w:val="00665232"/>
    <w:rsid w:val="006661CE"/>
    <w:rsid w:val="00666769"/>
    <w:rsid w:val="00666C91"/>
    <w:rsid w:val="006670CF"/>
    <w:rsid w:val="00667548"/>
    <w:rsid w:val="0066754E"/>
    <w:rsid w:val="00667930"/>
    <w:rsid w:val="00667C35"/>
    <w:rsid w:val="0067021E"/>
    <w:rsid w:val="00670772"/>
    <w:rsid w:val="006707D6"/>
    <w:rsid w:val="00670CA7"/>
    <w:rsid w:val="00670D5F"/>
    <w:rsid w:val="00670F96"/>
    <w:rsid w:val="0067154C"/>
    <w:rsid w:val="00671874"/>
    <w:rsid w:val="00671C23"/>
    <w:rsid w:val="00671CDF"/>
    <w:rsid w:val="00671F7B"/>
    <w:rsid w:val="00672D46"/>
    <w:rsid w:val="00672F06"/>
    <w:rsid w:val="00673056"/>
    <w:rsid w:val="006738A0"/>
    <w:rsid w:val="00673B8F"/>
    <w:rsid w:val="00673F0A"/>
    <w:rsid w:val="00674C46"/>
    <w:rsid w:val="00675016"/>
    <w:rsid w:val="00675192"/>
    <w:rsid w:val="006753C0"/>
    <w:rsid w:val="0067591F"/>
    <w:rsid w:val="00675CE4"/>
    <w:rsid w:val="00676085"/>
    <w:rsid w:val="006765CE"/>
    <w:rsid w:val="006767CC"/>
    <w:rsid w:val="0067715D"/>
    <w:rsid w:val="00677836"/>
    <w:rsid w:val="00680409"/>
    <w:rsid w:val="00680B99"/>
    <w:rsid w:val="00680EFB"/>
    <w:rsid w:val="006811B0"/>
    <w:rsid w:val="006821E6"/>
    <w:rsid w:val="006829DB"/>
    <w:rsid w:val="00682AB8"/>
    <w:rsid w:val="00682AC7"/>
    <w:rsid w:val="00682CEF"/>
    <w:rsid w:val="00682E46"/>
    <w:rsid w:val="00683573"/>
    <w:rsid w:val="00683E65"/>
    <w:rsid w:val="006841DC"/>
    <w:rsid w:val="00684485"/>
    <w:rsid w:val="00684AF4"/>
    <w:rsid w:val="00684C55"/>
    <w:rsid w:val="00684DDF"/>
    <w:rsid w:val="00684F95"/>
    <w:rsid w:val="00685FDA"/>
    <w:rsid w:val="00686178"/>
    <w:rsid w:val="0068643C"/>
    <w:rsid w:val="006875DD"/>
    <w:rsid w:val="006876D7"/>
    <w:rsid w:val="006879C4"/>
    <w:rsid w:val="00687B49"/>
    <w:rsid w:val="0069026B"/>
    <w:rsid w:val="006909D2"/>
    <w:rsid w:val="00691834"/>
    <w:rsid w:val="00691E09"/>
    <w:rsid w:val="00692000"/>
    <w:rsid w:val="00692654"/>
    <w:rsid w:val="00692B40"/>
    <w:rsid w:val="00692E75"/>
    <w:rsid w:val="00693955"/>
    <w:rsid w:val="006939B9"/>
    <w:rsid w:val="006940F7"/>
    <w:rsid w:val="00694745"/>
    <w:rsid w:val="00694E8A"/>
    <w:rsid w:val="00695031"/>
    <w:rsid w:val="00695227"/>
    <w:rsid w:val="00695611"/>
    <w:rsid w:val="00695E39"/>
    <w:rsid w:val="00696A41"/>
    <w:rsid w:val="00697050"/>
    <w:rsid w:val="006971E7"/>
    <w:rsid w:val="0069751C"/>
    <w:rsid w:val="006976DD"/>
    <w:rsid w:val="00697BE1"/>
    <w:rsid w:val="00697E25"/>
    <w:rsid w:val="00697E37"/>
    <w:rsid w:val="00697EF5"/>
    <w:rsid w:val="006A11F1"/>
    <w:rsid w:val="006A126A"/>
    <w:rsid w:val="006A136C"/>
    <w:rsid w:val="006A1981"/>
    <w:rsid w:val="006A1B26"/>
    <w:rsid w:val="006A1B96"/>
    <w:rsid w:val="006A1CEF"/>
    <w:rsid w:val="006A1D4E"/>
    <w:rsid w:val="006A22DD"/>
    <w:rsid w:val="006A24D7"/>
    <w:rsid w:val="006A281A"/>
    <w:rsid w:val="006A3119"/>
    <w:rsid w:val="006A3A2C"/>
    <w:rsid w:val="006A42E7"/>
    <w:rsid w:val="006A4517"/>
    <w:rsid w:val="006A4A7B"/>
    <w:rsid w:val="006A50A3"/>
    <w:rsid w:val="006A51BF"/>
    <w:rsid w:val="006A62E2"/>
    <w:rsid w:val="006A67F4"/>
    <w:rsid w:val="006A6827"/>
    <w:rsid w:val="006A6D66"/>
    <w:rsid w:val="006A70A0"/>
    <w:rsid w:val="006A7866"/>
    <w:rsid w:val="006A795F"/>
    <w:rsid w:val="006A7B83"/>
    <w:rsid w:val="006B048A"/>
    <w:rsid w:val="006B0B40"/>
    <w:rsid w:val="006B0E3B"/>
    <w:rsid w:val="006B0E67"/>
    <w:rsid w:val="006B1685"/>
    <w:rsid w:val="006B1A44"/>
    <w:rsid w:val="006B1F28"/>
    <w:rsid w:val="006B2492"/>
    <w:rsid w:val="006B255A"/>
    <w:rsid w:val="006B28BD"/>
    <w:rsid w:val="006B2B1E"/>
    <w:rsid w:val="006B341F"/>
    <w:rsid w:val="006B34D0"/>
    <w:rsid w:val="006B3A28"/>
    <w:rsid w:val="006B3FA1"/>
    <w:rsid w:val="006B3FA4"/>
    <w:rsid w:val="006B4343"/>
    <w:rsid w:val="006B44AE"/>
    <w:rsid w:val="006B44D7"/>
    <w:rsid w:val="006B4D5A"/>
    <w:rsid w:val="006B53AC"/>
    <w:rsid w:val="006B56FE"/>
    <w:rsid w:val="006B5E5A"/>
    <w:rsid w:val="006B60AA"/>
    <w:rsid w:val="006B62F2"/>
    <w:rsid w:val="006B6325"/>
    <w:rsid w:val="006B7DE6"/>
    <w:rsid w:val="006C022D"/>
    <w:rsid w:val="006C027C"/>
    <w:rsid w:val="006C07AA"/>
    <w:rsid w:val="006C08CD"/>
    <w:rsid w:val="006C0AED"/>
    <w:rsid w:val="006C0E2A"/>
    <w:rsid w:val="006C1341"/>
    <w:rsid w:val="006C143A"/>
    <w:rsid w:val="006C1910"/>
    <w:rsid w:val="006C1C84"/>
    <w:rsid w:val="006C24F8"/>
    <w:rsid w:val="006C25D5"/>
    <w:rsid w:val="006C2663"/>
    <w:rsid w:val="006C26E1"/>
    <w:rsid w:val="006C29E7"/>
    <w:rsid w:val="006C2B78"/>
    <w:rsid w:val="006C2F40"/>
    <w:rsid w:val="006C310D"/>
    <w:rsid w:val="006C371E"/>
    <w:rsid w:val="006C4170"/>
    <w:rsid w:val="006C432D"/>
    <w:rsid w:val="006C4AD6"/>
    <w:rsid w:val="006C4C46"/>
    <w:rsid w:val="006C4F5F"/>
    <w:rsid w:val="006C5270"/>
    <w:rsid w:val="006C6AD0"/>
    <w:rsid w:val="006C6C76"/>
    <w:rsid w:val="006C7094"/>
    <w:rsid w:val="006C72A2"/>
    <w:rsid w:val="006C72AE"/>
    <w:rsid w:val="006C76B8"/>
    <w:rsid w:val="006D04B4"/>
    <w:rsid w:val="006D0CD3"/>
    <w:rsid w:val="006D1389"/>
    <w:rsid w:val="006D1F18"/>
    <w:rsid w:val="006D21F1"/>
    <w:rsid w:val="006D2749"/>
    <w:rsid w:val="006D349A"/>
    <w:rsid w:val="006D389C"/>
    <w:rsid w:val="006D3D17"/>
    <w:rsid w:val="006D3D91"/>
    <w:rsid w:val="006D3F28"/>
    <w:rsid w:val="006D454B"/>
    <w:rsid w:val="006D4556"/>
    <w:rsid w:val="006D481A"/>
    <w:rsid w:val="006D48BD"/>
    <w:rsid w:val="006D4A8B"/>
    <w:rsid w:val="006D4C77"/>
    <w:rsid w:val="006D4F3A"/>
    <w:rsid w:val="006D5110"/>
    <w:rsid w:val="006D5A7A"/>
    <w:rsid w:val="006D5CBE"/>
    <w:rsid w:val="006D5D3F"/>
    <w:rsid w:val="006D5D84"/>
    <w:rsid w:val="006D6180"/>
    <w:rsid w:val="006D61EC"/>
    <w:rsid w:val="006D682D"/>
    <w:rsid w:val="006D73E7"/>
    <w:rsid w:val="006D772A"/>
    <w:rsid w:val="006D7841"/>
    <w:rsid w:val="006D79CB"/>
    <w:rsid w:val="006D7D5D"/>
    <w:rsid w:val="006D7E73"/>
    <w:rsid w:val="006E0588"/>
    <w:rsid w:val="006E0B07"/>
    <w:rsid w:val="006E18B4"/>
    <w:rsid w:val="006E1B39"/>
    <w:rsid w:val="006E2293"/>
    <w:rsid w:val="006E267A"/>
    <w:rsid w:val="006E2E47"/>
    <w:rsid w:val="006E30FB"/>
    <w:rsid w:val="006E3313"/>
    <w:rsid w:val="006E34CE"/>
    <w:rsid w:val="006E39D4"/>
    <w:rsid w:val="006E3FA6"/>
    <w:rsid w:val="006E46D2"/>
    <w:rsid w:val="006E5B05"/>
    <w:rsid w:val="006E63F4"/>
    <w:rsid w:val="006E66A8"/>
    <w:rsid w:val="006E6A68"/>
    <w:rsid w:val="006E6B04"/>
    <w:rsid w:val="006E701E"/>
    <w:rsid w:val="006E7133"/>
    <w:rsid w:val="006E731E"/>
    <w:rsid w:val="006E746A"/>
    <w:rsid w:val="006E75D3"/>
    <w:rsid w:val="006E7DFB"/>
    <w:rsid w:val="006F00A3"/>
    <w:rsid w:val="006F0182"/>
    <w:rsid w:val="006F0C25"/>
    <w:rsid w:val="006F0D08"/>
    <w:rsid w:val="006F0F22"/>
    <w:rsid w:val="006F1203"/>
    <w:rsid w:val="006F1753"/>
    <w:rsid w:val="006F192D"/>
    <w:rsid w:val="006F1AFF"/>
    <w:rsid w:val="006F1B26"/>
    <w:rsid w:val="006F1E41"/>
    <w:rsid w:val="006F2164"/>
    <w:rsid w:val="006F244A"/>
    <w:rsid w:val="006F27E2"/>
    <w:rsid w:val="006F2DAB"/>
    <w:rsid w:val="006F3366"/>
    <w:rsid w:val="006F368A"/>
    <w:rsid w:val="006F39B0"/>
    <w:rsid w:val="006F3E97"/>
    <w:rsid w:val="006F56E9"/>
    <w:rsid w:val="006F6AFE"/>
    <w:rsid w:val="006F78BF"/>
    <w:rsid w:val="006F7901"/>
    <w:rsid w:val="006F79CB"/>
    <w:rsid w:val="006F7A88"/>
    <w:rsid w:val="006F7D12"/>
    <w:rsid w:val="007006A7"/>
    <w:rsid w:val="00700A3A"/>
    <w:rsid w:val="007010C8"/>
    <w:rsid w:val="0070167B"/>
    <w:rsid w:val="0070178A"/>
    <w:rsid w:val="00701A5C"/>
    <w:rsid w:val="00702048"/>
    <w:rsid w:val="00702062"/>
    <w:rsid w:val="0070214E"/>
    <w:rsid w:val="0070234C"/>
    <w:rsid w:val="0070273C"/>
    <w:rsid w:val="00702E2F"/>
    <w:rsid w:val="007039DB"/>
    <w:rsid w:val="0070437A"/>
    <w:rsid w:val="00704562"/>
    <w:rsid w:val="00705025"/>
    <w:rsid w:val="0070505C"/>
    <w:rsid w:val="007058CC"/>
    <w:rsid w:val="007070FF"/>
    <w:rsid w:val="007075D7"/>
    <w:rsid w:val="007077D3"/>
    <w:rsid w:val="007079B6"/>
    <w:rsid w:val="00707EAE"/>
    <w:rsid w:val="00707FE1"/>
    <w:rsid w:val="00710DFB"/>
    <w:rsid w:val="00710E3A"/>
    <w:rsid w:val="00710F46"/>
    <w:rsid w:val="0071156F"/>
    <w:rsid w:val="0071163A"/>
    <w:rsid w:val="0071183E"/>
    <w:rsid w:val="00711A6F"/>
    <w:rsid w:val="00711CDE"/>
    <w:rsid w:val="007129B9"/>
    <w:rsid w:val="0071321A"/>
    <w:rsid w:val="0071349F"/>
    <w:rsid w:val="00713655"/>
    <w:rsid w:val="00713BDA"/>
    <w:rsid w:val="0071412B"/>
    <w:rsid w:val="0071465F"/>
    <w:rsid w:val="007149C7"/>
    <w:rsid w:val="00714DAD"/>
    <w:rsid w:val="00715D16"/>
    <w:rsid w:val="00715F8B"/>
    <w:rsid w:val="00716182"/>
    <w:rsid w:val="007169B8"/>
    <w:rsid w:val="00716AD5"/>
    <w:rsid w:val="00717108"/>
    <w:rsid w:val="007174A2"/>
    <w:rsid w:val="00720150"/>
    <w:rsid w:val="00720260"/>
    <w:rsid w:val="007203BD"/>
    <w:rsid w:val="007208A8"/>
    <w:rsid w:val="00720973"/>
    <w:rsid w:val="007210CC"/>
    <w:rsid w:val="00721171"/>
    <w:rsid w:val="007213CD"/>
    <w:rsid w:val="007216B4"/>
    <w:rsid w:val="007216FD"/>
    <w:rsid w:val="00721CE0"/>
    <w:rsid w:val="00721EC2"/>
    <w:rsid w:val="00721FFE"/>
    <w:rsid w:val="0072269C"/>
    <w:rsid w:val="007226F8"/>
    <w:rsid w:val="007228C7"/>
    <w:rsid w:val="00722E8B"/>
    <w:rsid w:val="00723167"/>
    <w:rsid w:val="007233B4"/>
    <w:rsid w:val="007236B9"/>
    <w:rsid w:val="0072397C"/>
    <w:rsid w:val="0072412D"/>
    <w:rsid w:val="00724544"/>
    <w:rsid w:val="007245D1"/>
    <w:rsid w:val="00724EB1"/>
    <w:rsid w:val="007254FB"/>
    <w:rsid w:val="00725768"/>
    <w:rsid w:val="007263A0"/>
    <w:rsid w:val="007266E4"/>
    <w:rsid w:val="00726B58"/>
    <w:rsid w:val="00727017"/>
    <w:rsid w:val="00727614"/>
    <w:rsid w:val="0072770A"/>
    <w:rsid w:val="00727A8C"/>
    <w:rsid w:val="00727E6C"/>
    <w:rsid w:val="007301E1"/>
    <w:rsid w:val="00730B80"/>
    <w:rsid w:val="00730DE8"/>
    <w:rsid w:val="00730E54"/>
    <w:rsid w:val="0073166C"/>
    <w:rsid w:val="00731FD8"/>
    <w:rsid w:val="007329F1"/>
    <w:rsid w:val="00733708"/>
    <w:rsid w:val="00733C5B"/>
    <w:rsid w:val="00734040"/>
    <w:rsid w:val="00734815"/>
    <w:rsid w:val="0073490B"/>
    <w:rsid w:val="00734DF4"/>
    <w:rsid w:val="00735575"/>
    <w:rsid w:val="00735752"/>
    <w:rsid w:val="00735764"/>
    <w:rsid w:val="00736FA1"/>
    <w:rsid w:val="00737015"/>
    <w:rsid w:val="0073712F"/>
    <w:rsid w:val="007371B9"/>
    <w:rsid w:val="00737A40"/>
    <w:rsid w:val="00737C4E"/>
    <w:rsid w:val="00740304"/>
    <w:rsid w:val="007406AE"/>
    <w:rsid w:val="00741110"/>
    <w:rsid w:val="007416C0"/>
    <w:rsid w:val="00741736"/>
    <w:rsid w:val="007422D7"/>
    <w:rsid w:val="00742A6B"/>
    <w:rsid w:val="00742D38"/>
    <w:rsid w:val="00743730"/>
    <w:rsid w:val="007446D6"/>
    <w:rsid w:val="00745533"/>
    <w:rsid w:val="00745543"/>
    <w:rsid w:val="00745567"/>
    <w:rsid w:val="00745C34"/>
    <w:rsid w:val="00745F9B"/>
    <w:rsid w:val="0074687B"/>
    <w:rsid w:val="00746BB7"/>
    <w:rsid w:val="00746C65"/>
    <w:rsid w:val="00750281"/>
    <w:rsid w:val="0075056D"/>
    <w:rsid w:val="007508EF"/>
    <w:rsid w:val="00750AA5"/>
    <w:rsid w:val="007510C6"/>
    <w:rsid w:val="00751109"/>
    <w:rsid w:val="007511B2"/>
    <w:rsid w:val="007512C1"/>
    <w:rsid w:val="00751BDE"/>
    <w:rsid w:val="00751D83"/>
    <w:rsid w:val="00752036"/>
    <w:rsid w:val="00753445"/>
    <w:rsid w:val="007542A4"/>
    <w:rsid w:val="007547BF"/>
    <w:rsid w:val="007549C4"/>
    <w:rsid w:val="00754CAB"/>
    <w:rsid w:val="00755A75"/>
    <w:rsid w:val="00755AA7"/>
    <w:rsid w:val="00756F6C"/>
    <w:rsid w:val="007578C6"/>
    <w:rsid w:val="00757B86"/>
    <w:rsid w:val="007607ED"/>
    <w:rsid w:val="00760A01"/>
    <w:rsid w:val="00760B08"/>
    <w:rsid w:val="00760B2F"/>
    <w:rsid w:val="00760BD2"/>
    <w:rsid w:val="00760C7E"/>
    <w:rsid w:val="00760F02"/>
    <w:rsid w:val="0076104C"/>
    <w:rsid w:val="007616E0"/>
    <w:rsid w:val="00761830"/>
    <w:rsid w:val="00761A03"/>
    <w:rsid w:val="00761FE8"/>
    <w:rsid w:val="007627C6"/>
    <w:rsid w:val="00762960"/>
    <w:rsid w:val="00762E48"/>
    <w:rsid w:val="00762F00"/>
    <w:rsid w:val="00763765"/>
    <w:rsid w:val="00763B63"/>
    <w:rsid w:val="00764BE5"/>
    <w:rsid w:val="00765424"/>
    <w:rsid w:val="00765D65"/>
    <w:rsid w:val="007661F0"/>
    <w:rsid w:val="00766B55"/>
    <w:rsid w:val="00766D90"/>
    <w:rsid w:val="00766EC8"/>
    <w:rsid w:val="00767440"/>
    <w:rsid w:val="007675FE"/>
    <w:rsid w:val="00767CC0"/>
    <w:rsid w:val="00767EC9"/>
    <w:rsid w:val="00767F9D"/>
    <w:rsid w:val="0077064E"/>
    <w:rsid w:val="00770781"/>
    <w:rsid w:val="00771BFB"/>
    <w:rsid w:val="00771F0A"/>
    <w:rsid w:val="00772266"/>
    <w:rsid w:val="00772670"/>
    <w:rsid w:val="00772CDB"/>
    <w:rsid w:val="00773383"/>
    <w:rsid w:val="00773AD0"/>
    <w:rsid w:val="00774969"/>
    <w:rsid w:val="00774A28"/>
    <w:rsid w:val="00774B66"/>
    <w:rsid w:val="00774EA2"/>
    <w:rsid w:val="00774ED2"/>
    <w:rsid w:val="00775034"/>
    <w:rsid w:val="007750CD"/>
    <w:rsid w:val="007750EF"/>
    <w:rsid w:val="00775C64"/>
    <w:rsid w:val="0077620E"/>
    <w:rsid w:val="0077662E"/>
    <w:rsid w:val="00776E98"/>
    <w:rsid w:val="00777027"/>
    <w:rsid w:val="00777CE6"/>
    <w:rsid w:val="00777E64"/>
    <w:rsid w:val="007800ED"/>
    <w:rsid w:val="0078071C"/>
    <w:rsid w:val="00781860"/>
    <w:rsid w:val="00781929"/>
    <w:rsid w:val="00782E21"/>
    <w:rsid w:val="007830EC"/>
    <w:rsid w:val="00783608"/>
    <w:rsid w:val="00783F4B"/>
    <w:rsid w:val="00784160"/>
    <w:rsid w:val="00784674"/>
    <w:rsid w:val="00784BBB"/>
    <w:rsid w:val="00784C10"/>
    <w:rsid w:val="0078513C"/>
    <w:rsid w:val="00785633"/>
    <w:rsid w:val="007856F7"/>
    <w:rsid w:val="00785801"/>
    <w:rsid w:val="00785ECE"/>
    <w:rsid w:val="00786410"/>
    <w:rsid w:val="00786BBD"/>
    <w:rsid w:val="0078721D"/>
    <w:rsid w:val="00787B42"/>
    <w:rsid w:val="00790454"/>
    <w:rsid w:val="00790D8E"/>
    <w:rsid w:val="007914BA"/>
    <w:rsid w:val="007916DB"/>
    <w:rsid w:val="007918FD"/>
    <w:rsid w:val="0079192F"/>
    <w:rsid w:val="00791AA0"/>
    <w:rsid w:val="00791BF1"/>
    <w:rsid w:val="00791C5B"/>
    <w:rsid w:val="007928A1"/>
    <w:rsid w:val="0079357A"/>
    <w:rsid w:val="0079359C"/>
    <w:rsid w:val="007935F9"/>
    <w:rsid w:val="00793D34"/>
    <w:rsid w:val="0079415F"/>
    <w:rsid w:val="0079430C"/>
    <w:rsid w:val="00794818"/>
    <w:rsid w:val="00794D69"/>
    <w:rsid w:val="00795353"/>
    <w:rsid w:val="007954B4"/>
    <w:rsid w:val="00795AAC"/>
    <w:rsid w:val="00795C1D"/>
    <w:rsid w:val="007962DB"/>
    <w:rsid w:val="00796564"/>
    <w:rsid w:val="00796584"/>
    <w:rsid w:val="007966C3"/>
    <w:rsid w:val="00796C30"/>
    <w:rsid w:val="00796DFB"/>
    <w:rsid w:val="00797006"/>
    <w:rsid w:val="00797ADF"/>
    <w:rsid w:val="007A11BD"/>
    <w:rsid w:val="007A1248"/>
    <w:rsid w:val="007A1543"/>
    <w:rsid w:val="007A1969"/>
    <w:rsid w:val="007A1BB1"/>
    <w:rsid w:val="007A1BE6"/>
    <w:rsid w:val="007A1C91"/>
    <w:rsid w:val="007A2776"/>
    <w:rsid w:val="007A2874"/>
    <w:rsid w:val="007A2E11"/>
    <w:rsid w:val="007A351A"/>
    <w:rsid w:val="007A3538"/>
    <w:rsid w:val="007A384F"/>
    <w:rsid w:val="007A3AE3"/>
    <w:rsid w:val="007A4138"/>
    <w:rsid w:val="007A424B"/>
    <w:rsid w:val="007A42A6"/>
    <w:rsid w:val="007A437C"/>
    <w:rsid w:val="007A43C7"/>
    <w:rsid w:val="007A4B6D"/>
    <w:rsid w:val="007A4E02"/>
    <w:rsid w:val="007A54EE"/>
    <w:rsid w:val="007A570F"/>
    <w:rsid w:val="007A5864"/>
    <w:rsid w:val="007A587E"/>
    <w:rsid w:val="007A63D5"/>
    <w:rsid w:val="007A6A32"/>
    <w:rsid w:val="007A6AA7"/>
    <w:rsid w:val="007A6B1C"/>
    <w:rsid w:val="007A6FB1"/>
    <w:rsid w:val="007A77A2"/>
    <w:rsid w:val="007A77FD"/>
    <w:rsid w:val="007A7AB7"/>
    <w:rsid w:val="007A7DE2"/>
    <w:rsid w:val="007B00BD"/>
    <w:rsid w:val="007B0403"/>
    <w:rsid w:val="007B05A6"/>
    <w:rsid w:val="007B14C5"/>
    <w:rsid w:val="007B2390"/>
    <w:rsid w:val="007B26EF"/>
    <w:rsid w:val="007B28BB"/>
    <w:rsid w:val="007B3596"/>
    <w:rsid w:val="007B522F"/>
    <w:rsid w:val="007B5436"/>
    <w:rsid w:val="007B5691"/>
    <w:rsid w:val="007B57CD"/>
    <w:rsid w:val="007B5B91"/>
    <w:rsid w:val="007B666A"/>
    <w:rsid w:val="007B67B5"/>
    <w:rsid w:val="007B6995"/>
    <w:rsid w:val="007B6A86"/>
    <w:rsid w:val="007B6AB4"/>
    <w:rsid w:val="007B7484"/>
    <w:rsid w:val="007B79A3"/>
    <w:rsid w:val="007B7A96"/>
    <w:rsid w:val="007B7E59"/>
    <w:rsid w:val="007C085A"/>
    <w:rsid w:val="007C0DE5"/>
    <w:rsid w:val="007C0E30"/>
    <w:rsid w:val="007C0F54"/>
    <w:rsid w:val="007C140A"/>
    <w:rsid w:val="007C1ACD"/>
    <w:rsid w:val="007C1F79"/>
    <w:rsid w:val="007C2807"/>
    <w:rsid w:val="007C281C"/>
    <w:rsid w:val="007C29EA"/>
    <w:rsid w:val="007C2DA9"/>
    <w:rsid w:val="007C36A7"/>
    <w:rsid w:val="007C3B7A"/>
    <w:rsid w:val="007C461F"/>
    <w:rsid w:val="007C4716"/>
    <w:rsid w:val="007C4F59"/>
    <w:rsid w:val="007C523D"/>
    <w:rsid w:val="007C552B"/>
    <w:rsid w:val="007C5783"/>
    <w:rsid w:val="007C5D09"/>
    <w:rsid w:val="007C61C2"/>
    <w:rsid w:val="007C64BA"/>
    <w:rsid w:val="007C6687"/>
    <w:rsid w:val="007C677B"/>
    <w:rsid w:val="007C67FE"/>
    <w:rsid w:val="007C69CA"/>
    <w:rsid w:val="007D08D5"/>
    <w:rsid w:val="007D0AB9"/>
    <w:rsid w:val="007D12CD"/>
    <w:rsid w:val="007D1C6B"/>
    <w:rsid w:val="007D1D43"/>
    <w:rsid w:val="007D241A"/>
    <w:rsid w:val="007D269C"/>
    <w:rsid w:val="007D311B"/>
    <w:rsid w:val="007D34E1"/>
    <w:rsid w:val="007D3502"/>
    <w:rsid w:val="007D3511"/>
    <w:rsid w:val="007D3DBF"/>
    <w:rsid w:val="007D3F00"/>
    <w:rsid w:val="007D3F72"/>
    <w:rsid w:val="007D432A"/>
    <w:rsid w:val="007D43F8"/>
    <w:rsid w:val="007D46A3"/>
    <w:rsid w:val="007D4EC4"/>
    <w:rsid w:val="007D5044"/>
    <w:rsid w:val="007D5054"/>
    <w:rsid w:val="007D536F"/>
    <w:rsid w:val="007D53DB"/>
    <w:rsid w:val="007D5558"/>
    <w:rsid w:val="007D5A7A"/>
    <w:rsid w:val="007D5CA4"/>
    <w:rsid w:val="007D648B"/>
    <w:rsid w:val="007D7198"/>
    <w:rsid w:val="007D71B5"/>
    <w:rsid w:val="007D72F9"/>
    <w:rsid w:val="007D7658"/>
    <w:rsid w:val="007D79CB"/>
    <w:rsid w:val="007D7A2E"/>
    <w:rsid w:val="007E0015"/>
    <w:rsid w:val="007E02B3"/>
    <w:rsid w:val="007E0B70"/>
    <w:rsid w:val="007E112E"/>
    <w:rsid w:val="007E1609"/>
    <w:rsid w:val="007E202C"/>
    <w:rsid w:val="007E26BB"/>
    <w:rsid w:val="007E2877"/>
    <w:rsid w:val="007E28FF"/>
    <w:rsid w:val="007E2A1A"/>
    <w:rsid w:val="007E4134"/>
    <w:rsid w:val="007E42BC"/>
    <w:rsid w:val="007E4D83"/>
    <w:rsid w:val="007E4F92"/>
    <w:rsid w:val="007E5C21"/>
    <w:rsid w:val="007E6580"/>
    <w:rsid w:val="007E686F"/>
    <w:rsid w:val="007E688B"/>
    <w:rsid w:val="007E68C5"/>
    <w:rsid w:val="007E6A97"/>
    <w:rsid w:val="007E6C92"/>
    <w:rsid w:val="007E7855"/>
    <w:rsid w:val="007E7CA6"/>
    <w:rsid w:val="007E7E84"/>
    <w:rsid w:val="007F01DE"/>
    <w:rsid w:val="007F01F3"/>
    <w:rsid w:val="007F04E1"/>
    <w:rsid w:val="007F0537"/>
    <w:rsid w:val="007F1480"/>
    <w:rsid w:val="007F16B7"/>
    <w:rsid w:val="007F2282"/>
    <w:rsid w:val="007F25FC"/>
    <w:rsid w:val="007F28F0"/>
    <w:rsid w:val="007F2C10"/>
    <w:rsid w:val="007F311F"/>
    <w:rsid w:val="007F325F"/>
    <w:rsid w:val="007F393A"/>
    <w:rsid w:val="007F3C80"/>
    <w:rsid w:val="007F3D19"/>
    <w:rsid w:val="007F40D4"/>
    <w:rsid w:val="007F4862"/>
    <w:rsid w:val="007F48AA"/>
    <w:rsid w:val="007F58F5"/>
    <w:rsid w:val="007F692C"/>
    <w:rsid w:val="007F73E7"/>
    <w:rsid w:val="007F7A33"/>
    <w:rsid w:val="007F7A5D"/>
    <w:rsid w:val="007F7B3C"/>
    <w:rsid w:val="008004AD"/>
    <w:rsid w:val="0080096C"/>
    <w:rsid w:val="00800A3F"/>
    <w:rsid w:val="00800C34"/>
    <w:rsid w:val="00801563"/>
    <w:rsid w:val="00801C11"/>
    <w:rsid w:val="00801D2D"/>
    <w:rsid w:val="0080204F"/>
    <w:rsid w:val="00802381"/>
    <w:rsid w:val="00802F38"/>
    <w:rsid w:val="008039E5"/>
    <w:rsid w:val="00803CE4"/>
    <w:rsid w:val="00804319"/>
    <w:rsid w:val="008043AF"/>
    <w:rsid w:val="008043E5"/>
    <w:rsid w:val="00804411"/>
    <w:rsid w:val="00804CCD"/>
    <w:rsid w:val="00805449"/>
    <w:rsid w:val="00805912"/>
    <w:rsid w:val="00805A95"/>
    <w:rsid w:val="00805C03"/>
    <w:rsid w:val="0080639E"/>
    <w:rsid w:val="0080651C"/>
    <w:rsid w:val="00807CA9"/>
    <w:rsid w:val="0081012A"/>
    <w:rsid w:val="00810391"/>
    <w:rsid w:val="008107BE"/>
    <w:rsid w:val="00810992"/>
    <w:rsid w:val="008109A6"/>
    <w:rsid w:val="00810E77"/>
    <w:rsid w:val="00810E9F"/>
    <w:rsid w:val="0081144D"/>
    <w:rsid w:val="00811E8D"/>
    <w:rsid w:val="008120F7"/>
    <w:rsid w:val="008122AE"/>
    <w:rsid w:val="008127C3"/>
    <w:rsid w:val="00812D60"/>
    <w:rsid w:val="00812E31"/>
    <w:rsid w:val="00813170"/>
    <w:rsid w:val="008133CD"/>
    <w:rsid w:val="00813F25"/>
    <w:rsid w:val="0081471B"/>
    <w:rsid w:val="00814E8F"/>
    <w:rsid w:val="008157DB"/>
    <w:rsid w:val="008159BD"/>
    <w:rsid w:val="008159CA"/>
    <w:rsid w:val="00816158"/>
    <w:rsid w:val="008162DD"/>
    <w:rsid w:val="008164DC"/>
    <w:rsid w:val="00816843"/>
    <w:rsid w:val="00816A73"/>
    <w:rsid w:val="00816E1C"/>
    <w:rsid w:val="00817075"/>
    <w:rsid w:val="008172CE"/>
    <w:rsid w:val="008173D8"/>
    <w:rsid w:val="0081771B"/>
    <w:rsid w:val="0081791B"/>
    <w:rsid w:val="00820194"/>
    <w:rsid w:val="00820415"/>
    <w:rsid w:val="0082045D"/>
    <w:rsid w:val="008206FF"/>
    <w:rsid w:val="00820706"/>
    <w:rsid w:val="008209DA"/>
    <w:rsid w:val="00820FFF"/>
    <w:rsid w:val="00821174"/>
    <w:rsid w:val="008213EF"/>
    <w:rsid w:val="008217A5"/>
    <w:rsid w:val="00821B58"/>
    <w:rsid w:val="00821D0B"/>
    <w:rsid w:val="00821E5D"/>
    <w:rsid w:val="00821EEB"/>
    <w:rsid w:val="0082314F"/>
    <w:rsid w:val="00823C82"/>
    <w:rsid w:val="0082430E"/>
    <w:rsid w:val="00824B82"/>
    <w:rsid w:val="00824DEA"/>
    <w:rsid w:val="0082500A"/>
    <w:rsid w:val="00825304"/>
    <w:rsid w:val="008257BD"/>
    <w:rsid w:val="00825A32"/>
    <w:rsid w:val="00825B81"/>
    <w:rsid w:val="00826686"/>
    <w:rsid w:val="008272E3"/>
    <w:rsid w:val="00827647"/>
    <w:rsid w:val="00827C97"/>
    <w:rsid w:val="00827E64"/>
    <w:rsid w:val="008308AA"/>
    <w:rsid w:val="00830EB3"/>
    <w:rsid w:val="00831203"/>
    <w:rsid w:val="0083187F"/>
    <w:rsid w:val="008318DF"/>
    <w:rsid w:val="00831C83"/>
    <w:rsid w:val="00832033"/>
    <w:rsid w:val="00832232"/>
    <w:rsid w:val="00832DC3"/>
    <w:rsid w:val="008338BE"/>
    <w:rsid w:val="00833948"/>
    <w:rsid w:val="00833C06"/>
    <w:rsid w:val="00833CAE"/>
    <w:rsid w:val="00833DF4"/>
    <w:rsid w:val="00833EFF"/>
    <w:rsid w:val="00834D6A"/>
    <w:rsid w:val="00835228"/>
    <w:rsid w:val="00835252"/>
    <w:rsid w:val="00835534"/>
    <w:rsid w:val="00835982"/>
    <w:rsid w:val="00835A26"/>
    <w:rsid w:val="0083603F"/>
    <w:rsid w:val="00836621"/>
    <w:rsid w:val="0083663A"/>
    <w:rsid w:val="0083669C"/>
    <w:rsid w:val="00836B32"/>
    <w:rsid w:val="00836BDC"/>
    <w:rsid w:val="00836D11"/>
    <w:rsid w:val="0083714D"/>
    <w:rsid w:val="00837445"/>
    <w:rsid w:val="008375F0"/>
    <w:rsid w:val="008377CD"/>
    <w:rsid w:val="0083783C"/>
    <w:rsid w:val="00837CA8"/>
    <w:rsid w:val="00840A57"/>
    <w:rsid w:val="00840FA2"/>
    <w:rsid w:val="008420CC"/>
    <w:rsid w:val="00842811"/>
    <w:rsid w:val="00842A28"/>
    <w:rsid w:val="00843645"/>
    <w:rsid w:val="00843692"/>
    <w:rsid w:val="00843A2E"/>
    <w:rsid w:val="00843D51"/>
    <w:rsid w:val="00844095"/>
    <w:rsid w:val="0084413F"/>
    <w:rsid w:val="008443E4"/>
    <w:rsid w:val="00844682"/>
    <w:rsid w:val="00844E9F"/>
    <w:rsid w:val="0084564C"/>
    <w:rsid w:val="00845E5B"/>
    <w:rsid w:val="00846236"/>
    <w:rsid w:val="00846793"/>
    <w:rsid w:val="00846EAF"/>
    <w:rsid w:val="00847220"/>
    <w:rsid w:val="0084748F"/>
    <w:rsid w:val="00847E30"/>
    <w:rsid w:val="008502CE"/>
    <w:rsid w:val="008506F9"/>
    <w:rsid w:val="008508FC"/>
    <w:rsid w:val="00850B04"/>
    <w:rsid w:val="00850BAC"/>
    <w:rsid w:val="00851C20"/>
    <w:rsid w:val="00852230"/>
    <w:rsid w:val="00852785"/>
    <w:rsid w:val="00852C8D"/>
    <w:rsid w:val="00852F24"/>
    <w:rsid w:val="00853647"/>
    <w:rsid w:val="00853C91"/>
    <w:rsid w:val="00853DA6"/>
    <w:rsid w:val="00854C9D"/>
    <w:rsid w:val="00854D18"/>
    <w:rsid w:val="00854F39"/>
    <w:rsid w:val="00855727"/>
    <w:rsid w:val="00855ADF"/>
    <w:rsid w:val="00855C1B"/>
    <w:rsid w:val="00855C9A"/>
    <w:rsid w:val="008560FB"/>
    <w:rsid w:val="008561BF"/>
    <w:rsid w:val="00856870"/>
    <w:rsid w:val="00856CB2"/>
    <w:rsid w:val="00857EE9"/>
    <w:rsid w:val="00860102"/>
    <w:rsid w:val="008607CC"/>
    <w:rsid w:val="008614C3"/>
    <w:rsid w:val="008618CF"/>
    <w:rsid w:val="00861B76"/>
    <w:rsid w:val="00861E5D"/>
    <w:rsid w:val="008622DC"/>
    <w:rsid w:val="00862626"/>
    <w:rsid w:val="00862708"/>
    <w:rsid w:val="008627BA"/>
    <w:rsid w:val="008633D1"/>
    <w:rsid w:val="0086340A"/>
    <w:rsid w:val="0086343A"/>
    <w:rsid w:val="008656E1"/>
    <w:rsid w:val="0086589F"/>
    <w:rsid w:val="0086606A"/>
    <w:rsid w:val="008662FC"/>
    <w:rsid w:val="00866A7A"/>
    <w:rsid w:val="00866AEB"/>
    <w:rsid w:val="008673A2"/>
    <w:rsid w:val="008675E3"/>
    <w:rsid w:val="00867933"/>
    <w:rsid w:val="0087025B"/>
    <w:rsid w:val="00870378"/>
    <w:rsid w:val="00870953"/>
    <w:rsid w:val="00870D75"/>
    <w:rsid w:val="00871515"/>
    <w:rsid w:val="0087195C"/>
    <w:rsid w:val="00871F75"/>
    <w:rsid w:val="0087214A"/>
    <w:rsid w:val="0087233D"/>
    <w:rsid w:val="00872360"/>
    <w:rsid w:val="00872952"/>
    <w:rsid w:val="00872B23"/>
    <w:rsid w:val="00872EB9"/>
    <w:rsid w:val="008736D2"/>
    <w:rsid w:val="00873E8A"/>
    <w:rsid w:val="00874735"/>
    <w:rsid w:val="00874FFC"/>
    <w:rsid w:val="008752DA"/>
    <w:rsid w:val="00875961"/>
    <w:rsid w:val="00875A5E"/>
    <w:rsid w:val="00875BDE"/>
    <w:rsid w:val="00875CF3"/>
    <w:rsid w:val="0087713A"/>
    <w:rsid w:val="0087741A"/>
    <w:rsid w:val="00877BE3"/>
    <w:rsid w:val="00880743"/>
    <w:rsid w:val="00880F00"/>
    <w:rsid w:val="008810D3"/>
    <w:rsid w:val="00881B94"/>
    <w:rsid w:val="00882F01"/>
    <w:rsid w:val="008830D6"/>
    <w:rsid w:val="00883E85"/>
    <w:rsid w:val="0088474D"/>
    <w:rsid w:val="008848CA"/>
    <w:rsid w:val="008848CE"/>
    <w:rsid w:val="00884EED"/>
    <w:rsid w:val="008855BD"/>
    <w:rsid w:val="0088595D"/>
    <w:rsid w:val="00885A92"/>
    <w:rsid w:val="00885BE3"/>
    <w:rsid w:val="00886034"/>
    <w:rsid w:val="00886125"/>
    <w:rsid w:val="00886623"/>
    <w:rsid w:val="008876C0"/>
    <w:rsid w:val="00887C41"/>
    <w:rsid w:val="00887C91"/>
    <w:rsid w:val="00887FA8"/>
    <w:rsid w:val="0089110F"/>
    <w:rsid w:val="008917B1"/>
    <w:rsid w:val="008919A4"/>
    <w:rsid w:val="00891BBD"/>
    <w:rsid w:val="00891E42"/>
    <w:rsid w:val="00892784"/>
    <w:rsid w:val="00892889"/>
    <w:rsid w:val="00893176"/>
    <w:rsid w:val="00893407"/>
    <w:rsid w:val="00893433"/>
    <w:rsid w:val="008943B9"/>
    <w:rsid w:val="008959AB"/>
    <w:rsid w:val="00895C82"/>
    <w:rsid w:val="00897569"/>
    <w:rsid w:val="008976D1"/>
    <w:rsid w:val="00897743"/>
    <w:rsid w:val="008978AE"/>
    <w:rsid w:val="00897AC7"/>
    <w:rsid w:val="00897B72"/>
    <w:rsid w:val="00897DE4"/>
    <w:rsid w:val="008A003E"/>
    <w:rsid w:val="008A04A2"/>
    <w:rsid w:val="008A0FBB"/>
    <w:rsid w:val="008A130B"/>
    <w:rsid w:val="008A1C1C"/>
    <w:rsid w:val="008A2E20"/>
    <w:rsid w:val="008A2F1E"/>
    <w:rsid w:val="008A3655"/>
    <w:rsid w:val="008A45CC"/>
    <w:rsid w:val="008A4784"/>
    <w:rsid w:val="008A4AB1"/>
    <w:rsid w:val="008A4E27"/>
    <w:rsid w:val="008A4E8A"/>
    <w:rsid w:val="008A4F51"/>
    <w:rsid w:val="008A5BD5"/>
    <w:rsid w:val="008A5C66"/>
    <w:rsid w:val="008A5D65"/>
    <w:rsid w:val="008A6B9A"/>
    <w:rsid w:val="008A70AC"/>
    <w:rsid w:val="008A71E1"/>
    <w:rsid w:val="008A7278"/>
    <w:rsid w:val="008A7B13"/>
    <w:rsid w:val="008B05B0"/>
    <w:rsid w:val="008B07F9"/>
    <w:rsid w:val="008B080E"/>
    <w:rsid w:val="008B0941"/>
    <w:rsid w:val="008B0A72"/>
    <w:rsid w:val="008B139C"/>
    <w:rsid w:val="008B1735"/>
    <w:rsid w:val="008B197A"/>
    <w:rsid w:val="008B1BEC"/>
    <w:rsid w:val="008B1D89"/>
    <w:rsid w:val="008B29E0"/>
    <w:rsid w:val="008B2C2D"/>
    <w:rsid w:val="008B2D3E"/>
    <w:rsid w:val="008B3202"/>
    <w:rsid w:val="008B33BD"/>
    <w:rsid w:val="008B3865"/>
    <w:rsid w:val="008B3BA6"/>
    <w:rsid w:val="008B3FE9"/>
    <w:rsid w:val="008B4482"/>
    <w:rsid w:val="008B49FE"/>
    <w:rsid w:val="008B5454"/>
    <w:rsid w:val="008B5C43"/>
    <w:rsid w:val="008B5C54"/>
    <w:rsid w:val="008B5CC9"/>
    <w:rsid w:val="008B645E"/>
    <w:rsid w:val="008B6A9A"/>
    <w:rsid w:val="008B70EA"/>
    <w:rsid w:val="008B71D6"/>
    <w:rsid w:val="008B735F"/>
    <w:rsid w:val="008B751E"/>
    <w:rsid w:val="008B7970"/>
    <w:rsid w:val="008B79F4"/>
    <w:rsid w:val="008B7BF7"/>
    <w:rsid w:val="008C00B2"/>
    <w:rsid w:val="008C01C8"/>
    <w:rsid w:val="008C01DA"/>
    <w:rsid w:val="008C0284"/>
    <w:rsid w:val="008C089B"/>
    <w:rsid w:val="008C08D1"/>
    <w:rsid w:val="008C0C9F"/>
    <w:rsid w:val="008C0F76"/>
    <w:rsid w:val="008C19D2"/>
    <w:rsid w:val="008C2AFD"/>
    <w:rsid w:val="008C319A"/>
    <w:rsid w:val="008C3AEA"/>
    <w:rsid w:val="008C3BC8"/>
    <w:rsid w:val="008C3C5C"/>
    <w:rsid w:val="008C3F8F"/>
    <w:rsid w:val="008C3FA5"/>
    <w:rsid w:val="008C40C0"/>
    <w:rsid w:val="008C447C"/>
    <w:rsid w:val="008C450D"/>
    <w:rsid w:val="008C4AE2"/>
    <w:rsid w:val="008C60C5"/>
    <w:rsid w:val="008C6331"/>
    <w:rsid w:val="008C68C6"/>
    <w:rsid w:val="008C6EF9"/>
    <w:rsid w:val="008D08DB"/>
    <w:rsid w:val="008D0C64"/>
    <w:rsid w:val="008D0E76"/>
    <w:rsid w:val="008D138E"/>
    <w:rsid w:val="008D1A93"/>
    <w:rsid w:val="008D2307"/>
    <w:rsid w:val="008D2B6E"/>
    <w:rsid w:val="008D2BC0"/>
    <w:rsid w:val="008D2C28"/>
    <w:rsid w:val="008D2D7E"/>
    <w:rsid w:val="008D306C"/>
    <w:rsid w:val="008D344F"/>
    <w:rsid w:val="008D4389"/>
    <w:rsid w:val="008D4F5A"/>
    <w:rsid w:val="008D55D9"/>
    <w:rsid w:val="008D5605"/>
    <w:rsid w:val="008D564D"/>
    <w:rsid w:val="008D571E"/>
    <w:rsid w:val="008D57CD"/>
    <w:rsid w:val="008D60BC"/>
    <w:rsid w:val="008D6400"/>
    <w:rsid w:val="008D7189"/>
    <w:rsid w:val="008D7247"/>
    <w:rsid w:val="008D752C"/>
    <w:rsid w:val="008D79B0"/>
    <w:rsid w:val="008D7B82"/>
    <w:rsid w:val="008D7C7B"/>
    <w:rsid w:val="008E01E2"/>
    <w:rsid w:val="008E0388"/>
    <w:rsid w:val="008E0804"/>
    <w:rsid w:val="008E0C69"/>
    <w:rsid w:val="008E0DD3"/>
    <w:rsid w:val="008E124C"/>
    <w:rsid w:val="008E1B61"/>
    <w:rsid w:val="008E1E4E"/>
    <w:rsid w:val="008E2592"/>
    <w:rsid w:val="008E25FD"/>
    <w:rsid w:val="008E2B32"/>
    <w:rsid w:val="008E2C24"/>
    <w:rsid w:val="008E2DE6"/>
    <w:rsid w:val="008E3D87"/>
    <w:rsid w:val="008E3E7F"/>
    <w:rsid w:val="008E4374"/>
    <w:rsid w:val="008E43FF"/>
    <w:rsid w:val="008E4592"/>
    <w:rsid w:val="008E47A6"/>
    <w:rsid w:val="008E4D28"/>
    <w:rsid w:val="008E4DDA"/>
    <w:rsid w:val="008E590D"/>
    <w:rsid w:val="008E5C4B"/>
    <w:rsid w:val="008E5CF6"/>
    <w:rsid w:val="008E63C6"/>
    <w:rsid w:val="008E65D9"/>
    <w:rsid w:val="008E65F4"/>
    <w:rsid w:val="008E77B0"/>
    <w:rsid w:val="008E789C"/>
    <w:rsid w:val="008E7B69"/>
    <w:rsid w:val="008E7C98"/>
    <w:rsid w:val="008E7F72"/>
    <w:rsid w:val="008F0058"/>
    <w:rsid w:val="008F017D"/>
    <w:rsid w:val="008F0691"/>
    <w:rsid w:val="008F070C"/>
    <w:rsid w:val="008F0A5F"/>
    <w:rsid w:val="008F0CA0"/>
    <w:rsid w:val="008F0E0D"/>
    <w:rsid w:val="008F14A4"/>
    <w:rsid w:val="008F1D15"/>
    <w:rsid w:val="008F1E7E"/>
    <w:rsid w:val="008F1FE4"/>
    <w:rsid w:val="008F217E"/>
    <w:rsid w:val="008F2275"/>
    <w:rsid w:val="008F23D7"/>
    <w:rsid w:val="008F298C"/>
    <w:rsid w:val="008F2AE1"/>
    <w:rsid w:val="008F3227"/>
    <w:rsid w:val="008F32CB"/>
    <w:rsid w:val="008F3C1B"/>
    <w:rsid w:val="008F3C73"/>
    <w:rsid w:val="008F3E23"/>
    <w:rsid w:val="008F46BA"/>
    <w:rsid w:val="008F49E9"/>
    <w:rsid w:val="008F5357"/>
    <w:rsid w:val="008F569D"/>
    <w:rsid w:val="008F5766"/>
    <w:rsid w:val="008F5A08"/>
    <w:rsid w:val="008F5B16"/>
    <w:rsid w:val="008F5C32"/>
    <w:rsid w:val="008F5D98"/>
    <w:rsid w:val="008F68FE"/>
    <w:rsid w:val="008F6956"/>
    <w:rsid w:val="008F6A55"/>
    <w:rsid w:val="008F6A7C"/>
    <w:rsid w:val="008F6C42"/>
    <w:rsid w:val="008F73B1"/>
    <w:rsid w:val="008F78C0"/>
    <w:rsid w:val="008F793D"/>
    <w:rsid w:val="008F795A"/>
    <w:rsid w:val="008F7D4E"/>
    <w:rsid w:val="00900231"/>
    <w:rsid w:val="00900892"/>
    <w:rsid w:val="0090096C"/>
    <w:rsid w:val="0090191F"/>
    <w:rsid w:val="00901A17"/>
    <w:rsid w:val="00901E7D"/>
    <w:rsid w:val="009021F5"/>
    <w:rsid w:val="0090341C"/>
    <w:rsid w:val="009034F2"/>
    <w:rsid w:val="009037E6"/>
    <w:rsid w:val="00903856"/>
    <w:rsid w:val="00903A23"/>
    <w:rsid w:val="00903AF5"/>
    <w:rsid w:val="00904320"/>
    <w:rsid w:val="00904532"/>
    <w:rsid w:val="00904A7F"/>
    <w:rsid w:val="00904E6E"/>
    <w:rsid w:val="00905291"/>
    <w:rsid w:val="0090579C"/>
    <w:rsid w:val="009057EC"/>
    <w:rsid w:val="00905839"/>
    <w:rsid w:val="00905E15"/>
    <w:rsid w:val="00906A58"/>
    <w:rsid w:val="0090706A"/>
    <w:rsid w:val="00907072"/>
    <w:rsid w:val="009071C5"/>
    <w:rsid w:val="009073FC"/>
    <w:rsid w:val="00907629"/>
    <w:rsid w:val="00907F20"/>
    <w:rsid w:val="00910460"/>
    <w:rsid w:val="00910CEF"/>
    <w:rsid w:val="00910EEB"/>
    <w:rsid w:val="009118A4"/>
    <w:rsid w:val="00912579"/>
    <w:rsid w:val="009129B3"/>
    <w:rsid w:val="00912E6B"/>
    <w:rsid w:val="00913720"/>
    <w:rsid w:val="00913A9A"/>
    <w:rsid w:val="0091411A"/>
    <w:rsid w:val="00914279"/>
    <w:rsid w:val="00914477"/>
    <w:rsid w:val="00914B9D"/>
    <w:rsid w:val="00915111"/>
    <w:rsid w:val="009157C4"/>
    <w:rsid w:val="00915CED"/>
    <w:rsid w:val="009161F5"/>
    <w:rsid w:val="0091655F"/>
    <w:rsid w:val="00916901"/>
    <w:rsid w:val="009173AC"/>
    <w:rsid w:val="00917E45"/>
    <w:rsid w:val="00920442"/>
    <w:rsid w:val="009207F7"/>
    <w:rsid w:val="00920A09"/>
    <w:rsid w:val="00921465"/>
    <w:rsid w:val="0092165A"/>
    <w:rsid w:val="0092195A"/>
    <w:rsid w:val="00921CAA"/>
    <w:rsid w:val="00921F9B"/>
    <w:rsid w:val="00921FAD"/>
    <w:rsid w:val="00922408"/>
    <w:rsid w:val="009225A4"/>
    <w:rsid w:val="00922835"/>
    <w:rsid w:val="00922B57"/>
    <w:rsid w:val="00922C2E"/>
    <w:rsid w:val="00922F7B"/>
    <w:rsid w:val="0092327D"/>
    <w:rsid w:val="0092358B"/>
    <w:rsid w:val="009236A2"/>
    <w:rsid w:val="00923DF7"/>
    <w:rsid w:val="00923E8C"/>
    <w:rsid w:val="009241DF"/>
    <w:rsid w:val="00924244"/>
    <w:rsid w:val="0092429C"/>
    <w:rsid w:val="0092460D"/>
    <w:rsid w:val="00924ABB"/>
    <w:rsid w:val="00924CA5"/>
    <w:rsid w:val="0092572F"/>
    <w:rsid w:val="00925C84"/>
    <w:rsid w:val="009261EF"/>
    <w:rsid w:val="00926247"/>
    <w:rsid w:val="00926697"/>
    <w:rsid w:val="00926805"/>
    <w:rsid w:val="00926B85"/>
    <w:rsid w:val="0093014F"/>
    <w:rsid w:val="00930D01"/>
    <w:rsid w:val="00930F3B"/>
    <w:rsid w:val="009312A9"/>
    <w:rsid w:val="00931A6C"/>
    <w:rsid w:val="00931AFA"/>
    <w:rsid w:val="00931F31"/>
    <w:rsid w:val="009326A8"/>
    <w:rsid w:val="009327D1"/>
    <w:rsid w:val="00932E89"/>
    <w:rsid w:val="00932F95"/>
    <w:rsid w:val="00933007"/>
    <w:rsid w:val="00933B50"/>
    <w:rsid w:val="00933BD5"/>
    <w:rsid w:val="00934755"/>
    <w:rsid w:val="00934858"/>
    <w:rsid w:val="00934F7F"/>
    <w:rsid w:val="00935D5C"/>
    <w:rsid w:val="00935DC3"/>
    <w:rsid w:val="00935F2D"/>
    <w:rsid w:val="00935F33"/>
    <w:rsid w:val="0093618F"/>
    <w:rsid w:val="009362EC"/>
    <w:rsid w:val="00936392"/>
    <w:rsid w:val="0093656A"/>
    <w:rsid w:val="00936A4F"/>
    <w:rsid w:val="00936B0B"/>
    <w:rsid w:val="00936FD0"/>
    <w:rsid w:val="00937174"/>
    <w:rsid w:val="009377E9"/>
    <w:rsid w:val="00937E17"/>
    <w:rsid w:val="00937E34"/>
    <w:rsid w:val="009402D9"/>
    <w:rsid w:val="0094111D"/>
    <w:rsid w:val="0094144D"/>
    <w:rsid w:val="009415E9"/>
    <w:rsid w:val="0094167B"/>
    <w:rsid w:val="00941F03"/>
    <w:rsid w:val="0094222E"/>
    <w:rsid w:val="009422FC"/>
    <w:rsid w:val="009428FB"/>
    <w:rsid w:val="00943826"/>
    <w:rsid w:val="009438EC"/>
    <w:rsid w:val="00943BEE"/>
    <w:rsid w:val="00943D3C"/>
    <w:rsid w:val="009440CE"/>
    <w:rsid w:val="0094478F"/>
    <w:rsid w:val="00945515"/>
    <w:rsid w:val="00945823"/>
    <w:rsid w:val="00945B99"/>
    <w:rsid w:val="009461FA"/>
    <w:rsid w:val="00946CB9"/>
    <w:rsid w:val="00946D40"/>
    <w:rsid w:val="00946E79"/>
    <w:rsid w:val="00946F77"/>
    <w:rsid w:val="0094704F"/>
    <w:rsid w:val="009470C4"/>
    <w:rsid w:val="00947433"/>
    <w:rsid w:val="00947599"/>
    <w:rsid w:val="00947FF4"/>
    <w:rsid w:val="009501CC"/>
    <w:rsid w:val="00950696"/>
    <w:rsid w:val="00951ED7"/>
    <w:rsid w:val="00952116"/>
    <w:rsid w:val="009521E3"/>
    <w:rsid w:val="0095287C"/>
    <w:rsid w:val="00952C3A"/>
    <w:rsid w:val="00952C62"/>
    <w:rsid w:val="00952F18"/>
    <w:rsid w:val="009536D2"/>
    <w:rsid w:val="00953963"/>
    <w:rsid w:val="00954428"/>
    <w:rsid w:val="009545D3"/>
    <w:rsid w:val="009548CD"/>
    <w:rsid w:val="00954CCE"/>
    <w:rsid w:val="009552EA"/>
    <w:rsid w:val="009553F8"/>
    <w:rsid w:val="0095637B"/>
    <w:rsid w:val="00956444"/>
    <w:rsid w:val="009567E0"/>
    <w:rsid w:val="00956CB1"/>
    <w:rsid w:val="00956D06"/>
    <w:rsid w:val="00956E5E"/>
    <w:rsid w:val="0095710C"/>
    <w:rsid w:val="00957117"/>
    <w:rsid w:val="00957B09"/>
    <w:rsid w:val="009600AF"/>
    <w:rsid w:val="00960A50"/>
    <w:rsid w:val="00960D22"/>
    <w:rsid w:val="009619D0"/>
    <w:rsid w:val="00961AE3"/>
    <w:rsid w:val="009629A1"/>
    <w:rsid w:val="00962EC9"/>
    <w:rsid w:val="00962F6F"/>
    <w:rsid w:val="009630F9"/>
    <w:rsid w:val="0096360D"/>
    <w:rsid w:val="00963ED4"/>
    <w:rsid w:val="009640AD"/>
    <w:rsid w:val="0096413F"/>
    <w:rsid w:val="00964472"/>
    <w:rsid w:val="00964A81"/>
    <w:rsid w:val="00964C7B"/>
    <w:rsid w:val="00964D8D"/>
    <w:rsid w:val="00965291"/>
    <w:rsid w:val="009654A3"/>
    <w:rsid w:val="0096582D"/>
    <w:rsid w:val="00965E4F"/>
    <w:rsid w:val="009660C1"/>
    <w:rsid w:val="00966213"/>
    <w:rsid w:val="0096653F"/>
    <w:rsid w:val="009665C4"/>
    <w:rsid w:val="009665D8"/>
    <w:rsid w:val="00966C9B"/>
    <w:rsid w:val="00966D2C"/>
    <w:rsid w:val="00967A46"/>
    <w:rsid w:val="00967B73"/>
    <w:rsid w:val="00967BC1"/>
    <w:rsid w:val="00967CA7"/>
    <w:rsid w:val="00970048"/>
    <w:rsid w:val="0097022D"/>
    <w:rsid w:val="0097078E"/>
    <w:rsid w:val="009714C8"/>
    <w:rsid w:val="00971C09"/>
    <w:rsid w:val="00971F87"/>
    <w:rsid w:val="0097234E"/>
    <w:rsid w:val="009723CC"/>
    <w:rsid w:val="0097288D"/>
    <w:rsid w:val="00972C1D"/>
    <w:rsid w:val="00972C5D"/>
    <w:rsid w:val="00973334"/>
    <w:rsid w:val="0097358A"/>
    <w:rsid w:val="009739EA"/>
    <w:rsid w:val="009741C7"/>
    <w:rsid w:val="009743EA"/>
    <w:rsid w:val="00974441"/>
    <w:rsid w:val="009746AF"/>
    <w:rsid w:val="009746C0"/>
    <w:rsid w:val="00974D99"/>
    <w:rsid w:val="00975122"/>
    <w:rsid w:val="0097553E"/>
    <w:rsid w:val="00975865"/>
    <w:rsid w:val="00975D36"/>
    <w:rsid w:val="0097646D"/>
    <w:rsid w:val="00976898"/>
    <w:rsid w:val="0097696B"/>
    <w:rsid w:val="009771E6"/>
    <w:rsid w:val="009773B7"/>
    <w:rsid w:val="009808EB"/>
    <w:rsid w:val="00980DBF"/>
    <w:rsid w:val="009810F3"/>
    <w:rsid w:val="00981F46"/>
    <w:rsid w:val="00981FA0"/>
    <w:rsid w:val="009822DD"/>
    <w:rsid w:val="0098243F"/>
    <w:rsid w:val="009829C2"/>
    <w:rsid w:val="00982F3A"/>
    <w:rsid w:val="009830EB"/>
    <w:rsid w:val="0098337B"/>
    <w:rsid w:val="00983877"/>
    <w:rsid w:val="00983C20"/>
    <w:rsid w:val="00984008"/>
    <w:rsid w:val="009843D2"/>
    <w:rsid w:val="0098458C"/>
    <w:rsid w:val="00984644"/>
    <w:rsid w:val="00984F12"/>
    <w:rsid w:val="00985998"/>
    <w:rsid w:val="00985D08"/>
    <w:rsid w:val="00986193"/>
    <w:rsid w:val="00986A0F"/>
    <w:rsid w:val="00986AB9"/>
    <w:rsid w:val="00987036"/>
    <w:rsid w:val="0098709B"/>
    <w:rsid w:val="00987683"/>
    <w:rsid w:val="009876B6"/>
    <w:rsid w:val="00987A8B"/>
    <w:rsid w:val="00990824"/>
    <w:rsid w:val="00990B68"/>
    <w:rsid w:val="00990FF1"/>
    <w:rsid w:val="00991567"/>
    <w:rsid w:val="00991ED9"/>
    <w:rsid w:val="00991EE7"/>
    <w:rsid w:val="009923E7"/>
    <w:rsid w:val="00992ADE"/>
    <w:rsid w:val="00992D0C"/>
    <w:rsid w:val="0099396F"/>
    <w:rsid w:val="00993C59"/>
    <w:rsid w:val="00995029"/>
    <w:rsid w:val="00995109"/>
    <w:rsid w:val="00995A3E"/>
    <w:rsid w:val="009960A9"/>
    <w:rsid w:val="009965E5"/>
    <w:rsid w:val="009967AE"/>
    <w:rsid w:val="00997A45"/>
    <w:rsid w:val="00997C8D"/>
    <w:rsid w:val="00997DA6"/>
    <w:rsid w:val="00997F65"/>
    <w:rsid w:val="009A071C"/>
    <w:rsid w:val="009A0FDE"/>
    <w:rsid w:val="009A13BB"/>
    <w:rsid w:val="009A13C7"/>
    <w:rsid w:val="009A1455"/>
    <w:rsid w:val="009A1587"/>
    <w:rsid w:val="009A166D"/>
    <w:rsid w:val="009A1B68"/>
    <w:rsid w:val="009A2832"/>
    <w:rsid w:val="009A284E"/>
    <w:rsid w:val="009A2B95"/>
    <w:rsid w:val="009A35ED"/>
    <w:rsid w:val="009A3709"/>
    <w:rsid w:val="009A4857"/>
    <w:rsid w:val="009A48CE"/>
    <w:rsid w:val="009A49C5"/>
    <w:rsid w:val="009A53D2"/>
    <w:rsid w:val="009A55F3"/>
    <w:rsid w:val="009A5BF9"/>
    <w:rsid w:val="009A5CAD"/>
    <w:rsid w:val="009A5ED2"/>
    <w:rsid w:val="009A65C3"/>
    <w:rsid w:val="009A6897"/>
    <w:rsid w:val="009A69F5"/>
    <w:rsid w:val="009A6E91"/>
    <w:rsid w:val="009A792C"/>
    <w:rsid w:val="009A7AB0"/>
    <w:rsid w:val="009B013B"/>
    <w:rsid w:val="009B10CF"/>
    <w:rsid w:val="009B1299"/>
    <w:rsid w:val="009B1535"/>
    <w:rsid w:val="009B1EA5"/>
    <w:rsid w:val="009B280B"/>
    <w:rsid w:val="009B29D1"/>
    <w:rsid w:val="009B3145"/>
    <w:rsid w:val="009B32D6"/>
    <w:rsid w:val="009B3625"/>
    <w:rsid w:val="009B3DB5"/>
    <w:rsid w:val="009B3F28"/>
    <w:rsid w:val="009B3F63"/>
    <w:rsid w:val="009B4602"/>
    <w:rsid w:val="009B53E9"/>
    <w:rsid w:val="009B554E"/>
    <w:rsid w:val="009B680A"/>
    <w:rsid w:val="009B6924"/>
    <w:rsid w:val="009B6EE0"/>
    <w:rsid w:val="009C01C4"/>
    <w:rsid w:val="009C0987"/>
    <w:rsid w:val="009C0B31"/>
    <w:rsid w:val="009C0FD3"/>
    <w:rsid w:val="009C1029"/>
    <w:rsid w:val="009C1A0A"/>
    <w:rsid w:val="009C2288"/>
    <w:rsid w:val="009C23CF"/>
    <w:rsid w:val="009C27D4"/>
    <w:rsid w:val="009C2FD1"/>
    <w:rsid w:val="009C3010"/>
    <w:rsid w:val="009C3144"/>
    <w:rsid w:val="009C31AB"/>
    <w:rsid w:val="009C3682"/>
    <w:rsid w:val="009C36C4"/>
    <w:rsid w:val="009C3E52"/>
    <w:rsid w:val="009C4078"/>
    <w:rsid w:val="009C4179"/>
    <w:rsid w:val="009C4458"/>
    <w:rsid w:val="009C496D"/>
    <w:rsid w:val="009C4A51"/>
    <w:rsid w:val="009C4B97"/>
    <w:rsid w:val="009C4FB5"/>
    <w:rsid w:val="009C53D4"/>
    <w:rsid w:val="009C660B"/>
    <w:rsid w:val="009C6731"/>
    <w:rsid w:val="009C684F"/>
    <w:rsid w:val="009C6CA3"/>
    <w:rsid w:val="009C787F"/>
    <w:rsid w:val="009D0122"/>
    <w:rsid w:val="009D01D4"/>
    <w:rsid w:val="009D02C4"/>
    <w:rsid w:val="009D0446"/>
    <w:rsid w:val="009D09F4"/>
    <w:rsid w:val="009D1140"/>
    <w:rsid w:val="009D13DD"/>
    <w:rsid w:val="009D1422"/>
    <w:rsid w:val="009D19D5"/>
    <w:rsid w:val="009D1A1B"/>
    <w:rsid w:val="009D1E17"/>
    <w:rsid w:val="009D1FB6"/>
    <w:rsid w:val="009D229D"/>
    <w:rsid w:val="009D2433"/>
    <w:rsid w:val="009D2483"/>
    <w:rsid w:val="009D25A2"/>
    <w:rsid w:val="009D25FE"/>
    <w:rsid w:val="009D2C8F"/>
    <w:rsid w:val="009D2DC4"/>
    <w:rsid w:val="009D3532"/>
    <w:rsid w:val="009D37C8"/>
    <w:rsid w:val="009D381C"/>
    <w:rsid w:val="009D3B86"/>
    <w:rsid w:val="009D46C5"/>
    <w:rsid w:val="009D46E0"/>
    <w:rsid w:val="009D4724"/>
    <w:rsid w:val="009D47D3"/>
    <w:rsid w:val="009D4C1F"/>
    <w:rsid w:val="009D53AF"/>
    <w:rsid w:val="009D56B1"/>
    <w:rsid w:val="009D6056"/>
    <w:rsid w:val="009D6AE4"/>
    <w:rsid w:val="009D7058"/>
    <w:rsid w:val="009D7161"/>
    <w:rsid w:val="009D7206"/>
    <w:rsid w:val="009D7EB6"/>
    <w:rsid w:val="009E0009"/>
    <w:rsid w:val="009E0062"/>
    <w:rsid w:val="009E07A5"/>
    <w:rsid w:val="009E0B9A"/>
    <w:rsid w:val="009E0F1A"/>
    <w:rsid w:val="009E1217"/>
    <w:rsid w:val="009E186D"/>
    <w:rsid w:val="009E1BF7"/>
    <w:rsid w:val="009E1DC2"/>
    <w:rsid w:val="009E1DDD"/>
    <w:rsid w:val="009E2345"/>
    <w:rsid w:val="009E3B57"/>
    <w:rsid w:val="009E3B9B"/>
    <w:rsid w:val="009E3BDC"/>
    <w:rsid w:val="009E3C92"/>
    <w:rsid w:val="009E3D1D"/>
    <w:rsid w:val="009E3ECB"/>
    <w:rsid w:val="009E3FE0"/>
    <w:rsid w:val="009E44D9"/>
    <w:rsid w:val="009E5C3A"/>
    <w:rsid w:val="009E60AD"/>
    <w:rsid w:val="009E67FA"/>
    <w:rsid w:val="009E6A39"/>
    <w:rsid w:val="009E6F03"/>
    <w:rsid w:val="009E737B"/>
    <w:rsid w:val="009E77BA"/>
    <w:rsid w:val="009E7D9C"/>
    <w:rsid w:val="009F0294"/>
    <w:rsid w:val="009F0437"/>
    <w:rsid w:val="009F08F1"/>
    <w:rsid w:val="009F0F63"/>
    <w:rsid w:val="009F103D"/>
    <w:rsid w:val="009F1294"/>
    <w:rsid w:val="009F1AD1"/>
    <w:rsid w:val="009F2664"/>
    <w:rsid w:val="009F396E"/>
    <w:rsid w:val="009F3B51"/>
    <w:rsid w:val="009F4152"/>
    <w:rsid w:val="009F415C"/>
    <w:rsid w:val="009F41BA"/>
    <w:rsid w:val="009F49E0"/>
    <w:rsid w:val="009F4CA5"/>
    <w:rsid w:val="009F51EF"/>
    <w:rsid w:val="009F5CC5"/>
    <w:rsid w:val="009F605D"/>
    <w:rsid w:val="009F6114"/>
    <w:rsid w:val="009F6121"/>
    <w:rsid w:val="009F6235"/>
    <w:rsid w:val="009F647B"/>
    <w:rsid w:val="009F6CFC"/>
    <w:rsid w:val="009F772D"/>
    <w:rsid w:val="009F789D"/>
    <w:rsid w:val="009F7E13"/>
    <w:rsid w:val="009F7F9A"/>
    <w:rsid w:val="009F7FF3"/>
    <w:rsid w:val="00A0030B"/>
    <w:rsid w:val="00A006B8"/>
    <w:rsid w:val="00A006E2"/>
    <w:rsid w:val="00A00FA6"/>
    <w:rsid w:val="00A0194A"/>
    <w:rsid w:val="00A01D8B"/>
    <w:rsid w:val="00A0294E"/>
    <w:rsid w:val="00A02A34"/>
    <w:rsid w:val="00A02BB1"/>
    <w:rsid w:val="00A035D1"/>
    <w:rsid w:val="00A03B01"/>
    <w:rsid w:val="00A0434F"/>
    <w:rsid w:val="00A04692"/>
    <w:rsid w:val="00A04791"/>
    <w:rsid w:val="00A04EEC"/>
    <w:rsid w:val="00A061DD"/>
    <w:rsid w:val="00A06DC6"/>
    <w:rsid w:val="00A07A5C"/>
    <w:rsid w:val="00A07BFB"/>
    <w:rsid w:val="00A07CE6"/>
    <w:rsid w:val="00A10415"/>
    <w:rsid w:val="00A106BC"/>
    <w:rsid w:val="00A10B4A"/>
    <w:rsid w:val="00A10FD6"/>
    <w:rsid w:val="00A11095"/>
    <w:rsid w:val="00A1112B"/>
    <w:rsid w:val="00A11157"/>
    <w:rsid w:val="00A11158"/>
    <w:rsid w:val="00A1193D"/>
    <w:rsid w:val="00A119E3"/>
    <w:rsid w:val="00A12069"/>
    <w:rsid w:val="00A12EFE"/>
    <w:rsid w:val="00A13166"/>
    <w:rsid w:val="00A13CE0"/>
    <w:rsid w:val="00A14130"/>
    <w:rsid w:val="00A14652"/>
    <w:rsid w:val="00A15E0C"/>
    <w:rsid w:val="00A16594"/>
    <w:rsid w:val="00A167EB"/>
    <w:rsid w:val="00A16A31"/>
    <w:rsid w:val="00A16B7D"/>
    <w:rsid w:val="00A17500"/>
    <w:rsid w:val="00A17B91"/>
    <w:rsid w:val="00A17BC2"/>
    <w:rsid w:val="00A205B5"/>
    <w:rsid w:val="00A20F08"/>
    <w:rsid w:val="00A20F10"/>
    <w:rsid w:val="00A20F21"/>
    <w:rsid w:val="00A221BF"/>
    <w:rsid w:val="00A22498"/>
    <w:rsid w:val="00A22786"/>
    <w:rsid w:val="00A22854"/>
    <w:rsid w:val="00A22B76"/>
    <w:rsid w:val="00A22B82"/>
    <w:rsid w:val="00A22C04"/>
    <w:rsid w:val="00A2304C"/>
    <w:rsid w:val="00A2338C"/>
    <w:rsid w:val="00A244E1"/>
    <w:rsid w:val="00A25C77"/>
    <w:rsid w:val="00A260CD"/>
    <w:rsid w:val="00A2630A"/>
    <w:rsid w:val="00A26810"/>
    <w:rsid w:val="00A27575"/>
    <w:rsid w:val="00A27B98"/>
    <w:rsid w:val="00A30E82"/>
    <w:rsid w:val="00A31003"/>
    <w:rsid w:val="00A31092"/>
    <w:rsid w:val="00A31731"/>
    <w:rsid w:val="00A31841"/>
    <w:rsid w:val="00A31E90"/>
    <w:rsid w:val="00A320E2"/>
    <w:rsid w:val="00A3273F"/>
    <w:rsid w:val="00A33BA7"/>
    <w:rsid w:val="00A33ED5"/>
    <w:rsid w:val="00A35141"/>
    <w:rsid w:val="00A366C0"/>
    <w:rsid w:val="00A36CB3"/>
    <w:rsid w:val="00A36D09"/>
    <w:rsid w:val="00A36E1F"/>
    <w:rsid w:val="00A37346"/>
    <w:rsid w:val="00A374FE"/>
    <w:rsid w:val="00A37A62"/>
    <w:rsid w:val="00A37EDD"/>
    <w:rsid w:val="00A40E91"/>
    <w:rsid w:val="00A41573"/>
    <w:rsid w:val="00A4161D"/>
    <w:rsid w:val="00A41810"/>
    <w:rsid w:val="00A42191"/>
    <w:rsid w:val="00A42761"/>
    <w:rsid w:val="00A42F07"/>
    <w:rsid w:val="00A43F89"/>
    <w:rsid w:val="00A4439D"/>
    <w:rsid w:val="00A4520D"/>
    <w:rsid w:val="00A45ECA"/>
    <w:rsid w:val="00A46E41"/>
    <w:rsid w:val="00A4731F"/>
    <w:rsid w:val="00A47571"/>
    <w:rsid w:val="00A4761E"/>
    <w:rsid w:val="00A502F3"/>
    <w:rsid w:val="00A5093F"/>
    <w:rsid w:val="00A516ED"/>
    <w:rsid w:val="00A519BB"/>
    <w:rsid w:val="00A51A09"/>
    <w:rsid w:val="00A5205D"/>
    <w:rsid w:val="00A52416"/>
    <w:rsid w:val="00A5280A"/>
    <w:rsid w:val="00A52A3C"/>
    <w:rsid w:val="00A52B43"/>
    <w:rsid w:val="00A52C89"/>
    <w:rsid w:val="00A5302F"/>
    <w:rsid w:val="00A536A4"/>
    <w:rsid w:val="00A5383E"/>
    <w:rsid w:val="00A53A4D"/>
    <w:rsid w:val="00A53D8B"/>
    <w:rsid w:val="00A5408B"/>
    <w:rsid w:val="00A54F7F"/>
    <w:rsid w:val="00A55259"/>
    <w:rsid w:val="00A55355"/>
    <w:rsid w:val="00A55818"/>
    <w:rsid w:val="00A56438"/>
    <w:rsid w:val="00A56FC0"/>
    <w:rsid w:val="00A571F8"/>
    <w:rsid w:val="00A57972"/>
    <w:rsid w:val="00A57E5F"/>
    <w:rsid w:val="00A60F02"/>
    <w:rsid w:val="00A612C5"/>
    <w:rsid w:val="00A612F9"/>
    <w:rsid w:val="00A616F8"/>
    <w:rsid w:val="00A61AF4"/>
    <w:rsid w:val="00A61D14"/>
    <w:rsid w:val="00A61DBC"/>
    <w:rsid w:val="00A61EAA"/>
    <w:rsid w:val="00A61EBB"/>
    <w:rsid w:val="00A61ED9"/>
    <w:rsid w:val="00A621B0"/>
    <w:rsid w:val="00A621D3"/>
    <w:rsid w:val="00A6221A"/>
    <w:rsid w:val="00A6251F"/>
    <w:rsid w:val="00A63243"/>
    <w:rsid w:val="00A6382E"/>
    <w:rsid w:val="00A63E7D"/>
    <w:rsid w:val="00A64D84"/>
    <w:rsid w:val="00A64FEF"/>
    <w:rsid w:val="00A6506B"/>
    <w:rsid w:val="00A651B3"/>
    <w:rsid w:val="00A65831"/>
    <w:rsid w:val="00A662B8"/>
    <w:rsid w:val="00A6657C"/>
    <w:rsid w:val="00A6665D"/>
    <w:rsid w:val="00A66B55"/>
    <w:rsid w:val="00A66CD3"/>
    <w:rsid w:val="00A66EF6"/>
    <w:rsid w:val="00A67CB7"/>
    <w:rsid w:val="00A67F6E"/>
    <w:rsid w:val="00A67F82"/>
    <w:rsid w:val="00A70CFA"/>
    <w:rsid w:val="00A70D6E"/>
    <w:rsid w:val="00A710D0"/>
    <w:rsid w:val="00A712BF"/>
    <w:rsid w:val="00A71833"/>
    <w:rsid w:val="00A71C35"/>
    <w:rsid w:val="00A7221A"/>
    <w:rsid w:val="00A72688"/>
    <w:rsid w:val="00A72A5E"/>
    <w:rsid w:val="00A743DE"/>
    <w:rsid w:val="00A74CF8"/>
    <w:rsid w:val="00A74DF0"/>
    <w:rsid w:val="00A75AE9"/>
    <w:rsid w:val="00A76EE8"/>
    <w:rsid w:val="00A776DD"/>
    <w:rsid w:val="00A77D36"/>
    <w:rsid w:val="00A77E61"/>
    <w:rsid w:val="00A80356"/>
    <w:rsid w:val="00A803D0"/>
    <w:rsid w:val="00A810A5"/>
    <w:rsid w:val="00A8119F"/>
    <w:rsid w:val="00A8137B"/>
    <w:rsid w:val="00A814A2"/>
    <w:rsid w:val="00A81E57"/>
    <w:rsid w:val="00A82B61"/>
    <w:rsid w:val="00A82E0B"/>
    <w:rsid w:val="00A830DE"/>
    <w:rsid w:val="00A831C0"/>
    <w:rsid w:val="00A831F6"/>
    <w:rsid w:val="00A832FD"/>
    <w:rsid w:val="00A83868"/>
    <w:rsid w:val="00A8398C"/>
    <w:rsid w:val="00A83EB7"/>
    <w:rsid w:val="00A83F93"/>
    <w:rsid w:val="00A843AC"/>
    <w:rsid w:val="00A84498"/>
    <w:rsid w:val="00A8458E"/>
    <w:rsid w:val="00A85050"/>
    <w:rsid w:val="00A8511E"/>
    <w:rsid w:val="00A85466"/>
    <w:rsid w:val="00A857D5"/>
    <w:rsid w:val="00A85834"/>
    <w:rsid w:val="00A86600"/>
    <w:rsid w:val="00A86779"/>
    <w:rsid w:val="00A86CDA"/>
    <w:rsid w:val="00A87021"/>
    <w:rsid w:val="00A874A9"/>
    <w:rsid w:val="00A87915"/>
    <w:rsid w:val="00A87B70"/>
    <w:rsid w:val="00A87C6A"/>
    <w:rsid w:val="00A87C88"/>
    <w:rsid w:val="00A87CA4"/>
    <w:rsid w:val="00A9048F"/>
    <w:rsid w:val="00A909DD"/>
    <w:rsid w:val="00A90ABD"/>
    <w:rsid w:val="00A9128F"/>
    <w:rsid w:val="00A91588"/>
    <w:rsid w:val="00A91677"/>
    <w:rsid w:val="00A92301"/>
    <w:rsid w:val="00A93579"/>
    <w:rsid w:val="00A93B06"/>
    <w:rsid w:val="00A93C2E"/>
    <w:rsid w:val="00A93C52"/>
    <w:rsid w:val="00A94390"/>
    <w:rsid w:val="00A94791"/>
    <w:rsid w:val="00A94822"/>
    <w:rsid w:val="00A94BB3"/>
    <w:rsid w:val="00A94E58"/>
    <w:rsid w:val="00A95014"/>
    <w:rsid w:val="00A951D9"/>
    <w:rsid w:val="00A958AC"/>
    <w:rsid w:val="00A95B69"/>
    <w:rsid w:val="00A95C37"/>
    <w:rsid w:val="00A96217"/>
    <w:rsid w:val="00A96567"/>
    <w:rsid w:val="00A96A48"/>
    <w:rsid w:val="00A9775F"/>
    <w:rsid w:val="00A9798D"/>
    <w:rsid w:val="00A97A32"/>
    <w:rsid w:val="00A97BED"/>
    <w:rsid w:val="00A97F5E"/>
    <w:rsid w:val="00A97FF2"/>
    <w:rsid w:val="00AA013D"/>
    <w:rsid w:val="00AA040B"/>
    <w:rsid w:val="00AA0568"/>
    <w:rsid w:val="00AA06F2"/>
    <w:rsid w:val="00AA0AF8"/>
    <w:rsid w:val="00AA0BFD"/>
    <w:rsid w:val="00AA1282"/>
    <w:rsid w:val="00AA1594"/>
    <w:rsid w:val="00AA1969"/>
    <w:rsid w:val="00AA19F2"/>
    <w:rsid w:val="00AA1A49"/>
    <w:rsid w:val="00AA1ADE"/>
    <w:rsid w:val="00AA1C57"/>
    <w:rsid w:val="00AA1D19"/>
    <w:rsid w:val="00AA1EA3"/>
    <w:rsid w:val="00AA29FA"/>
    <w:rsid w:val="00AA326D"/>
    <w:rsid w:val="00AA33F8"/>
    <w:rsid w:val="00AA35B9"/>
    <w:rsid w:val="00AA36EB"/>
    <w:rsid w:val="00AA375A"/>
    <w:rsid w:val="00AA3938"/>
    <w:rsid w:val="00AA46A8"/>
    <w:rsid w:val="00AA5276"/>
    <w:rsid w:val="00AA5983"/>
    <w:rsid w:val="00AA60AD"/>
    <w:rsid w:val="00AA67FE"/>
    <w:rsid w:val="00AA6970"/>
    <w:rsid w:val="00AA69E8"/>
    <w:rsid w:val="00AA6C6C"/>
    <w:rsid w:val="00AA6DF7"/>
    <w:rsid w:val="00AA71D8"/>
    <w:rsid w:val="00AA7A34"/>
    <w:rsid w:val="00AA7DCE"/>
    <w:rsid w:val="00AB0243"/>
    <w:rsid w:val="00AB0318"/>
    <w:rsid w:val="00AB056F"/>
    <w:rsid w:val="00AB082E"/>
    <w:rsid w:val="00AB0E2A"/>
    <w:rsid w:val="00AB130C"/>
    <w:rsid w:val="00AB1C33"/>
    <w:rsid w:val="00AB1DA0"/>
    <w:rsid w:val="00AB2374"/>
    <w:rsid w:val="00AB2AD9"/>
    <w:rsid w:val="00AB34E5"/>
    <w:rsid w:val="00AB34EE"/>
    <w:rsid w:val="00AB3856"/>
    <w:rsid w:val="00AB3961"/>
    <w:rsid w:val="00AB3C30"/>
    <w:rsid w:val="00AB402E"/>
    <w:rsid w:val="00AB4371"/>
    <w:rsid w:val="00AB43A6"/>
    <w:rsid w:val="00AB453C"/>
    <w:rsid w:val="00AB4B14"/>
    <w:rsid w:val="00AB4C2B"/>
    <w:rsid w:val="00AB4CB6"/>
    <w:rsid w:val="00AB57D3"/>
    <w:rsid w:val="00AB5957"/>
    <w:rsid w:val="00AB5EBC"/>
    <w:rsid w:val="00AB604E"/>
    <w:rsid w:val="00AB62EC"/>
    <w:rsid w:val="00AB6504"/>
    <w:rsid w:val="00AB70B2"/>
    <w:rsid w:val="00AB7CE0"/>
    <w:rsid w:val="00AC001E"/>
    <w:rsid w:val="00AC0A1B"/>
    <w:rsid w:val="00AC18D5"/>
    <w:rsid w:val="00AC25D2"/>
    <w:rsid w:val="00AC275A"/>
    <w:rsid w:val="00AC35AE"/>
    <w:rsid w:val="00AC3654"/>
    <w:rsid w:val="00AC3697"/>
    <w:rsid w:val="00AC4551"/>
    <w:rsid w:val="00AC45CB"/>
    <w:rsid w:val="00AC4706"/>
    <w:rsid w:val="00AC4831"/>
    <w:rsid w:val="00AC4B1B"/>
    <w:rsid w:val="00AC4B50"/>
    <w:rsid w:val="00AC4EF4"/>
    <w:rsid w:val="00AC5A1B"/>
    <w:rsid w:val="00AC5CE2"/>
    <w:rsid w:val="00AC5D74"/>
    <w:rsid w:val="00AC66EA"/>
    <w:rsid w:val="00AC690F"/>
    <w:rsid w:val="00AC69D0"/>
    <w:rsid w:val="00AC7158"/>
    <w:rsid w:val="00AC7395"/>
    <w:rsid w:val="00AD0301"/>
    <w:rsid w:val="00AD0401"/>
    <w:rsid w:val="00AD0B71"/>
    <w:rsid w:val="00AD0DD4"/>
    <w:rsid w:val="00AD0F8C"/>
    <w:rsid w:val="00AD1335"/>
    <w:rsid w:val="00AD14A8"/>
    <w:rsid w:val="00AD1531"/>
    <w:rsid w:val="00AD1E06"/>
    <w:rsid w:val="00AD2920"/>
    <w:rsid w:val="00AD2A81"/>
    <w:rsid w:val="00AD2CFC"/>
    <w:rsid w:val="00AD3091"/>
    <w:rsid w:val="00AD30DC"/>
    <w:rsid w:val="00AD3437"/>
    <w:rsid w:val="00AD470D"/>
    <w:rsid w:val="00AD4F38"/>
    <w:rsid w:val="00AD5BB9"/>
    <w:rsid w:val="00AD5C49"/>
    <w:rsid w:val="00AD6179"/>
    <w:rsid w:val="00AD643B"/>
    <w:rsid w:val="00AD6A0D"/>
    <w:rsid w:val="00AD6D4C"/>
    <w:rsid w:val="00AD7233"/>
    <w:rsid w:val="00AD7FD6"/>
    <w:rsid w:val="00AE0B9B"/>
    <w:rsid w:val="00AE2312"/>
    <w:rsid w:val="00AE260D"/>
    <w:rsid w:val="00AE2785"/>
    <w:rsid w:val="00AE2CF5"/>
    <w:rsid w:val="00AE3D37"/>
    <w:rsid w:val="00AE427C"/>
    <w:rsid w:val="00AE4729"/>
    <w:rsid w:val="00AE495C"/>
    <w:rsid w:val="00AE4D04"/>
    <w:rsid w:val="00AE4FE5"/>
    <w:rsid w:val="00AE5146"/>
    <w:rsid w:val="00AE550E"/>
    <w:rsid w:val="00AE5C59"/>
    <w:rsid w:val="00AE61F7"/>
    <w:rsid w:val="00AE68C8"/>
    <w:rsid w:val="00AE6AB2"/>
    <w:rsid w:val="00AE6E11"/>
    <w:rsid w:val="00AE7038"/>
    <w:rsid w:val="00AE777B"/>
    <w:rsid w:val="00AE7976"/>
    <w:rsid w:val="00AE7B38"/>
    <w:rsid w:val="00AE7C24"/>
    <w:rsid w:val="00AF0155"/>
    <w:rsid w:val="00AF0415"/>
    <w:rsid w:val="00AF0AEF"/>
    <w:rsid w:val="00AF0F6E"/>
    <w:rsid w:val="00AF1B0E"/>
    <w:rsid w:val="00AF1BF3"/>
    <w:rsid w:val="00AF1F71"/>
    <w:rsid w:val="00AF1FEA"/>
    <w:rsid w:val="00AF2583"/>
    <w:rsid w:val="00AF299A"/>
    <w:rsid w:val="00AF29BB"/>
    <w:rsid w:val="00AF2D54"/>
    <w:rsid w:val="00AF3597"/>
    <w:rsid w:val="00AF3B1D"/>
    <w:rsid w:val="00AF3D70"/>
    <w:rsid w:val="00AF4772"/>
    <w:rsid w:val="00AF4BDC"/>
    <w:rsid w:val="00AF4E2F"/>
    <w:rsid w:val="00AF505F"/>
    <w:rsid w:val="00AF50EA"/>
    <w:rsid w:val="00AF58E7"/>
    <w:rsid w:val="00AF6586"/>
    <w:rsid w:val="00AF68E7"/>
    <w:rsid w:val="00AF6C7F"/>
    <w:rsid w:val="00AF6EF0"/>
    <w:rsid w:val="00AF7358"/>
    <w:rsid w:val="00AF797E"/>
    <w:rsid w:val="00B00080"/>
    <w:rsid w:val="00B00438"/>
    <w:rsid w:val="00B004F8"/>
    <w:rsid w:val="00B00A93"/>
    <w:rsid w:val="00B01282"/>
    <w:rsid w:val="00B01ABC"/>
    <w:rsid w:val="00B02A5A"/>
    <w:rsid w:val="00B02AAB"/>
    <w:rsid w:val="00B02B95"/>
    <w:rsid w:val="00B02DDC"/>
    <w:rsid w:val="00B02ECF"/>
    <w:rsid w:val="00B033D7"/>
    <w:rsid w:val="00B03F43"/>
    <w:rsid w:val="00B04902"/>
    <w:rsid w:val="00B04DAA"/>
    <w:rsid w:val="00B05C62"/>
    <w:rsid w:val="00B05D31"/>
    <w:rsid w:val="00B065A5"/>
    <w:rsid w:val="00B071FA"/>
    <w:rsid w:val="00B07709"/>
    <w:rsid w:val="00B07804"/>
    <w:rsid w:val="00B07831"/>
    <w:rsid w:val="00B07930"/>
    <w:rsid w:val="00B07AC9"/>
    <w:rsid w:val="00B108A9"/>
    <w:rsid w:val="00B112BF"/>
    <w:rsid w:val="00B11F0F"/>
    <w:rsid w:val="00B122EB"/>
    <w:rsid w:val="00B12423"/>
    <w:rsid w:val="00B1254D"/>
    <w:rsid w:val="00B12FCF"/>
    <w:rsid w:val="00B13537"/>
    <w:rsid w:val="00B1368A"/>
    <w:rsid w:val="00B1380A"/>
    <w:rsid w:val="00B13FF2"/>
    <w:rsid w:val="00B14D11"/>
    <w:rsid w:val="00B1528D"/>
    <w:rsid w:val="00B1553B"/>
    <w:rsid w:val="00B16183"/>
    <w:rsid w:val="00B16369"/>
    <w:rsid w:val="00B1661B"/>
    <w:rsid w:val="00B16814"/>
    <w:rsid w:val="00B168DB"/>
    <w:rsid w:val="00B1727B"/>
    <w:rsid w:val="00B173C2"/>
    <w:rsid w:val="00B17A66"/>
    <w:rsid w:val="00B17BFB"/>
    <w:rsid w:val="00B203A0"/>
    <w:rsid w:val="00B20AD0"/>
    <w:rsid w:val="00B21296"/>
    <w:rsid w:val="00B21A81"/>
    <w:rsid w:val="00B22104"/>
    <w:rsid w:val="00B227C5"/>
    <w:rsid w:val="00B228C6"/>
    <w:rsid w:val="00B22A25"/>
    <w:rsid w:val="00B22A40"/>
    <w:rsid w:val="00B22C3F"/>
    <w:rsid w:val="00B22F4B"/>
    <w:rsid w:val="00B22F9D"/>
    <w:rsid w:val="00B230FA"/>
    <w:rsid w:val="00B231DA"/>
    <w:rsid w:val="00B233A3"/>
    <w:rsid w:val="00B233FB"/>
    <w:rsid w:val="00B238CF"/>
    <w:rsid w:val="00B23BF2"/>
    <w:rsid w:val="00B23DDE"/>
    <w:rsid w:val="00B23F0B"/>
    <w:rsid w:val="00B24455"/>
    <w:rsid w:val="00B24858"/>
    <w:rsid w:val="00B248C3"/>
    <w:rsid w:val="00B24C38"/>
    <w:rsid w:val="00B2507C"/>
    <w:rsid w:val="00B25F2A"/>
    <w:rsid w:val="00B25F72"/>
    <w:rsid w:val="00B27302"/>
    <w:rsid w:val="00B273FA"/>
    <w:rsid w:val="00B27597"/>
    <w:rsid w:val="00B30015"/>
    <w:rsid w:val="00B3102E"/>
    <w:rsid w:val="00B31381"/>
    <w:rsid w:val="00B31610"/>
    <w:rsid w:val="00B31D44"/>
    <w:rsid w:val="00B31F76"/>
    <w:rsid w:val="00B3297F"/>
    <w:rsid w:val="00B32B2E"/>
    <w:rsid w:val="00B33119"/>
    <w:rsid w:val="00B3326B"/>
    <w:rsid w:val="00B33374"/>
    <w:rsid w:val="00B336BA"/>
    <w:rsid w:val="00B33982"/>
    <w:rsid w:val="00B3493E"/>
    <w:rsid w:val="00B358D2"/>
    <w:rsid w:val="00B35D74"/>
    <w:rsid w:val="00B35FCA"/>
    <w:rsid w:val="00B3626C"/>
    <w:rsid w:val="00B36315"/>
    <w:rsid w:val="00B3697E"/>
    <w:rsid w:val="00B37772"/>
    <w:rsid w:val="00B37B02"/>
    <w:rsid w:val="00B37F63"/>
    <w:rsid w:val="00B40137"/>
    <w:rsid w:val="00B4022B"/>
    <w:rsid w:val="00B40642"/>
    <w:rsid w:val="00B40B7E"/>
    <w:rsid w:val="00B40C62"/>
    <w:rsid w:val="00B40FEE"/>
    <w:rsid w:val="00B412E6"/>
    <w:rsid w:val="00B42319"/>
    <w:rsid w:val="00B42D50"/>
    <w:rsid w:val="00B43155"/>
    <w:rsid w:val="00B43596"/>
    <w:rsid w:val="00B436F2"/>
    <w:rsid w:val="00B43CE9"/>
    <w:rsid w:val="00B44276"/>
    <w:rsid w:val="00B4447A"/>
    <w:rsid w:val="00B44564"/>
    <w:rsid w:val="00B45E4E"/>
    <w:rsid w:val="00B460B6"/>
    <w:rsid w:val="00B463D3"/>
    <w:rsid w:val="00B46A89"/>
    <w:rsid w:val="00B47195"/>
    <w:rsid w:val="00B47197"/>
    <w:rsid w:val="00B47745"/>
    <w:rsid w:val="00B50838"/>
    <w:rsid w:val="00B508D9"/>
    <w:rsid w:val="00B50CFF"/>
    <w:rsid w:val="00B50ED5"/>
    <w:rsid w:val="00B51237"/>
    <w:rsid w:val="00B51776"/>
    <w:rsid w:val="00B51814"/>
    <w:rsid w:val="00B51D69"/>
    <w:rsid w:val="00B526ED"/>
    <w:rsid w:val="00B5310D"/>
    <w:rsid w:val="00B53831"/>
    <w:rsid w:val="00B53E9C"/>
    <w:rsid w:val="00B541A1"/>
    <w:rsid w:val="00B541D2"/>
    <w:rsid w:val="00B54880"/>
    <w:rsid w:val="00B54A1F"/>
    <w:rsid w:val="00B5548D"/>
    <w:rsid w:val="00B555DF"/>
    <w:rsid w:val="00B564ED"/>
    <w:rsid w:val="00B5682C"/>
    <w:rsid w:val="00B57348"/>
    <w:rsid w:val="00B57A5B"/>
    <w:rsid w:val="00B57B2A"/>
    <w:rsid w:val="00B60967"/>
    <w:rsid w:val="00B6098E"/>
    <w:rsid w:val="00B60C5A"/>
    <w:rsid w:val="00B61AED"/>
    <w:rsid w:val="00B620BF"/>
    <w:rsid w:val="00B62270"/>
    <w:rsid w:val="00B63377"/>
    <w:rsid w:val="00B63E3B"/>
    <w:rsid w:val="00B63FB7"/>
    <w:rsid w:val="00B640CF"/>
    <w:rsid w:val="00B6441B"/>
    <w:rsid w:val="00B64A30"/>
    <w:rsid w:val="00B64BE2"/>
    <w:rsid w:val="00B64DDA"/>
    <w:rsid w:val="00B64ED9"/>
    <w:rsid w:val="00B65586"/>
    <w:rsid w:val="00B65D61"/>
    <w:rsid w:val="00B66267"/>
    <w:rsid w:val="00B662B0"/>
    <w:rsid w:val="00B66422"/>
    <w:rsid w:val="00B6647D"/>
    <w:rsid w:val="00B66B98"/>
    <w:rsid w:val="00B66D9B"/>
    <w:rsid w:val="00B66F0D"/>
    <w:rsid w:val="00B678FB"/>
    <w:rsid w:val="00B67A5F"/>
    <w:rsid w:val="00B67D25"/>
    <w:rsid w:val="00B67D51"/>
    <w:rsid w:val="00B700EC"/>
    <w:rsid w:val="00B706CE"/>
    <w:rsid w:val="00B70991"/>
    <w:rsid w:val="00B70DB6"/>
    <w:rsid w:val="00B70F2B"/>
    <w:rsid w:val="00B7111D"/>
    <w:rsid w:val="00B711E7"/>
    <w:rsid w:val="00B717A7"/>
    <w:rsid w:val="00B71893"/>
    <w:rsid w:val="00B71B54"/>
    <w:rsid w:val="00B72145"/>
    <w:rsid w:val="00B7243B"/>
    <w:rsid w:val="00B73559"/>
    <w:rsid w:val="00B74159"/>
    <w:rsid w:val="00B747C3"/>
    <w:rsid w:val="00B74B15"/>
    <w:rsid w:val="00B74E38"/>
    <w:rsid w:val="00B75F68"/>
    <w:rsid w:val="00B76746"/>
    <w:rsid w:val="00B7677E"/>
    <w:rsid w:val="00B76814"/>
    <w:rsid w:val="00B76B6C"/>
    <w:rsid w:val="00B76D4D"/>
    <w:rsid w:val="00B77D4D"/>
    <w:rsid w:val="00B809F0"/>
    <w:rsid w:val="00B812B7"/>
    <w:rsid w:val="00B813B8"/>
    <w:rsid w:val="00B815F1"/>
    <w:rsid w:val="00B81C12"/>
    <w:rsid w:val="00B81F3C"/>
    <w:rsid w:val="00B82137"/>
    <w:rsid w:val="00B82AA4"/>
    <w:rsid w:val="00B8367A"/>
    <w:rsid w:val="00B8424D"/>
    <w:rsid w:val="00B846B3"/>
    <w:rsid w:val="00B85609"/>
    <w:rsid w:val="00B856DC"/>
    <w:rsid w:val="00B8629D"/>
    <w:rsid w:val="00B8644C"/>
    <w:rsid w:val="00B8795A"/>
    <w:rsid w:val="00B87CC0"/>
    <w:rsid w:val="00B904D0"/>
    <w:rsid w:val="00B90679"/>
    <w:rsid w:val="00B90851"/>
    <w:rsid w:val="00B9102B"/>
    <w:rsid w:val="00B913C7"/>
    <w:rsid w:val="00B91595"/>
    <w:rsid w:val="00B9164F"/>
    <w:rsid w:val="00B91F7F"/>
    <w:rsid w:val="00B91FA2"/>
    <w:rsid w:val="00B91FDC"/>
    <w:rsid w:val="00B921D4"/>
    <w:rsid w:val="00B922AF"/>
    <w:rsid w:val="00B9239E"/>
    <w:rsid w:val="00B92A6A"/>
    <w:rsid w:val="00B92C80"/>
    <w:rsid w:val="00B9356F"/>
    <w:rsid w:val="00B93DE6"/>
    <w:rsid w:val="00B93F8C"/>
    <w:rsid w:val="00B941BF"/>
    <w:rsid w:val="00B94580"/>
    <w:rsid w:val="00B94631"/>
    <w:rsid w:val="00B9468B"/>
    <w:rsid w:val="00B9484C"/>
    <w:rsid w:val="00B94D35"/>
    <w:rsid w:val="00B95437"/>
    <w:rsid w:val="00B95441"/>
    <w:rsid w:val="00B955B0"/>
    <w:rsid w:val="00B9561A"/>
    <w:rsid w:val="00B95854"/>
    <w:rsid w:val="00B96200"/>
    <w:rsid w:val="00B96FD0"/>
    <w:rsid w:val="00B974E0"/>
    <w:rsid w:val="00B97A93"/>
    <w:rsid w:val="00B97B80"/>
    <w:rsid w:val="00B97B84"/>
    <w:rsid w:val="00B97FFA"/>
    <w:rsid w:val="00BA015F"/>
    <w:rsid w:val="00BA0507"/>
    <w:rsid w:val="00BA08F3"/>
    <w:rsid w:val="00BA117C"/>
    <w:rsid w:val="00BA1211"/>
    <w:rsid w:val="00BA1640"/>
    <w:rsid w:val="00BA1C7F"/>
    <w:rsid w:val="00BA20B6"/>
    <w:rsid w:val="00BA229A"/>
    <w:rsid w:val="00BA27AE"/>
    <w:rsid w:val="00BA2BF1"/>
    <w:rsid w:val="00BA2D1F"/>
    <w:rsid w:val="00BA31FB"/>
    <w:rsid w:val="00BA371C"/>
    <w:rsid w:val="00BA3A1C"/>
    <w:rsid w:val="00BA3D5A"/>
    <w:rsid w:val="00BA3FE8"/>
    <w:rsid w:val="00BA4589"/>
    <w:rsid w:val="00BA47A4"/>
    <w:rsid w:val="00BA5269"/>
    <w:rsid w:val="00BA5412"/>
    <w:rsid w:val="00BA57F6"/>
    <w:rsid w:val="00BA59D5"/>
    <w:rsid w:val="00BA6767"/>
    <w:rsid w:val="00BA6DE8"/>
    <w:rsid w:val="00BA6E8C"/>
    <w:rsid w:val="00BA7010"/>
    <w:rsid w:val="00BA7334"/>
    <w:rsid w:val="00BA734E"/>
    <w:rsid w:val="00BA7B01"/>
    <w:rsid w:val="00BA7F6E"/>
    <w:rsid w:val="00BB000E"/>
    <w:rsid w:val="00BB035F"/>
    <w:rsid w:val="00BB08A6"/>
    <w:rsid w:val="00BB09AF"/>
    <w:rsid w:val="00BB0BFF"/>
    <w:rsid w:val="00BB0C35"/>
    <w:rsid w:val="00BB0FF5"/>
    <w:rsid w:val="00BB1198"/>
    <w:rsid w:val="00BB2288"/>
    <w:rsid w:val="00BB2724"/>
    <w:rsid w:val="00BB2B23"/>
    <w:rsid w:val="00BB2B8E"/>
    <w:rsid w:val="00BB2E8C"/>
    <w:rsid w:val="00BB36B8"/>
    <w:rsid w:val="00BB3977"/>
    <w:rsid w:val="00BB3A7D"/>
    <w:rsid w:val="00BB3DB5"/>
    <w:rsid w:val="00BB4018"/>
    <w:rsid w:val="00BB4030"/>
    <w:rsid w:val="00BB4153"/>
    <w:rsid w:val="00BB55E2"/>
    <w:rsid w:val="00BB578C"/>
    <w:rsid w:val="00BB5E4F"/>
    <w:rsid w:val="00BB5F0C"/>
    <w:rsid w:val="00BB66EC"/>
    <w:rsid w:val="00BB6DD3"/>
    <w:rsid w:val="00BB7517"/>
    <w:rsid w:val="00BB7768"/>
    <w:rsid w:val="00BB79F9"/>
    <w:rsid w:val="00BC07A8"/>
    <w:rsid w:val="00BC0A1C"/>
    <w:rsid w:val="00BC1193"/>
    <w:rsid w:val="00BC1A55"/>
    <w:rsid w:val="00BC1DE2"/>
    <w:rsid w:val="00BC2050"/>
    <w:rsid w:val="00BC26C3"/>
    <w:rsid w:val="00BC2A19"/>
    <w:rsid w:val="00BC2B75"/>
    <w:rsid w:val="00BC329D"/>
    <w:rsid w:val="00BC3CD6"/>
    <w:rsid w:val="00BC43BE"/>
    <w:rsid w:val="00BC4731"/>
    <w:rsid w:val="00BC4741"/>
    <w:rsid w:val="00BC479F"/>
    <w:rsid w:val="00BC4AFE"/>
    <w:rsid w:val="00BC53C0"/>
    <w:rsid w:val="00BC5E03"/>
    <w:rsid w:val="00BC5E7D"/>
    <w:rsid w:val="00BC6403"/>
    <w:rsid w:val="00BC64A7"/>
    <w:rsid w:val="00BC69FB"/>
    <w:rsid w:val="00BC6D6D"/>
    <w:rsid w:val="00BC7AF0"/>
    <w:rsid w:val="00BC7BD8"/>
    <w:rsid w:val="00BC7F5E"/>
    <w:rsid w:val="00BC7FD9"/>
    <w:rsid w:val="00BD062F"/>
    <w:rsid w:val="00BD0A03"/>
    <w:rsid w:val="00BD0B29"/>
    <w:rsid w:val="00BD0F10"/>
    <w:rsid w:val="00BD14EA"/>
    <w:rsid w:val="00BD16D1"/>
    <w:rsid w:val="00BD182E"/>
    <w:rsid w:val="00BD1AAF"/>
    <w:rsid w:val="00BD1F1B"/>
    <w:rsid w:val="00BD1FC5"/>
    <w:rsid w:val="00BD2111"/>
    <w:rsid w:val="00BD2858"/>
    <w:rsid w:val="00BD2AA0"/>
    <w:rsid w:val="00BD2F9E"/>
    <w:rsid w:val="00BD38B1"/>
    <w:rsid w:val="00BD41DF"/>
    <w:rsid w:val="00BD4855"/>
    <w:rsid w:val="00BD4F57"/>
    <w:rsid w:val="00BD52D1"/>
    <w:rsid w:val="00BD5C4F"/>
    <w:rsid w:val="00BD6C8E"/>
    <w:rsid w:val="00BD6CE5"/>
    <w:rsid w:val="00BD6FC8"/>
    <w:rsid w:val="00BD75C5"/>
    <w:rsid w:val="00BD787F"/>
    <w:rsid w:val="00BD7D4D"/>
    <w:rsid w:val="00BE0680"/>
    <w:rsid w:val="00BE074D"/>
    <w:rsid w:val="00BE0C05"/>
    <w:rsid w:val="00BE0CD1"/>
    <w:rsid w:val="00BE0EA4"/>
    <w:rsid w:val="00BE127E"/>
    <w:rsid w:val="00BE1E4F"/>
    <w:rsid w:val="00BE1F94"/>
    <w:rsid w:val="00BE249E"/>
    <w:rsid w:val="00BE33BA"/>
    <w:rsid w:val="00BE36BC"/>
    <w:rsid w:val="00BE398A"/>
    <w:rsid w:val="00BE39FD"/>
    <w:rsid w:val="00BE3A33"/>
    <w:rsid w:val="00BE3B24"/>
    <w:rsid w:val="00BE4FE1"/>
    <w:rsid w:val="00BE50EF"/>
    <w:rsid w:val="00BE51DE"/>
    <w:rsid w:val="00BE5458"/>
    <w:rsid w:val="00BE5467"/>
    <w:rsid w:val="00BE564E"/>
    <w:rsid w:val="00BE688B"/>
    <w:rsid w:val="00BE6DAF"/>
    <w:rsid w:val="00BE725D"/>
    <w:rsid w:val="00BE758E"/>
    <w:rsid w:val="00BE79B1"/>
    <w:rsid w:val="00BE7A46"/>
    <w:rsid w:val="00BE7B83"/>
    <w:rsid w:val="00BE7BF5"/>
    <w:rsid w:val="00BF00C5"/>
    <w:rsid w:val="00BF058E"/>
    <w:rsid w:val="00BF083E"/>
    <w:rsid w:val="00BF0D55"/>
    <w:rsid w:val="00BF133B"/>
    <w:rsid w:val="00BF16E1"/>
    <w:rsid w:val="00BF1EE1"/>
    <w:rsid w:val="00BF1F00"/>
    <w:rsid w:val="00BF2B10"/>
    <w:rsid w:val="00BF2E96"/>
    <w:rsid w:val="00BF2FAF"/>
    <w:rsid w:val="00BF30C1"/>
    <w:rsid w:val="00BF332C"/>
    <w:rsid w:val="00BF3691"/>
    <w:rsid w:val="00BF373F"/>
    <w:rsid w:val="00BF38EC"/>
    <w:rsid w:val="00BF3BB1"/>
    <w:rsid w:val="00BF445B"/>
    <w:rsid w:val="00BF4A22"/>
    <w:rsid w:val="00BF5115"/>
    <w:rsid w:val="00BF51BF"/>
    <w:rsid w:val="00BF6B3B"/>
    <w:rsid w:val="00BF7179"/>
    <w:rsid w:val="00BF74DC"/>
    <w:rsid w:val="00BF7776"/>
    <w:rsid w:val="00BF77C2"/>
    <w:rsid w:val="00BF79B7"/>
    <w:rsid w:val="00BF7C36"/>
    <w:rsid w:val="00BF7F4E"/>
    <w:rsid w:val="00C001D3"/>
    <w:rsid w:val="00C00412"/>
    <w:rsid w:val="00C0057C"/>
    <w:rsid w:val="00C01A6D"/>
    <w:rsid w:val="00C0219C"/>
    <w:rsid w:val="00C02411"/>
    <w:rsid w:val="00C02D45"/>
    <w:rsid w:val="00C02E18"/>
    <w:rsid w:val="00C0323E"/>
    <w:rsid w:val="00C03925"/>
    <w:rsid w:val="00C03ABA"/>
    <w:rsid w:val="00C03BE2"/>
    <w:rsid w:val="00C03DB2"/>
    <w:rsid w:val="00C03EFC"/>
    <w:rsid w:val="00C04A48"/>
    <w:rsid w:val="00C04F31"/>
    <w:rsid w:val="00C05534"/>
    <w:rsid w:val="00C05810"/>
    <w:rsid w:val="00C05B1D"/>
    <w:rsid w:val="00C063BD"/>
    <w:rsid w:val="00C064F1"/>
    <w:rsid w:val="00C066F5"/>
    <w:rsid w:val="00C06BD5"/>
    <w:rsid w:val="00C06C6E"/>
    <w:rsid w:val="00C070E3"/>
    <w:rsid w:val="00C07495"/>
    <w:rsid w:val="00C07D30"/>
    <w:rsid w:val="00C07FD3"/>
    <w:rsid w:val="00C100CA"/>
    <w:rsid w:val="00C10360"/>
    <w:rsid w:val="00C10EA1"/>
    <w:rsid w:val="00C11312"/>
    <w:rsid w:val="00C11655"/>
    <w:rsid w:val="00C11B82"/>
    <w:rsid w:val="00C11FB8"/>
    <w:rsid w:val="00C11FD9"/>
    <w:rsid w:val="00C12206"/>
    <w:rsid w:val="00C1240D"/>
    <w:rsid w:val="00C1247D"/>
    <w:rsid w:val="00C1295F"/>
    <w:rsid w:val="00C12A8D"/>
    <w:rsid w:val="00C13151"/>
    <w:rsid w:val="00C13606"/>
    <w:rsid w:val="00C13804"/>
    <w:rsid w:val="00C13875"/>
    <w:rsid w:val="00C138D0"/>
    <w:rsid w:val="00C139D4"/>
    <w:rsid w:val="00C13B34"/>
    <w:rsid w:val="00C13D1D"/>
    <w:rsid w:val="00C14A7C"/>
    <w:rsid w:val="00C14AB7"/>
    <w:rsid w:val="00C14ACB"/>
    <w:rsid w:val="00C1504D"/>
    <w:rsid w:val="00C15AC0"/>
    <w:rsid w:val="00C15E34"/>
    <w:rsid w:val="00C162A6"/>
    <w:rsid w:val="00C164E8"/>
    <w:rsid w:val="00C1655E"/>
    <w:rsid w:val="00C16821"/>
    <w:rsid w:val="00C16904"/>
    <w:rsid w:val="00C17C2D"/>
    <w:rsid w:val="00C17F9A"/>
    <w:rsid w:val="00C17F9E"/>
    <w:rsid w:val="00C205B6"/>
    <w:rsid w:val="00C20986"/>
    <w:rsid w:val="00C20DA7"/>
    <w:rsid w:val="00C2204D"/>
    <w:rsid w:val="00C22050"/>
    <w:rsid w:val="00C22358"/>
    <w:rsid w:val="00C22615"/>
    <w:rsid w:val="00C22AF7"/>
    <w:rsid w:val="00C22C3C"/>
    <w:rsid w:val="00C22D5A"/>
    <w:rsid w:val="00C22F8A"/>
    <w:rsid w:val="00C23291"/>
    <w:rsid w:val="00C240D4"/>
    <w:rsid w:val="00C2429D"/>
    <w:rsid w:val="00C24601"/>
    <w:rsid w:val="00C248EB"/>
    <w:rsid w:val="00C25182"/>
    <w:rsid w:val="00C251AE"/>
    <w:rsid w:val="00C25745"/>
    <w:rsid w:val="00C25DA1"/>
    <w:rsid w:val="00C26148"/>
    <w:rsid w:val="00C26C89"/>
    <w:rsid w:val="00C272E0"/>
    <w:rsid w:val="00C27801"/>
    <w:rsid w:val="00C27BEC"/>
    <w:rsid w:val="00C301C3"/>
    <w:rsid w:val="00C30202"/>
    <w:rsid w:val="00C3043D"/>
    <w:rsid w:val="00C31446"/>
    <w:rsid w:val="00C31602"/>
    <w:rsid w:val="00C3202E"/>
    <w:rsid w:val="00C320DE"/>
    <w:rsid w:val="00C32119"/>
    <w:rsid w:val="00C3212F"/>
    <w:rsid w:val="00C32372"/>
    <w:rsid w:val="00C324D2"/>
    <w:rsid w:val="00C32610"/>
    <w:rsid w:val="00C32761"/>
    <w:rsid w:val="00C33B04"/>
    <w:rsid w:val="00C33C37"/>
    <w:rsid w:val="00C34414"/>
    <w:rsid w:val="00C34C01"/>
    <w:rsid w:val="00C34F45"/>
    <w:rsid w:val="00C357A7"/>
    <w:rsid w:val="00C35C29"/>
    <w:rsid w:val="00C35EB0"/>
    <w:rsid w:val="00C35FEF"/>
    <w:rsid w:val="00C3645E"/>
    <w:rsid w:val="00C36573"/>
    <w:rsid w:val="00C369FE"/>
    <w:rsid w:val="00C36DE6"/>
    <w:rsid w:val="00C37CAE"/>
    <w:rsid w:val="00C400CD"/>
    <w:rsid w:val="00C4027B"/>
    <w:rsid w:val="00C40661"/>
    <w:rsid w:val="00C40BAB"/>
    <w:rsid w:val="00C41B3D"/>
    <w:rsid w:val="00C42132"/>
    <w:rsid w:val="00C42EF8"/>
    <w:rsid w:val="00C42F45"/>
    <w:rsid w:val="00C43102"/>
    <w:rsid w:val="00C4390F"/>
    <w:rsid w:val="00C43B64"/>
    <w:rsid w:val="00C43C0B"/>
    <w:rsid w:val="00C43FE4"/>
    <w:rsid w:val="00C4402F"/>
    <w:rsid w:val="00C4429D"/>
    <w:rsid w:val="00C4458E"/>
    <w:rsid w:val="00C44595"/>
    <w:rsid w:val="00C4488B"/>
    <w:rsid w:val="00C467B2"/>
    <w:rsid w:val="00C46E0D"/>
    <w:rsid w:val="00C477B4"/>
    <w:rsid w:val="00C47C37"/>
    <w:rsid w:val="00C47CC0"/>
    <w:rsid w:val="00C50BA6"/>
    <w:rsid w:val="00C50DDA"/>
    <w:rsid w:val="00C50E36"/>
    <w:rsid w:val="00C514A9"/>
    <w:rsid w:val="00C51555"/>
    <w:rsid w:val="00C51928"/>
    <w:rsid w:val="00C51B72"/>
    <w:rsid w:val="00C52070"/>
    <w:rsid w:val="00C521E6"/>
    <w:rsid w:val="00C525AA"/>
    <w:rsid w:val="00C529FE"/>
    <w:rsid w:val="00C52B3A"/>
    <w:rsid w:val="00C52BCB"/>
    <w:rsid w:val="00C5325E"/>
    <w:rsid w:val="00C532C2"/>
    <w:rsid w:val="00C5405F"/>
    <w:rsid w:val="00C54699"/>
    <w:rsid w:val="00C54BED"/>
    <w:rsid w:val="00C54D72"/>
    <w:rsid w:val="00C55082"/>
    <w:rsid w:val="00C55155"/>
    <w:rsid w:val="00C563EF"/>
    <w:rsid w:val="00C5653C"/>
    <w:rsid w:val="00C57489"/>
    <w:rsid w:val="00C57E36"/>
    <w:rsid w:val="00C6004C"/>
    <w:rsid w:val="00C60187"/>
    <w:rsid w:val="00C606D8"/>
    <w:rsid w:val="00C6079C"/>
    <w:rsid w:val="00C60ADB"/>
    <w:rsid w:val="00C610C2"/>
    <w:rsid w:val="00C61CF4"/>
    <w:rsid w:val="00C61E39"/>
    <w:rsid w:val="00C62F6E"/>
    <w:rsid w:val="00C63287"/>
    <w:rsid w:val="00C63D8D"/>
    <w:rsid w:val="00C643AB"/>
    <w:rsid w:val="00C647E9"/>
    <w:rsid w:val="00C6496B"/>
    <w:rsid w:val="00C64CD6"/>
    <w:rsid w:val="00C654C0"/>
    <w:rsid w:val="00C65777"/>
    <w:rsid w:val="00C66396"/>
    <w:rsid w:val="00C664E1"/>
    <w:rsid w:val="00C66ABB"/>
    <w:rsid w:val="00C673F6"/>
    <w:rsid w:val="00C67499"/>
    <w:rsid w:val="00C674EA"/>
    <w:rsid w:val="00C67561"/>
    <w:rsid w:val="00C67681"/>
    <w:rsid w:val="00C67847"/>
    <w:rsid w:val="00C67D96"/>
    <w:rsid w:val="00C700B0"/>
    <w:rsid w:val="00C701AF"/>
    <w:rsid w:val="00C7025B"/>
    <w:rsid w:val="00C702B0"/>
    <w:rsid w:val="00C70504"/>
    <w:rsid w:val="00C708CB"/>
    <w:rsid w:val="00C709A8"/>
    <w:rsid w:val="00C70E18"/>
    <w:rsid w:val="00C711C7"/>
    <w:rsid w:val="00C714C7"/>
    <w:rsid w:val="00C716E3"/>
    <w:rsid w:val="00C7176F"/>
    <w:rsid w:val="00C71A91"/>
    <w:rsid w:val="00C71B9A"/>
    <w:rsid w:val="00C71C02"/>
    <w:rsid w:val="00C7212D"/>
    <w:rsid w:val="00C722FC"/>
    <w:rsid w:val="00C7254E"/>
    <w:rsid w:val="00C72886"/>
    <w:rsid w:val="00C72A09"/>
    <w:rsid w:val="00C72FED"/>
    <w:rsid w:val="00C73204"/>
    <w:rsid w:val="00C7393F"/>
    <w:rsid w:val="00C73ADA"/>
    <w:rsid w:val="00C746B8"/>
    <w:rsid w:val="00C7488B"/>
    <w:rsid w:val="00C74990"/>
    <w:rsid w:val="00C74AFA"/>
    <w:rsid w:val="00C74B3B"/>
    <w:rsid w:val="00C74CD2"/>
    <w:rsid w:val="00C75384"/>
    <w:rsid w:val="00C75DB1"/>
    <w:rsid w:val="00C765FA"/>
    <w:rsid w:val="00C76669"/>
    <w:rsid w:val="00C76DF3"/>
    <w:rsid w:val="00C77D83"/>
    <w:rsid w:val="00C803EE"/>
    <w:rsid w:val="00C80AEF"/>
    <w:rsid w:val="00C81090"/>
    <w:rsid w:val="00C816ED"/>
    <w:rsid w:val="00C81DB1"/>
    <w:rsid w:val="00C82122"/>
    <w:rsid w:val="00C82402"/>
    <w:rsid w:val="00C826D9"/>
    <w:rsid w:val="00C82952"/>
    <w:rsid w:val="00C83EFF"/>
    <w:rsid w:val="00C842A9"/>
    <w:rsid w:val="00C8456C"/>
    <w:rsid w:val="00C84594"/>
    <w:rsid w:val="00C84625"/>
    <w:rsid w:val="00C84D12"/>
    <w:rsid w:val="00C84D9A"/>
    <w:rsid w:val="00C84F0C"/>
    <w:rsid w:val="00C84F24"/>
    <w:rsid w:val="00C858A6"/>
    <w:rsid w:val="00C87572"/>
    <w:rsid w:val="00C877C1"/>
    <w:rsid w:val="00C87F2D"/>
    <w:rsid w:val="00C902BC"/>
    <w:rsid w:val="00C90367"/>
    <w:rsid w:val="00C904CC"/>
    <w:rsid w:val="00C9056E"/>
    <w:rsid w:val="00C90DEA"/>
    <w:rsid w:val="00C91105"/>
    <w:rsid w:val="00C9136F"/>
    <w:rsid w:val="00C918A3"/>
    <w:rsid w:val="00C92B9F"/>
    <w:rsid w:val="00C92C85"/>
    <w:rsid w:val="00C931E4"/>
    <w:rsid w:val="00C93422"/>
    <w:rsid w:val="00C9359D"/>
    <w:rsid w:val="00C9371C"/>
    <w:rsid w:val="00C93948"/>
    <w:rsid w:val="00C939B2"/>
    <w:rsid w:val="00C93C60"/>
    <w:rsid w:val="00C93DA2"/>
    <w:rsid w:val="00C9434E"/>
    <w:rsid w:val="00C94BAB"/>
    <w:rsid w:val="00C94D02"/>
    <w:rsid w:val="00C94E3B"/>
    <w:rsid w:val="00C951FC"/>
    <w:rsid w:val="00C9543C"/>
    <w:rsid w:val="00C9559D"/>
    <w:rsid w:val="00C95FF7"/>
    <w:rsid w:val="00C963A4"/>
    <w:rsid w:val="00C9767E"/>
    <w:rsid w:val="00C97737"/>
    <w:rsid w:val="00C97757"/>
    <w:rsid w:val="00C97A1E"/>
    <w:rsid w:val="00C97D67"/>
    <w:rsid w:val="00C97D8C"/>
    <w:rsid w:val="00C97FD3"/>
    <w:rsid w:val="00CA0112"/>
    <w:rsid w:val="00CA04B0"/>
    <w:rsid w:val="00CA0A7F"/>
    <w:rsid w:val="00CA14B9"/>
    <w:rsid w:val="00CA1662"/>
    <w:rsid w:val="00CA1835"/>
    <w:rsid w:val="00CA199E"/>
    <w:rsid w:val="00CA1C52"/>
    <w:rsid w:val="00CA1D6B"/>
    <w:rsid w:val="00CA1FFF"/>
    <w:rsid w:val="00CA2133"/>
    <w:rsid w:val="00CA2E93"/>
    <w:rsid w:val="00CA3122"/>
    <w:rsid w:val="00CA386D"/>
    <w:rsid w:val="00CA3DCD"/>
    <w:rsid w:val="00CA3F66"/>
    <w:rsid w:val="00CA4811"/>
    <w:rsid w:val="00CA49A8"/>
    <w:rsid w:val="00CA5229"/>
    <w:rsid w:val="00CA532D"/>
    <w:rsid w:val="00CA5A1F"/>
    <w:rsid w:val="00CA5ECF"/>
    <w:rsid w:val="00CA6786"/>
    <w:rsid w:val="00CA6B60"/>
    <w:rsid w:val="00CA7086"/>
    <w:rsid w:val="00CA7113"/>
    <w:rsid w:val="00CA7D30"/>
    <w:rsid w:val="00CB006E"/>
    <w:rsid w:val="00CB0492"/>
    <w:rsid w:val="00CB0552"/>
    <w:rsid w:val="00CB0756"/>
    <w:rsid w:val="00CB0D0F"/>
    <w:rsid w:val="00CB14F8"/>
    <w:rsid w:val="00CB1657"/>
    <w:rsid w:val="00CB1908"/>
    <w:rsid w:val="00CB1981"/>
    <w:rsid w:val="00CB1A52"/>
    <w:rsid w:val="00CB1F44"/>
    <w:rsid w:val="00CB215D"/>
    <w:rsid w:val="00CB26A1"/>
    <w:rsid w:val="00CB27EA"/>
    <w:rsid w:val="00CB326B"/>
    <w:rsid w:val="00CB35AB"/>
    <w:rsid w:val="00CB3741"/>
    <w:rsid w:val="00CB3FA9"/>
    <w:rsid w:val="00CB4947"/>
    <w:rsid w:val="00CB4E7C"/>
    <w:rsid w:val="00CB537D"/>
    <w:rsid w:val="00CB538B"/>
    <w:rsid w:val="00CB539B"/>
    <w:rsid w:val="00CB5492"/>
    <w:rsid w:val="00CB5607"/>
    <w:rsid w:val="00CB67CC"/>
    <w:rsid w:val="00CB6AAE"/>
    <w:rsid w:val="00CB7529"/>
    <w:rsid w:val="00CB753A"/>
    <w:rsid w:val="00CB7FF2"/>
    <w:rsid w:val="00CC068A"/>
    <w:rsid w:val="00CC09B7"/>
    <w:rsid w:val="00CC0EA7"/>
    <w:rsid w:val="00CC14C8"/>
    <w:rsid w:val="00CC156C"/>
    <w:rsid w:val="00CC1605"/>
    <w:rsid w:val="00CC1B26"/>
    <w:rsid w:val="00CC1BCB"/>
    <w:rsid w:val="00CC1EDC"/>
    <w:rsid w:val="00CC1F4B"/>
    <w:rsid w:val="00CC2242"/>
    <w:rsid w:val="00CC235D"/>
    <w:rsid w:val="00CC24F9"/>
    <w:rsid w:val="00CC2748"/>
    <w:rsid w:val="00CC2F37"/>
    <w:rsid w:val="00CC301F"/>
    <w:rsid w:val="00CC34E6"/>
    <w:rsid w:val="00CC36A1"/>
    <w:rsid w:val="00CC3AD0"/>
    <w:rsid w:val="00CC3FB3"/>
    <w:rsid w:val="00CC4859"/>
    <w:rsid w:val="00CC48DF"/>
    <w:rsid w:val="00CC50E5"/>
    <w:rsid w:val="00CC5583"/>
    <w:rsid w:val="00CC5D52"/>
    <w:rsid w:val="00CC608B"/>
    <w:rsid w:val="00CC6280"/>
    <w:rsid w:val="00CC66A5"/>
    <w:rsid w:val="00CC6BD4"/>
    <w:rsid w:val="00CC76D8"/>
    <w:rsid w:val="00CC76DA"/>
    <w:rsid w:val="00CC7715"/>
    <w:rsid w:val="00CC7FB0"/>
    <w:rsid w:val="00CD00B8"/>
    <w:rsid w:val="00CD04EC"/>
    <w:rsid w:val="00CD0891"/>
    <w:rsid w:val="00CD116D"/>
    <w:rsid w:val="00CD1322"/>
    <w:rsid w:val="00CD157F"/>
    <w:rsid w:val="00CD1A08"/>
    <w:rsid w:val="00CD1ACC"/>
    <w:rsid w:val="00CD2F4B"/>
    <w:rsid w:val="00CD2FAB"/>
    <w:rsid w:val="00CD3E1A"/>
    <w:rsid w:val="00CD4335"/>
    <w:rsid w:val="00CD5645"/>
    <w:rsid w:val="00CD5B39"/>
    <w:rsid w:val="00CD699C"/>
    <w:rsid w:val="00CD723B"/>
    <w:rsid w:val="00CD7DDC"/>
    <w:rsid w:val="00CE01A0"/>
    <w:rsid w:val="00CE05BE"/>
    <w:rsid w:val="00CE05DA"/>
    <w:rsid w:val="00CE0BF1"/>
    <w:rsid w:val="00CE1164"/>
    <w:rsid w:val="00CE1808"/>
    <w:rsid w:val="00CE1E6F"/>
    <w:rsid w:val="00CE20AC"/>
    <w:rsid w:val="00CE2C9A"/>
    <w:rsid w:val="00CE3079"/>
    <w:rsid w:val="00CE3416"/>
    <w:rsid w:val="00CE3F37"/>
    <w:rsid w:val="00CE42FC"/>
    <w:rsid w:val="00CE4E9C"/>
    <w:rsid w:val="00CE534E"/>
    <w:rsid w:val="00CE57D5"/>
    <w:rsid w:val="00CE5946"/>
    <w:rsid w:val="00CE5B17"/>
    <w:rsid w:val="00CE5DA6"/>
    <w:rsid w:val="00CE65F6"/>
    <w:rsid w:val="00CE6B6E"/>
    <w:rsid w:val="00CE6B85"/>
    <w:rsid w:val="00CE6FE3"/>
    <w:rsid w:val="00CE723A"/>
    <w:rsid w:val="00CE751D"/>
    <w:rsid w:val="00CE7B58"/>
    <w:rsid w:val="00CE7C03"/>
    <w:rsid w:val="00CF019C"/>
    <w:rsid w:val="00CF08A0"/>
    <w:rsid w:val="00CF1084"/>
    <w:rsid w:val="00CF12D0"/>
    <w:rsid w:val="00CF1EDD"/>
    <w:rsid w:val="00CF255F"/>
    <w:rsid w:val="00CF2655"/>
    <w:rsid w:val="00CF299D"/>
    <w:rsid w:val="00CF2BEF"/>
    <w:rsid w:val="00CF2DFF"/>
    <w:rsid w:val="00CF3617"/>
    <w:rsid w:val="00CF3D3F"/>
    <w:rsid w:val="00CF46C1"/>
    <w:rsid w:val="00CF4BD6"/>
    <w:rsid w:val="00CF4DFD"/>
    <w:rsid w:val="00CF5981"/>
    <w:rsid w:val="00CF5D99"/>
    <w:rsid w:val="00CF5DAB"/>
    <w:rsid w:val="00CF63F2"/>
    <w:rsid w:val="00CF65CA"/>
    <w:rsid w:val="00CF6D7A"/>
    <w:rsid w:val="00CF7060"/>
    <w:rsid w:val="00CF70DF"/>
    <w:rsid w:val="00CF7336"/>
    <w:rsid w:val="00CF7356"/>
    <w:rsid w:val="00CF7B83"/>
    <w:rsid w:val="00CF7BC2"/>
    <w:rsid w:val="00CF7E50"/>
    <w:rsid w:val="00D009A6"/>
    <w:rsid w:val="00D00B76"/>
    <w:rsid w:val="00D00F11"/>
    <w:rsid w:val="00D0141B"/>
    <w:rsid w:val="00D02918"/>
    <w:rsid w:val="00D029C1"/>
    <w:rsid w:val="00D02BEA"/>
    <w:rsid w:val="00D02CB3"/>
    <w:rsid w:val="00D03240"/>
    <w:rsid w:val="00D03395"/>
    <w:rsid w:val="00D039A1"/>
    <w:rsid w:val="00D03F01"/>
    <w:rsid w:val="00D04B67"/>
    <w:rsid w:val="00D04C50"/>
    <w:rsid w:val="00D053C5"/>
    <w:rsid w:val="00D05450"/>
    <w:rsid w:val="00D054F0"/>
    <w:rsid w:val="00D059A5"/>
    <w:rsid w:val="00D05E6A"/>
    <w:rsid w:val="00D05F36"/>
    <w:rsid w:val="00D067A2"/>
    <w:rsid w:val="00D06A27"/>
    <w:rsid w:val="00D06A4C"/>
    <w:rsid w:val="00D06C31"/>
    <w:rsid w:val="00D07393"/>
    <w:rsid w:val="00D075D0"/>
    <w:rsid w:val="00D07901"/>
    <w:rsid w:val="00D07F05"/>
    <w:rsid w:val="00D102A4"/>
    <w:rsid w:val="00D10AEC"/>
    <w:rsid w:val="00D10EEF"/>
    <w:rsid w:val="00D11387"/>
    <w:rsid w:val="00D113BF"/>
    <w:rsid w:val="00D115E3"/>
    <w:rsid w:val="00D1175A"/>
    <w:rsid w:val="00D1187B"/>
    <w:rsid w:val="00D11ABF"/>
    <w:rsid w:val="00D11C14"/>
    <w:rsid w:val="00D12073"/>
    <w:rsid w:val="00D125FC"/>
    <w:rsid w:val="00D126A0"/>
    <w:rsid w:val="00D126D6"/>
    <w:rsid w:val="00D12792"/>
    <w:rsid w:val="00D12847"/>
    <w:rsid w:val="00D12BDC"/>
    <w:rsid w:val="00D12C77"/>
    <w:rsid w:val="00D12CCF"/>
    <w:rsid w:val="00D12CDD"/>
    <w:rsid w:val="00D130BB"/>
    <w:rsid w:val="00D13A14"/>
    <w:rsid w:val="00D13DAE"/>
    <w:rsid w:val="00D1408E"/>
    <w:rsid w:val="00D14284"/>
    <w:rsid w:val="00D145FE"/>
    <w:rsid w:val="00D14E3C"/>
    <w:rsid w:val="00D14E56"/>
    <w:rsid w:val="00D152E5"/>
    <w:rsid w:val="00D15D54"/>
    <w:rsid w:val="00D15FD0"/>
    <w:rsid w:val="00D16665"/>
    <w:rsid w:val="00D16674"/>
    <w:rsid w:val="00D16CE0"/>
    <w:rsid w:val="00D174B8"/>
    <w:rsid w:val="00D174BA"/>
    <w:rsid w:val="00D17CAC"/>
    <w:rsid w:val="00D201A6"/>
    <w:rsid w:val="00D20454"/>
    <w:rsid w:val="00D20C20"/>
    <w:rsid w:val="00D21400"/>
    <w:rsid w:val="00D2184E"/>
    <w:rsid w:val="00D21C1B"/>
    <w:rsid w:val="00D21C6F"/>
    <w:rsid w:val="00D2226E"/>
    <w:rsid w:val="00D2241D"/>
    <w:rsid w:val="00D22861"/>
    <w:rsid w:val="00D22A17"/>
    <w:rsid w:val="00D230DE"/>
    <w:rsid w:val="00D23D41"/>
    <w:rsid w:val="00D245DD"/>
    <w:rsid w:val="00D24B05"/>
    <w:rsid w:val="00D24BC9"/>
    <w:rsid w:val="00D24FE8"/>
    <w:rsid w:val="00D251F8"/>
    <w:rsid w:val="00D25AC3"/>
    <w:rsid w:val="00D25FD2"/>
    <w:rsid w:val="00D26571"/>
    <w:rsid w:val="00D26856"/>
    <w:rsid w:val="00D269C2"/>
    <w:rsid w:val="00D27201"/>
    <w:rsid w:val="00D276B3"/>
    <w:rsid w:val="00D27748"/>
    <w:rsid w:val="00D27C44"/>
    <w:rsid w:val="00D30320"/>
    <w:rsid w:val="00D30653"/>
    <w:rsid w:val="00D30919"/>
    <w:rsid w:val="00D31A34"/>
    <w:rsid w:val="00D32696"/>
    <w:rsid w:val="00D327AF"/>
    <w:rsid w:val="00D327B0"/>
    <w:rsid w:val="00D33211"/>
    <w:rsid w:val="00D338A8"/>
    <w:rsid w:val="00D33AD6"/>
    <w:rsid w:val="00D33E96"/>
    <w:rsid w:val="00D344E9"/>
    <w:rsid w:val="00D34776"/>
    <w:rsid w:val="00D35752"/>
    <w:rsid w:val="00D35DCF"/>
    <w:rsid w:val="00D36429"/>
    <w:rsid w:val="00D365E1"/>
    <w:rsid w:val="00D36A84"/>
    <w:rsid w:val="00D36C8C"/>
    <w:rsid w:val="00D37023"/>
    <w:rsid w:val="00D37AD8"/>
    <w:rsid w:val="00D37B7F"/>
    <w:rsid w:val="00D37CD5"/>
    <w:rsid w:val="00D40151"/>
    <w:rsid w:val="00D4043D"/>
    <w:rsid w:val="00D406AD"/>
    <w:rsid w:val="00D409E3"/>
    <w:rsid w:val="00D40CE8"/>
    <w:rsid w:val="00D40F6D"/>
    <w:rsid w:val="00D41222"/>
    <w:rsid w:val="00D42011"/>
    <w:rsid w:val="00D42327"/>
    <w:rsid w:val="00D42525"/>
    <w:rsid w:val="00D4276A"/>
    <w:rsid w:val="00D42B9B"/>
    <w:rsid w:val="00D43409"/>
    <w:rsid w:val="00D4345C"/>
    <w:rsid w:val="00D43611"/>
    <w:rsid w:val="00D4361A"/>
    <w:rsid w:val="00D43A01"/>
    <w:rsid w:val="00D440DC"/>
    <w:rsid w:val="00D447A5"/>
    <w:rsid w:val="00D44B91"/>
    <w:rsid w:val="00D44D4D"/>
    <w:rsid w:val="00D4564C"/>
    <w:rsid w:val="00D4568A"/>
    <w:rsid w:val="00D4599E"/>
    <w:rsid w:val="00D45A1B"/>
    <w:rsid w:val="00D45A51"/>
    <w:rsid w:val="00D469B8"/>
    <w:rsid w:val="00D46BDB"/>
    <w:rsid w:val="00D46EA0"/>
    <w:rsid w:val="00D4780B"/>
    <w:rsid w:val="00D50763"/>
    <w:rsid w:val="00D510AE"/>
    <w:rsid w:val="00D51187"/>
    <w:rsid w:val="00D51255"/>
    <w:rsid w:val="00D518BE"/>
    <w:rsid w:val="00D51E3E"/>
    <w:rsid w:val="00D52217"/>
    <w:rsid w:val="00D5247A"/>
    <w:rsid w:val="00D5273C"/>
    <w:rsid w:val="00D52BAF"/>
    <w:rsid w:val="00D535CE"/>
    <w:rsid w:val="00D537E0"/>
    <w:rsid w:val="00D53A30"/>
    <w:rsid w:val="00D53A6C"/>
    <w:rsid w:val="00D53B78"/>
    <w:rsid w:val="00D53D69"/>
    <w:rsid w:val="00D541B5"/>
    <w:rsid w:val="00D54406"/>
    <w:rsid w:val="00D54575"/>
    <w:rsid w:val="00D54FBC"/>
    <w:rsid w:val="00D556A6"/>
    <w:rsid w:val="00D55B2E"/>
    <w:rsid w:val="00D55CDD"/>
    <w:rsid w:val="00D55D0D"/>
    <w:rsid w:val="00D55FFA"/>
    <w:rsid w:val="00D56C1F"/>
    <w:rsid w:val="00D56E04"/>
    <w:rsid w:val="00D57000"/>
    <w:rsid w:val="00D57396"/>
    <w:rsid w:val="00D57D71"/>
    <w:rsid w:val="00D57FA0"/>
    <w:rsid w:val="00D57FBF"/>
    <w:rsid w:val="00D60245"/>
    <w:rsid w:val="00D60765"/>
    <w:rsid w:val="00D60766"/>
    <w:rsid w:val="00D609B3"/>
    <w:rsid w:val="00D60E97"/>
    <w:rsid w:val="00D612B4"/>
    <w:rsid w:val="00D6155F"/>
    <w:rsid w:val="00D61F5F"/>
    <w:rsid w:val="00D624A4"/>
    <w:rsid w:val="00D628A5"/>
    <w:rsid w:val="00D62ADB"/>
    <w:rsid w:val="00D62C8D"/>
    <w:rsid w:val="00D62FCD"/>
    <w:rsid w:val="00D63687"/>
    <w:rsid w:val="00D63FFA"/>
    <w:rsid w:val="00D65250"/>
    <w:rsid w:val="00D654CA"/>
    <w:rsid w:val="00D65D07"/>
    <w:rsid w:val="00D66071"/>
    <w:rsid w:val="00D6653F"/>
    <w:rsid w:val="00D6675B"/>
    <w:rsid w:val="00D66796"/>
    <w:rsid w:val="00D66DC3"/>
    <w:rsid w:val="00D670A1"/>
    <w:rsid w:val="00D675B2"/>
    <w:rsid w:val="00D67E41"/>
    <w:rsid w:val="00D70FC6"/>
    <w:rsid w:val="00D71104"/>
    <w:rsid w:val="00D7133C"/>
    <w:rsid w:val="00D71704"/>
    <w:rsid w:val="00D7181A"/>
    <w:rsid w:val="00D71C45"/>
    <w:rsid w:val="00D71F5B"/>
    <w:rsid w:val="00D72261"/>
    <w:rsid w:val="00D725E4"/>
    <w:rsid w:val="00D72D90"/>
    <w:rsid w:val="00D73A37"/>
    <w:rsid w:val="00D73B1A"/>
    <w:rsid w:val="00D73E84"/>
    <w:rsid w:val="00D74057"/>
    <w:rsid w:val="00D7469A"/>
    <w:rsid w:val="00D74D21"/>
    <w:rsid w:val="00D74EA2"/>
    <w:rsid w:val="00D75621"/>
    <w:rsid w:val="00D75719"/>
    <w:rsid w:val="00D75775"/>
    <w:rsid w:val="00D75A7B"/>
    <w:rsid w:val="00D76667"/>
    <w:rsid w:val="00D76BE1"/>
    <w:rsid w:val="00D77130"/>
    <w:rsid w:val="00D771A4"/>
    <w:rsid w:val="00D772A3"/>
    <w:rsid w:val="00D775A8"/>
    <w:rsid w:val="00D77622"/>
    <w:rsid w:val="00D77A73"/>
    <w:rsid w:val="00D77E59"/>
    <w:rsid w:val="00D80C2D"/>
    <w:rsid w:val="00D81CD6"/>
    <w:rsid w:val="00D82FBF"/>
    <w:rsid w:val="00D8322B"/>
    <w:rsid w:val="00D8337B"/>
    <w:rsid w:val="00D835C8"/>
    <w:rsid w:val="00D839B1"/>
    <w:rsid w:val="00D83C21"/>
    <w:rsid w:val="00D83DB7"/>
    <w:rsid w:val="00D8433E"/>
    <w:rsid w:val="00D8492E"/>
    <w:rsid w:val="00D84F28"/>
    <w:rsid w:val="00D850FE"/>
    <w:rsid w:val="00D85113"/>
    <w:rsid w:val="00D8542B"/>
    <w:rsid w:val="00D85850"/>
    <w:rsid w:val="00D85B2D"/>
    <w:rsid w:val="00D86323"/>
    <w:rsid w:val="00D864CE"/>
    <w:rsid w:val="00D87397"/>
    <w:rsid w:val="00D87A7E"/>
    <w:rsid w:val="00D90746"/>
    <w:rsid w:val="00D90825"/>
    <w:rsid w:val="00D90F0C"/>
    <w:rsid w:val="00D913AE"/>
    <w:rsid w:val="00D91473"/>
    <w:rsid w:val="00D916A9"/>
    <w:rsid w:val="00D91FA4"/>
    <w:rsid w:val="00D92520"/>
    <w:rsid w:val="00D926B3"/>
    <w:rsid w:val="00D9277B"/>
    <w:rsid w:val="00D92962"/>
    <w:rsid w:val="00D92C40"/>
    <w:rsid w:val="00D93411"/>
    <w:rsid w:val="00D947BA"/>
    <w:rsid w:val="00D949EA"/>
    <w:rsid w:val="00D94D46"/>
    <w:rsid w:val="00D95116"/>
    <w:rsid w:val="00D95990"/>
    <w:rsid w:val="00D95C88"/>
    <w:rsid w:val="00D9601B"/>
    <w:rsid w:val="00D9649F"/>
    <w:rsid w:val="00D96647"/>
    <w:rsid w:val="00D9706F"/>
    <w:rsid w:val="00D97B28"/>
    <w:rsid w:val="00D97F97"/>
    <w:rsid w:val="00DA020C"/>
    <w:rsid w:val="00DA0303"/>
    <w:rsid w:val="00DA07BC"/>
    <w:rsid w:val="00DA0BC7"/>
    <w:rsid w:val="00DA0F13"/>
    <w:rsid w:val="00DA1076"/>
    <w:rsid w:val="00DA16E0"/>
    <w:rsid w:val="00DA25BA"/>
    <w:rsid w:val="00DA2942"/>
    <w:rsid w:val="00DA2F7C"/>
    <w:rsid w:val="00DA309B"/>
    <w:rsid w:val="00DA35E3"/>
    <w:rsid w:val="00DA3F6D"/>
    <w:rsid w:val="00DA431F"/>
    <w:rsid w:val="00DA455C"/>
    <w:rsid w:val="00DA467B"/>
    <w:rsid w:val="00DA4BD5"/>
    <w:rsid w:val="00DA4C7C"/>
    <w:rsid w:val="00DA5AB0"/>
    <w:rsid w:val="00DA5B55"/>
    <w:rsid w:val="00DA6077"/>
    <w:rsid w:val="00DA63F9"/>
    <w:rsid w:val="00DA67C2"/>
    <w:rsid w:val="00DA69F0"/>
    <w:rsid w:val="00DA6B23"/>
    <w:rsid w:val="00DA6E1C"/>
    <w:rsid w:val="00DA6F6C"/>
    <w:rsid w:val="00DA71FC"/>
    <w:rsid w:val="00DA72C1"/>
    <w:rsid w:val="00DA764A"/>
    <w:rsid w:val="00DA7728"/>
    <w:rsid w:val="00DA7796"/>
    <w:rsid w:val="00DA7883"/>
    <w:rsid w:val="00DA7CC0"/>
    <w:rsid w:val="00DB00E6"/>
    <w:rsid w:val="00DB0415"/>
    <w:rsid w:val="00DB0433"/>
    <w:rsid w:val="00DB05AA"/>
    <w:rsid w:val="00DB05FD"/>
    <w:rsid w:val="00DB0995"/>
    <w:rsid w:val="00DB0B18"/>
    <w:rsid w:val="00DB1231"/>
    <w:rsid w:val="00DB1532"/>
    <w:rsid w:val="00DB1AD2"/>
    <w:rsid w:val="00DB1DD8"/>
    <w:rsid w:val="00DB1E7A"/>
    <w:rsid w:val="00DB21A8"/>
    <w:rsid w:val="00DB21AF"/>
    <w:rsid w:val="00DB27F1"/>
    <w:rsid w:val="00DB2945"/>
    <w:rsid w:val="00DB2CFA"/>
    <w:rsid w:val="00DB342D"/>
    <w:rsid w:val="00DB3548"/>
    <w:rsid w:val="00DB3C07"/>
    <w:rsid w:val="00DB3D43"/>
    <w:rsid w:val="00DB3FA9"/>
    <w:rsid w:val="00DB45B4"/>
    <w:rsid w:val="00DB5B4F"/>
    <w:rsid w:val="00DB5BAB"/>
    <w:rsid w:val="00DB5C9F"/>
    <w:rsid w:val="00DB605D"/>
    <w:rsid w:val="00DB6C9B"/>
    <w:rsid w:val="00DB7039"/>
    <w:rsid w:val="00DB7CAC"/>
    <w:rsid w:val="00DB7FC4"/>
    <w:rsid w:val="00DC01CC"/>
    <w:rsid w:val="00DC05FD"/>
    <w:rsid w:val="00DC0645"/>
    <w:rsid w:val="00DC0A2C"/>
    <w:rsid w:val="00DC0A5C"/>
    <w:rsid w:val="00DC0B3B"/>
    <w:rsid w:val="00DC0FAC"/>
    <w:rsid w:val="00DC1046"/>
    <w:rsid w:val="00DC115D"/>
    <w:rsid w:val="00DC1708"/>
    <w:rsid w:val="00DC1A02"/>
    <w:rsid w:val="00DC2C16"/>
    <w:rsid w:val="00DC30C9"/>
    <w:rsid w:val="00DC3200"/>
    <w:rsid w:val="00DC3365"/>
    <w:rsid w:val="00DC362B"/>
    <w:rsid w:val="00DC4404"/>
    <w:rsid w:val="00DC5159"/>
    <w:rsid w:val="00DC5948"/>
    <w:rsid w:val="00DC6093"/>
    <w:rsid w:val="00DC6480"/>
    <w:rsid w:val="00DC6CF8"/>
    <w:rsid w:val="00DC6F6C"/>
    <w:rsid w:val="00DC75F3"/>
    <w:rsid w:val="00DC76E2"/>
    <w:rsid w:val="00DC7912"/>
    <w:rsid w:val="00DD0662"/>
    <w:rsid w:val="00DD0780"/>
    <w:rsid w:val="00DD0817"/>
    <w:rsid w:val="00DD0888"/>
    <w:rsid w:val="00DD08A4"/>
    <w:rsid w:val="00DD0994"/>
    <w:rsid w:val="00DD09E5"/>
    <w:rsid w:val="00DD0AFE"/>
    <w:rsid w:val="00DD1039"/>
    <w:rsid w:val="00DD127C"/>
    <w:rsid w:val="00DD12D8"/>
    <w:rsid w:val="00DD1ACF"/>
    <w:rsid w:val="00DD2032"/>
    <w:rsid w:val="00DD257E"/>
    <w:rsid w:val="00DD273B"/>
    <w:rsid w:val="00DD28DD"/>
    <w:rsid w:val="00DD2A6D"/>
    <w:rsid w:val="00DD2B7A"/>
    <w:rsid w:val="00DD2FB5"/>
    <w:rsid w:val="00DD38A9"/>
    <w:rsid w:val="00DD3BFD"/>
    <w:rsid w:val="00DD3E52"/>
    <w:rsid w:val="00DD405C"/>
    <w:rsid w:val="00DD46A7"/>
    <w:rsid w:val="00DD4BD3"/>
    <w:rsid w:val="00DD53EC"/>
    <w:rsid w:val="00DD5ACE"/>
    <w:rsid w:val="00DD62AC"/>
    <w:rsid w:val="00DD6AD7"/>
    <w:rsid w:val="00DD6D8F"/>
    <w:rsid w:val="00DD71B9"/>
    <w:rsid w:val="00DD71FB"/>
    <w:rsid w:val="00DD74E5"/>
    <w:rsid w:val="00DD761C"/>
    <w:rsid w:val="00DD779B"/>
    <w:rsid w:val="00DD7F5C"/>
    <w:rsid w:val="00DD7FBF"/>
    <w:rsid w:val="00DE005B"/>
    <w:rsid w:val="00DE072E"/>
    <w:rsid w:val="00DE0902"/>
    <w:rsid w:val="00DE0BDC"/>
    <w:rsid w:val="00DE0C91"/>
    <w:rsid w:val="00DE0EE6"/>
    <w:rsid w:val="00DE16A7"/>
    <w:rsid w:val="00DE1BEA"/>
    <w:rsid w:val="00DE1D1F"/>
    <w:rsid w:val="00DE1DDD"/>
    <w:rsid w:val="00DE23A1"/>
    <w:rsid w:val="00DE2619"/>
    <w:rsid w:val="00DE286A"/>
    <w:rsid w:val="00DE2AB0"/>
    <w:rsid w:val="00DE2D79"/>
    <w:rsid w:val="00DE33E8"/>
    <w:rsid w:val="00DE3A19"/>
    <w:rsid w:val="00DE3B87"/>
    <w:rsid w:val="00DE400F"/>
    <w:rsid w:val="00DE41A8"/>
    <w:rsid w:val="00DE4B9B"/>
    <w:rsid w:val="00DE4BA3"/>
    <w:rsid w:val="00DE4D2A"/>
    <w:rsid w:val="00DE4F62"/>
    <w:rsid w:val="00DE6006"/>
    <w:rsid w:val="00DE63CE"/>
    <w:rsid w:val="00DE6B1F"/>
    <w:rsid w:val="00DE7475"/>
    <w:rsid w:val="00DE767B"/>
    <w:rsid w:val="00DE7A93"/>
    <w:rsid w:val="00DF09B9"/>
    <w:rsid w:val="00DF10CA"/>
    <w:rsid w:val="00DF113B"/>
    <w:rsid w:val="00DF1C34"/>
    <w:rsid w:val="00DF1C53"/>
    <w:rsid w:val="00DF24AB"/>
    <w:rsid w:val="00DF2BAC"/>
    <w:rsid w:val="00DF328F"/>
    <w:rsid w:val="00DF344F"/>
    <w:rsid w:val="00DF3A71"/>
    <w:rsid w:val="00DF3D17"/>
    <w:rsid w:val="00DF4142"/>
    <w:rsid w:val="00DF42E4"/>
    <w:rsid w:val="00DF45F4"/>
    <w:rsid w:val="00DF4CF0"/>
    <w:rsid w:val="00DF4D91"/>
    <w:rsid w:val="00DF51CA"/>
    <w:rsid w:val="00DF58B6"/>
    <w:rsid w:val="00DF66ED"/>
    <w:rsid w:val="00DF686D"/>
    <w:rsid w:val="00DF6E22"/>
    <w:rsid w:val="00DF7D01"/>
    <w:rsid w:val="00E005F6"/>
    <w:rsid w:val="00E00686"/>
    <w:rsid w:val="00E01595"/>
    <w:rsid w:val="00E0177F"/>
    <w:rsid w:val="00E019EC"/>
    <w:rsid w:val="00E01EAF"/>
    <w:rsid w:val="00E0224A"/>
    <w:rsid w:val="00E0224E"/>
    <w:rsid w:val="00E0245F"/>
    <w:rsid w:val="00E024FF"/>
    <w:rsid w:val="00E02672"/>
    <w:rsid w:val="00E026C0"/>
    <w:rsid w:val="00E02CEE"/>
    <w:rsid w:val="00E02D71"/>
    <w:rsid w:val="00E037BF"/>
    <w:rsid w:val="00E03E4A"/>
    <w:rsid w:val="00E04295"/>
    <w:rsid w:val="00E04D26"/>
    <w:rsid w:val="00E0587F"/>
    <w:rsid w:val="00E06747"/>
    <w:rsid w:val="00E06837"/>
    <w:rsid w:val="00E06B73"/>
    <w:rsid w:val="00E074E3"/>
    <w:rsid w:val="00E076D3"/>
    <w:rsid w:val="00E07B1C"/>
    <w:rsid w:val="00E07CCF"/>
    <w:rsid w:val="00E10430"/>
    <w:rsid w:val="00E10512"/>
    <w:rsid w:val="00E10962"/>
    <w:rsid w:val="00E10B98"/>
    <w:rsid w:val="00E10D9A"/>
    <w:rsid w:val="00E1112C"/>
    <w:rsid w:val="00E1122A"/>
    <w:rsid w:val="00E112B6"/>
    <w:rsid w:val="00E1165B"/>
    <w:rsid w:val="00E11789"/>
    <w:rsid w:val="00E12EF5"/>
    <w:rsid w:val="00E136C4"/>
    <w:rsid w:val="00E13E83"/>
    <w:rsid w:val="00E14396"/>
    <w:rsid w:val="00E145AB"/>
    <w:rsid w:val="00E14BF5"/>
    <w:rsid w:val="00E14F41"/>
    <w:rsid w:val="00E1501C"/>
    <w:rsid w:val="00E15169"/>
    <w:rsid w:val="00E15D89"/>
    <w:rsid w:val="00E16756"/>
    <w:rsid w:val="00E16B7F"/>
    <w:rsid w:val="00E16BB2"/>
    <w:rsid w:val="00E16F60"/>
    <w:rsid w:val="00E1702D"/>
    <w:rsid w:val="00E1778D"/>
    <w:rsid w:val="00E17AC0"/>
    <w:rsid w:val="00E17B16"/>
    <w:rsid w:val="00E17FB0"/>
    <w:rsid w:val="00E202B3"/>
    <w:rsid w:val="00E202C2"/>
    <w:rsid w:val="00E20A2E"/>
    <w:rsid w:val="00E2139C"/>
    <w:rsid w:val="00E21646"/>
    <w:rsid w:val="00E21F43"/>
    <w:rsid w:val="00E22912"/>
    <w:rsid w:val="00E22CB9"/>
    <w:rsid w:val="00E233F7"/>
    <w:rsid w:val="00E23EE2"/>
    <w:rsid w:val="00E24346"/>
    <w:rsid w:val="00E2447C"/>
    <w:rsid w:val="00E24878"/>
    <w:rsid w:val="00E24A08"/>
    <w:rsid w:val="00E24BFC"/>
    <w:rsid w:val="00E24CF6"/>
    <w:rsid w:val="00E24E31"/>
    <w:rsid w:val="00E24ECD"/>
    <w:rsid w:val="00E25497"/>
    <w:rsid w:val="00E254F0"/>
    <w:rsid w:val="00E26309"/>
    <w:rsid w:val="00E26388"/>
    <w:rsid w:val="00E26C3E"/>
    <w:rsid w:val="00E27437"/>
    <w:rsid w:val="00E278A5"/>
    <w:rsid w:val="00E27CDF"/>
    <w:rsid w:val="00E27E44"/>
    <w:rsid w:val="00E305F7"/>
    <w:rsid w:val="00E307A5"/>
    <w:rsid w:val="00E3090C"/>
    <w:rsid w:val="00E30C7C"/>
    <w:rsid w:val="00E30CDE"/>
    <w:rsid w:val="00E311BB"/>
    <w:rsid w:val="00E3122F"/>
    <w:rsid w:val="00E31277"/>
    <w:rsid w:val="00E3149D"/>
    <w:rsid w:val="00E3160B"/>
    <w:rsid w:val="00E31B26"/>
    <w:rsid w:val="00E31CE3"/>
    <w:rsid w:val="00E332D6"/>
    <w:rsid w:val="00E33803"/>
    <w:rsid w:val="00E33A11"/>
    <w:rsid w:val="00E33CDE"/>
    <w:rsid w:val="00E33CE5"/>
    <w:rsid w:val="00E33F8E"/>
    <w:rsid w:val="00E34382"/>
    <w:rsid w:val="00E343A3"/>
    <w:rsid w:val="00E343AA"/>
    <w:rsid w:val="00E34B64"/>
    <w:rsid w:val="00E35277"/>
    <w:rsid w:val="00E352C1"/>
    <w:rsid w:val="00E35368"/>
    <w:rsid w:val="00E35D4B"/>
    <w:rsid w:val="00E35EA4"/>
    <w:rsid w:val="00E36095"/>
    <w:rsid w:val="00E36328"/>
    <w:rsid w:val="00E36904"/>
    <w:rsid w:val="00E36F1F"/>
    <w:rsid w:val="00E3788D"/>
    <w:rsid w:val="00E378E6"/>
    <w:rsid w:val="00E37A5A"/>
    <w:rsid w:val="00E37E49"/>
    <w:rsid w:val="00E40167"/>
    <w:rsid w:val="00E40951"/>
    <w:rsid w:val="00E40986"/>
    <w:rsid w:val="00E411DC"/>
    <w:rsid w:val="00E41AEA"/>
    <w:rsid w:val="00E41F79"/>
    <w:rsid w:val="00E41FB2"/>
    <w:rsid w:val="00E420AF"/>
    <w:rsid w:val="00E42195"/>
    <w:rsid w:val="00E42199"/>
    <w:rsid w:val="00E42210"/>
    <w:rsid w:val="00E4245F"/>
    <w:rsid w:val="00E427A8"/>
    <w:rsid w:val="00E42871"/>
    <w:rsid w:val="00E42D07"/>
    <w:rsid w:val="00E43571"/>
    <w:rsid w:val="00E436B1"/>
    <w:rsid w:val="00E4413C"/>
    <w:rsid w:val="00E4429D"/>
    <w:rsid w:val="00E442C7"/>
    <w:rsid w:val="00E4431E"/>
    <w:rsid w:val="00E446B8"/>
    <w:rsid w:val="00E44705"/>
    <w:rsid w:val="00E44AA4"/>
    <w:rsid w:val="00E44BF2"/>
    <w:rsid w:val="00E45366"/>
    <w:rsid w:val="00E45441"/>
    <w:rsid w:val="00E45938"/>
    <w:rsid w:val="00E45EC1"/>
    <w:rsid w:val="00E45FD6"/>
    <w:rsid w:val="00E463D6"/>
    <w:rsid w:val="00E46686"/>
    <w:rsid w:val="00E46996"/>
    <w:rsid w:val="00E46BBA"/>
    <w:rsid w:val="00E46C6F"/>
    <w:rsid w:val="00E473CB"/>
    <w:rsid w:val="00E474C5"/>
    <w:rsid w:val="00E508CC"/>
    <w:rsid w:val="00E510F0"/>
    <w:rsid w:val="00E513AB"/>
    <w:rsid w:val="00E51443"/>
    <w:rsid w:val="00E51548"/>
    <w:rsid w:val="00E51831"/>
    <w:rsid w:val="00E51B6C"/>
    <w:rsid w:val="00E51CD5"/>
    <w:rsid w:val="00E52125"/>
    <w:rsid w:val="00E52243"/>
    <w:rsid w:val="00E52C3D"/>
    <w:rsid w:val="00E5330A"/>
    <w:rsid w:val="00E5356D"/>
    <w:rsid w:val="00E536A2"/>
    <w:rsid w:val="00E53F4D"/>
    <w:rsid w:val="00E54027"/>
    <w:rsid w:val="00E54432"/>
    <w:rsid w:val="00E550A0"/>
    <w:rsid w:val="00E554F1"/>
    <w:rsid w:val="00E55810"/>
    <w:rsid w:val="00E55862"/>
    <w:rsid w:val="00E5601C"/>
    <w:rsid w:val="00E56091"/>
    <w:rsid w:val="00E567BA"/>
    <w:rsid w:val="00E56C85"/>
    <w:rsid w:val="00E575F6"/>
    <w:rsid w:val="00E57D7C"/>
    <w:rsid w:val="00E60A5F"/>
    <w:rsid w:val="00E60FBE"/>
    <w:rsid w:val="00E613D5"/>
    <w:rsid w:val="00E61466"/>
    <w:rsid w:val="00E615AA"/>
    <w:rsid w:val="00E61841"/>
    <w:rsid w:val="00E6194A"/>
    <w:rsid w:val="00E62048"/>
    <w:rsid w:val="00E62299"/>
    <w:rsid w:val="00E62927"/>
    <w:rsid w:val="00E62998"/>
    <w:rsid w:val="00E6331A"/>
    <w:rsid w:val="00E64234"/>
    <w:rsid w:val="00E64359"/>
    <w:rsid w:val="00E6472A"/>
    <w:rsid w:val="00E64AED"/>
    <w:rsid w:val="00E64CFC"/>
    <w:rsid w:val="00E65AA8"/>
    <w:rsid w:val="00E6643A"/>
    <w:rsid w:val="00E66456"/>
    <w:rsid w:val="00E66736"/>
    <w:rsid w:val="00E66814"/>
    <w:rsid w:val="00E6682D"/>
    <w:rsid w:val="00E66AAE"/>
    <w:rsid w:val="00E66FC2"/>
    <w:rsid w:val="00E67B4A"/>
    <w:rsid w:val="00E70443"/>
    <w:rsid w:val="00E7044C"/>
    <w:rsid w:val="00E70573"/>
    <w:rsid w:val="00E70D26"/>
    <w:rsid w:val="00E70DE7"/>
    <w:rsid w:val="00E70E7D"/>
    <w:rsid w:val="00E7189D"/>
    <w:rsid w:val="00E719A9"/>
    <w:rsid w:val="00E71C18"/>
    <w:rsid w:val="00E71C9A"/>
    <w:rsid w:val="00E71CFE"/>
    <w:rsid w:val="00E72035"/>
    <w:rsid w:val="00E7203E"/>
    <w:rsid w:val="00E7361A"/>
    <w:rsid w:val="00E73732"/>
    <w:rsid w:val="00E73767"/>
    <w:rsid w:val="00E74529"/>
    <w:rsid w:val="00E748A2"/>
    <w:rsid w:val="00E74D0C"/>
    <w:rsid w:val="00E75282"/>
    <w:rsid w:val="00E75FEB"/>
    <w:rsid w:val="00E761BC"/>
    <w:rsid w:val="00E76200"/>
    <w:rsid w:val="00E7697D"/>
    <w:rsid w:val="00E775D7"/>
    <w:rsid w:val="00E804A1"/>
    <w:rsid w:val="00E80562"/>
    <w:rsid w:val="00E805AA"/>
    <w:rsid w:val="00E80696"/>
    <w:rsid w:val="00E80E1E"/>
    <w:rsid w:val="00E810F7"/>
    <w:rsid w:val="00E8120E"/>
    <w:rsid w:val="00E812A3"/>
    <w:rsid w:val="00E8262E"/>
    <w:rsid w:val="00E82C60"/>
    <w:rsid w:val="00E836ED"/>
    <w:rsid w:val="00E838B3"/>
    <w:rsid w:val="00E83D9B"/>
    <w:rsid w:val="00E840A9"/>
    <w:rsid w:val="00E842DE"/>
    <w:rsid w:val="00E84AE6"/>
    <w:rsid w:val="00E84F60"/>
    <w:rsid w:val="00E86F2A"/>
    <w:rsid w:val="00E86F54"/>
    <w:rsid w:val="00E900A7"/>
    <w:rsid w:val="00E90385"/>
    <w:rsid w:val="00E90D87"/>
    <w:rsid w:val="00E915B3"/>
    <w:rsid w:val="00E918F5"/>
    <w:rsid w:val="00E92652"/>
    <w:rsid w:val="00E92CAA"/>
    <w:rsid w:val="00E92D9F"/>
    <w:rsid w:val="00E9376B"/>
    <w:rsid w:val="00E949A4"/>
    <w:rsid w:val="00E95522"/>
    <w:rsid w:val="00E957BC"/>
    <w:rsid w:val="00E95889"/>
    <w:rsid w:val="00E968C3"/>
    <w:rsid w:val="00E9702A"/>
    <w:rsid w:val="00E97070"/>
    <w:rsid w:val="00E97549"/>
    <w:rsid w:val="00E97FBB"/>
    <w:rsid w:val="00EA0187"/>
    <w:rsid w:val="00EA037B"/>
    <w:rsid w:val="00EA04A1"/>
    <w:rsid w:val="00EA07ED"/>
    <w:rsid w:val="00EA0D90"/>
    <w:rsid w:val="00EA0EA0"/>
    <w:rsid w:val="00EA0FF3"/>
    <w:rsid w:val="00EA10A2"/>
    <w:rsid w:val="00EA208A"/>
    <w:rsid w:val="00EA2159"/>
    <w:rsid w:val="00EA22BC"/>
    <w:rsid w:val="00EA24CA"/>
    <w:rsid w:val="00EA2E7E"/>
    <w:rsid w:val="00EA303F"/>
    <w:rsid w:val="00EA3CC3"/>
    <w:rsid w:val="00EA3E2B"/>
    <w:rsid w:val="00EA4962"/>
    <w:rsid w:val="00EA5173"/>
    <w:rsid w:val="00EA59B3"/>
    <w:rsid w:val="00EA5B23"/>
    <w:rsid w:val="00EA5DD0"/>
    <w:rsid w:val="00EA600F"/>
    <w:rsid w:val="00EA6381"/>
    <w:rsid w:val="00EA6A49"/>
    <w:rsid w:val="00EA7455"/>
    <w:rsid w:val="00EA7865"/>
    <w:rsid w:val="00EA7989"/>
    <w:rsid w:val="00EA7A7C"/>
    <w:rsid w:val="00EA7C6F"/>
    <w:rsid w:val="00EA7D8B"/>
    <w:rsid w:val="00EA7DB6"/>
    <w:rsid w:val="00EB06A2"/>
    <w:rsid w:val="00EB06EE"/>
    <w:rsid w:val="00EB0A7F"/>
    <w:rsid w:val="00EB0C75"/>
    <w:rsid w:val="00EB100E"/>
    <w:rsid w:val="00EB114D"/>
    <w:rsid w:val="00EB174C"/>
    <w:rsid w:val="00EB1815"/>
    <w:rsid w:val="00EB1E02"/>
    <w:rsid w:val="00EB1F1F"/>
    <w:rsid w:val="00EB1F84"/>
    <w:rsid w:val="00EB22D6"/>
    <w:rsid w:val="00EB2A19"/>
    <w:rsid w:val="00EB2B4C"/>
    <w:rsid w:val="00EB2F90"/>
    <w:rsid w:val="00EB367C"/>
    <w:rsid w:val="00EB3CFA"/>
    <w:rsid w:val="00EB45FC"/>
    <w:rsid w:val="00EB4612"/>
    <w:rsid w:val="00EB4B00"/>
    <w:rsid w:val="00EB4D43"/>
    <w:rsid w:val="00EB4D63"/>
    <w:rsid w:val="00EB53D3"/>
    <w:rsid w:val="00EB5636"/>
    <w:rsid w:val="00EB57A4"/>
    <w:rsid w:val="00EB5A57"/>
    <w:rsid w:val="00EB5A90"/>
    <w:rsid w:val="00EB5EEB"/>
    <w:rsid w:val="00EB606D"/>
    <w:rsid w:val="00EB63D3"/>
    <w:rsid w:val="00EB6F95"/>
    <w:rsid w:val="00EB71DA"/>
    <w:rsid w:val="00EB77B8"/>
    <w:rsid w:val="00EB7C9A"/>
    <w:rsid w:val="00EB7E30"/>
    <w:rsid w:val="00EB7EBB"/>
    <w:rsid w:val="00EC06F2"/>
    <w:rsid w:val="00EC0CED"/>
    <w:rsid w:val="00EC11E3"/>
    <w:rsid w:val="00EC11F3"/>
    <w:rsid w:val="00EC15B4"/>
    <w:rsid w:val="00EC16DE"/>
    <w:rsid w:val="00EC1A6A"/>
    <w:rsid w:val="00EC1FF0"/>
    <w:rsid w:val="00EC3451"/>
    <w:rsid w:val="00EC48B8"/>
    <w:rsid w:val="00EC4BA1"/>
    <w:rsid w:val="00EC5500"/>
    <w:rsid w:val="00EC580E"/>
    <w:rsid w:val="00EC5C58"/>
    <w:rsid w:val="00EC5F10"/>
    <w:rsid w:val="00EC63F6"/>
    <w:rsid w:val="00EC6739"/>
    <w:rsid w:val="00EC688A"/>
    <w:rsid w:val="00EC6CAD"/>
    <w:rsid w:val="00EC74B0"/>
    <w:rsid w:val="00EC7B14"/>
    <w:rsid w:val="00EC7E74"/>
    <w:rsid w:val="00ED00ED"/>
    <w:rsid w:val="00ED0569"/>
    <w:rsid w:val="00ED05C0"/>
    <w:rsid w:val="00ED0C3B"/>
    <w:rsid w:val="00ED0C5C"/>
    <w:rsid w:val="00ED18B5"/>
    <w:rsid w:val="00ED23E9"/>
    <w:rsid w:val="00ED24B0"/>
    <w:rsid w:val="00ED25EB"/>
    <w:rsid w:val="00ED2CFB"/>
    <w:rsid w:val="00ED2F50"/>
    <w:rsid w:val="00ED30FB"/>
    <w:rsid w:val="00ED3416"/>
    <w:rsid w:val="00ED360E"/>
    <w:rsid w:val="00ED3CDA"/>
    <w:rsid w:val="00ED3E78"/>
    <w:rsid w:val="00ED50ED"/>
    <w:rsid w:val="00ED56E0"/>
    <w:rsid w:val="00ED5953"/>
    <w:rsid w:val="00ED5D93"/>
    <w:rsid w:val="00ED5DE4"/>
    <w:rsid w:val="00ED6362"/>
    <w:rsid w:val="00ED650A"/>
    <w:rsid w:val="00ED66B1"/>
    <w:rsid w:val="00ED6790"/>
    <w:rsid w:val="00ED6A0F"/>
    <w:rsid w:val="00ED7771"/>
    <w:rsid w:val="00ED77E5"/>
    <w:rsid w:val="00EE0A89"/>
    <w:rsid w:val="00EE0B2D"/>
    <w:rsid w:val="00EE1CF2"/>
    <w:rsid w:val="00EE21EF"/>
    <w:rsid w:val="00EE2217"/>
    <w:rsid w:val="00EE266A"/>
    <w:rsid w:val="00EE2EB4"/>
    <w:rsid w:val="00EE3209"/>
    <w:rsid w:val="00EE394B"/>
    <w:rsid w:val="00EE3DDD"/>
    <w:rsid w:val="00EE43A2"/>
    <w:rsid w:val="00EE4865"/>
    <w:rsid w:val="00EE4949"/>
    <w:rsid w:val="00EE53E3"/>
    <w:rsid w:val="00EE59F0"/>
    <w:rsid w:val="00EE5C98"/>
    <w:rsid w:val="00EE5F30"/>
    <w:rsid w:val="00EE6B38"/>
    <w:rsid w:val="00EE6EDF"/>
    <w:rsid w:val="00EF006B"/>
    <w:rsid w:val="00EF0C5F"/>
    <w:rsid w:val="00EF0E78"/>
    <w:rsid w:val="00EF13A2"/>
    <w:rsid w:val="00EF18AD"/>
    <w:rsid w:val="00EF1C2F"/>
    <w:rsid w:val="00EF2037"/>
    <w:rsid w:val="00EF2EEC"/>
    <w:rsid w:val="00EF35C4"/>
    <w:rsid w:val="00EF3AB9"/>
    <w:rsid w:val="00EF3BD9"/>
    <w:rsid w:val="00EF56A0"/>
    <w:rsid w:val="00EF574A"/>
    <w:rsid w:val="00EF64FB"/>
    <w:rsid w:val="00EF6A4B"/>
    <w:rsid w:val="00EF7224"/>
    <w:rsid w:val="00F000FB"/>
    <w:rsid w:val="00F00B57"/>
    <w:rsid w:val="00F00DC9"/>
    <w:rsid w:val="00F00ED1"/>
    <w:rsid w:val="00F00F53"/>
    <w:rsid w:val="00F01542"/>
    <w:rsid w:val="00F01B3C"/>
    <w:rsid w:val="00F01DC4"/>
    <w:rsid w:val="00F02116"/>
    <w:rsid w:val="00F023BE"/>
    <w:rsid w:val="00F02960"/>
    <w:rsid w:val="00F02C07"/>
    <w:rsid w:val="00F02C1F"/>
    <w:rsid w:val="00F030E2"/>
    <w:rsid w:val="00F03CE6"/>
    <w:rsid w:val="00F040CA"/>
    <w:rsid w:val="00F043AB"/>
    <w:rsid w:val="00F044F8"/>
    <w:rsid w:val="00F0480C"/>
    <w:rsid w:val="00F04AD7"/>
    <w:rsid w:val="00F050D8"/>
    <w:rsid w:val="00F05BE7"/>
    <w:rsid w:val="00F05CBC"/>
    <w:rsid w:val="00F0625C"/>
    <w:rsid w:val="00F066BA"/>
    <w:rsid w:val="00F066F8"/>
    <w:rsid w:val="00F079CD"/>
    <w:rsid w:val="00F07FD6"/>
    <w:rsid w:val="00F1033F"/>
    <w:rsid w:val="00F10783"/>
    <w:rsid w:val="00F1095A"/>
    <w:rsid w:val="00F10B05"/>
    <w:rsid w:val="00F10B34"/>
    <w:rsid w:val="00F10C43"/>
    <w:rsid w:val="00F10CD4"/>
    <w:rsid w:val="00F10D49"/>
    <w:rsid w:val="00F10FE2"/>
    <w:rsid w:val="00F113EA"/>
    <w:rsid w:val="00F11D7F"/>
    <w:rsid w:val="00F11F9E"/>
    <w:rsid w:val="00F124E2"/>
    <w:rsid w:val="00F12814"/>
    <w:rsid w:val="00F12E47"/>
    <w:rsid w:val="00F12FBC"/>
    <w:rsid w:val="00F13685"/>
    <w:rsid w:val="00F13765"/>
    <w:rsid w:val="00F13978"/>
    <w:rsid w:val="00F13E62"/>
    <w:rsid w:val="00F1448B"/>
    <w:rsid w:val="00F14A0D"/>
    <w:rsid w:val="00F14A59"/>
    <w:rsid w:val="00F1508C"/>
    <w:rsid w:val="00F1569D"/>
    <w:rsid w:val="00F156D0"/>
    <w:rsid w:val="00F15AA1"/>
    <w:rsid w:val="00F15D56"/>
    <w:rsid w:val="00F15F37"/>
    <w:rsid w:val="00F16B19"/>
    <w:rsid w:val="00F16C1D"/>
    <w:rsid w:val="00F172CA"/>
    <w:rsid w:val="00F17CA0"/>
    <w:rsid w:val="00F17F6D"/>
    <w:rsid w:val="00F202DE"/>
    <w:rsid w:val="00F20F27"/>
    <w:rsid w:val="00F20F5A"/>
    <w:rsid w:val="00F21164"/>
    <w:rsid w:val="00F2139D"/>
    <w:rsid w:val="00F217DC"/>
    <w:rsid w:val="00F223A5"/>
    <w:rsid w:val="00F22AEA"/>
    <w:rsid w:val="00F22BA6"/>
    <w:rsid w:val="00F23671"/>
    <w:rsid w:val="00F239E8"/>
    <w:rsid w:val="00F239EC"/>
    <w:rsid w:val="00F23CE6"/>
    <w:rsid w:val="00F246F2"/>
    <w:rsid w:val="00F24750"/>
    <w:rsid w:val="00F24C1A"/>
    <w:rsid w:val="00F24D68"/>
    <w:rsid w:val="00F24E72"/>
    <w:rsid w:val="00F2546D"/>
    <w:rsid w:val="00F25E5F"/>
    <w:rsid w:val="00F26121"/>
    <w:rsid w:val="00F26335"/>
    <w:rsid w:val="00F26BF5"/>
    <w:rsid w:val="00F273A1"/>
    <w:rsid w:val="00F27D7E"/>
    <w:rsid w:val="00F30143"/>
    <w:rsid w:val="00F30153"/>
    <w:rsid w:val="00F3042A"/>
    <w:rsid w:val="00F305F0"/>
    <w:rsid w:val="00F30AA1"/>
    <w:rsid w:val="00F30B6E"/>
    <w:rsid w:val="00F30B8E"/>
    <w:rsid w:val="00F31656"/>
    <w:rsid w:val="00F31D20"/>
    <w:rsid w:val="00F32263"/>
    <w:rsid w:val="00F330B3"/>
    <w:rsid w:val="00F336B2"/>
    <w:rsid w:val="00F342D2"/>
    <w:rsid w:val="00F342DB"/>
    <w:rsid w:val="00F34367"/>
    <w:rsid w:val="00F35607"/>
    <w:rsid w:val="00F35BA4"/>
    <w:rsid w:val="00F35DE8"/>
    <w:rsid w:val="00F35E12"/>
    <w:rsid w:val="00F3622B"/>
    <w:rsid w:val="00F362D5"/>
    <w:rsid w:val="00F3649A"/>
    <w:rsid w:val="00F365B7"/>
    <w:rsid w:val="00F36B79"/>
    <w:rsid w:val="00F36D96"/>
    <w:rsid w:val="00F37732"/>
    <w:rsid w:val="00F37DA9"/>
    <w:rsid w:val="00F4034D"/>
    <w:rsid w:val="00F403F3"/>
    <w:rsid w:val="00F406A8"/>
    <w:rsid w:val="00F41215"/>
    <w:rsid w:val="00F413CA"/>
    <w:rsid w:val="00F4178F"/>
    <w:rsid w:val="00F417B3"/>
    <w:rsid w:val="00F41A9E"/>
    <w:rsid w:val="00F41B31"/>
    <w:rsid w:val="00F41E1A"/>
    <w:rsid w:val="00F4234F"/>
    <w:rsid w:val="00F42575"/>
    <w:rsid w:val="00F42AAC"/>
    <w:rsid w:val="00F42E55"/>
    <w:rsid w:val="00F42EE7"/>
    <w:rsid w:val="00F42F4F"/>
    <w:rsid w:val="00F43612"/>
    <w:rsid w:val="00F43FC2"/>
    <w:rsid w:val="00F442B6"/>
    <w:rsid w:val="00F44B55"/>
    <w:rsid w:val="00F44D79"/>
    <w:rsid w:val="00F450C0"/>
    <w:rsid w:val="00F45118"/>
    <w:rsid w:val="00F461F2"/>
    <w:rsid w:val="00F4647A"/>
    <w:rsid w:val="00F466C8"/>
    <w:rsid w:val="00F46E59"/>
    <w:rsid w:val="00F47683"/>
    <w:rsid w:val="00F47B9B"/>
    <w:rsid w:val="00F47E28"/>
    <w:rsid w:val="00F5025C"/>
    <w:rsid w:val="00F5029B"/>
    <w:rsid w:val="00F5146B"/>
    <w:rsid w:val="00F51802"/>
    <w:rsid w:val="00F51E91"/>
    <w:rsid w:val="00F524D0"/>
    <w:rsid w:val="00F52787"/>
    <w:rsid w:val="00F5297D"/>
    <w:rsid w:val="00F529F4"/>
    <w:rsid w:val="00F5347B"/>
    <w:rsid w:val="00F535F7"/>
    <w:rsid w:val="00F5386C"/>
    <w:rsid w:val="00F53AB5"/>
    <w:rsid w:val="00F53BD9"/>
    <w:rsid w:val="00F54094"/>
    <w:rsid w:val="00F5434C"/>
    <w:rsid w:val="00F54679"/>
    <w:rsid w:val="00F54A2D"/>
    <w:rsid w:val="00F54C2B"/>
    <w:rsid w:val="00F54C4A"/>
    <w:rsid w:val="00F554E6"/>
    <w:rsid w:val="00F556B6"/>
    <w:rsid w:val="00F5642C"/>
    <w:rsid w:val="00F56F75"/>
    <w:rsid w:val="00F571FB"/>
    <w:rsid w:val="00F57B6E"/>
    <w:rsid w:val="00F604F0"/>
    <w:rsid w:val="00F60AAC"/>
    <w:rsid w:val="00F60C28"/>
    <w:rsid w:val="00F60F7E"/>
    <w:rsid w:val="00F6154B"/>
    <w:rsid w:val="00F61678"/>
    <w:rsid w:val="00F62240"/>
    <w:rsid w:val="00F62338"/>
    <w:rsid w:val="00F62991"/>
    <w:rsid w:val="00F632D0"/>
    <w:rsid w:val="00F63737"/>
    <w:rsid w:val="00F639E4"/>
    <w:rsid w:val="00F63A27"/>
    <w:rsid w:val="00F63A6A"/>
    <w:rsid w:val="00F64C7A"/>
    <w:rsid w:val="00F64FD6"/>
    <w:rsid w:val="00F65546"/>
    <w:rsid w:val="00F659D2"/>
    <w:rsid w:val="00F661DE"/>
    <w:rsid w:val="00F66ACE"/>
    <w:rsid w:val="00F66BC7"/>
    <w:rsid w:val="00F66D78"/>
    <w:rsid w:val="00F67835"/>
    <w:rsid w:val="00F67C9F"/>
    <w:rsid w:val="00F67F3B"/>
    <w:rsid w:val="00F70944"/>
    <w:rsid w:val="00F71513"/>
    <w:rsid w:val="00F7171F"/>
    <w:rsid w:val="00F71C32"/>
    <w:rsid w:val="00F71F39"/>
    <w:rsid w:val="00F722BE"/>
    <w:rsid w:val="00F72FAF"/>
    <w:rsid w:val="00F73114"/>
    <w:rsid w:val="00F7330A"/>
    <w:rsid w:val="00F7346C"/>
    <w:rsid w:val="00F7355B"/>
    <w:rsid w:val="00F73859"/>
    <w:rsid w:val="00F7411F"/>
    <w:rsid w:val="00F7493E"/>
    <w:rsid w:val="00F749E0"/>
    <w:rsid w:val="00F7536F"/>
    <w:rsid w:val="00F7565E"/>
    <w:rsid w:val="00F7612F"/>
    <w:rsid w:val="00F7642D"/>
    <w:rsid w:val="00F765F3"/>
    <w:rsid w:val="00F76755"/>
    <w:rsid w:val="00F77ED0"/>
    <w:rsid w:val="00F80A5A"/>
    <w:rsid w:val="00F81332"/>
    <w:rsid w:val="00F81372"/>
    <w:rsid w:val="00F8168C"/>
    <w:rsid w:val="00F81760"/>
    <w:rsid w:val="00F81DB9"/>
    <w:rsid w:val="00F82112"/>
    <w:rsid w:val="00F8270A"/>
    <w:rsid w:val="00F82CEA"/>
    <w:rsid w:val="00F82DD7"/>
    <w:rsid w:val="00F831B6"/>
    <w:rsid w:val="00F8435E"/>
    <w:rsid w:val="00F84DBE"/>
    <w:rsid w:val="00F84E3D"/>
    <w:rsid w:val="00F84F32"/>
    <w:rsid w:val="00F85400"/>
    <w:rsid w:val="00F85730"/>
    <w:rsid w:val="00F85862"/>
    <w:rsid w:val="00F85B8D"/>
    <w:rsid w:val="00F862D6"/>
    <w:rsid w:val="00F86BAA"/>
    <w:rsid w:val="00F87400"/>
    <w:rsid w:val="00F901C9"/>
    <w:rsid w:val="00F902DB"/>
    <w:rsid w:val="00F9033A"/>
    <w:rsid w:val="00F90897"/>
    <w:rsid w:val="00F91095"/>
    <w:rsid w:val="00F91184"/>
    <w:rsid w:val="00F9144D"/>
    <w:rsid w:val="00F91855"/>
    <w:rsid w:val="00F918E2"/>
    <w:rsid w:val="00F919A3"/>
    <w:rsid w:val="00F92829"/>
    <w:rsid w:val="00F92BFC"/>
    <w:rsid w:val="00F92DD2"/>
    <w:rsid w:val="00F92E26"/>
    <w:rsid w:val="00F9309A"/>
    <w:rsid w:val="00F930CD"/>
    <w:rsid w:val="00F93405"/>
    <w:rsid w:val="00F93ECE"/>
    <w:rsid w:val="00F93F08"/>
    <w:rsid w:val="00F9408D"/>
    <w:rsid w:val="00F94318"/>
    <w:rsid w:val="00F94570"/>
    <w:rsid w:val="00F95FB3"/>
    <w:rsid w:val="00F968B8"/>
    <w:rsid w:val="00F971A4"/>
    <w:rsid w:val="00F9725D"/>
    <w:rsid w:val="00F97293"/>
    <w:rsid w:val="00F9759B"/>
    <w:rsid w:val="00F978DC"/>
    <w:rsid w:val="00F97EEF"/>
    <w:rsid w:val="00FA0350"/>
    <w:rsid w:val="00FA0399"/>
    <w:rsid w:val="00FA091D"/>
    <w:rsid w:val="00FA0C5C"/>
    <w:rsid w:val="00FA0CC6"/>
    <w:rsid w:val="00FA0DD7"/>
    <w:rsid w:val="00FA1392"/>
    <w:rsid w:val="00FA1C54"/>
    <w:rsid w:val="00FA1DF3"/>
    <w:rsid w:val="00FA1E8E"/>
    <w:rsid w:val="00FA2052"/>
    <w:rsid w:val="00FA2519"/>
    <w:rsid w:val="00FA2BC1"/>
    <w:rsid w:val="00FA2CD7"/>
    <w:rsid w:val="00FA2EA9"/>
    <w:rsid w:val="00FA2EE2"/>
    <w:rsid w:val="00FA3219"/>
    <w:rsid w:val="00FA335C"/>
    <w:rsid w:val="00FA33F8"/>
    <w:rsid w:val="00FA3868"/>
    <w:rsid w:val="00FA3916"/>
    <w:rsid w:val="00FA3D56"/>
    <w:rsid w:val="00FA43DB"/>
    <w:rsid w:val="00FA4AA7"/>
    <w:rsid w:val="00FA4D8B"/>
    <w:rsid w:val="00FA524B"/>
    <w:rsid w:val="00FA57A1"/>
    <w:rsid w:val="00FA5FD4"/>
    <w:rsid w:val="00FA66EE"/>
    <w:rsid w:val="00FA68B5"/>
    <w:rsid w:val="00FA7052"/>
    <w:rsid w:val="00FA7C82"/>
    <w:rsid w:val="00FA7DAB"/>
    <w:rsid w:val="00FB011E"/>
    <w:rsid w:val="00FB02A6"/>
    <w:rsid w:val="00FB0428"/>
    <w:rsid w:val="00FB046C"/>
    <w:rsid w:val="00FB0DBE"/>
    <w:rsid w:val="00FB10D9"/>
    <w:rsid w:val="00FB10F0"/>
    <w:rsid w:val="00FB1225"/>
    <w:rsid w:val="00FB149F"/>
    <w:rsid w:val="00FB1C9C"/>
    <w:rsid w:val="00FB2130"/>
    <w:rsid w:val="00FB2170"/>
    <w:rsid w:val="00FB2174"/>
    <w:rsid w:val="00FB235E"/>
    <w:rsid w:val="00FB3AEC"/>
    <w:rsid w:val="00FB3E13"/>
    <w:rsid w:val="00FB40E2"/>
    <w:rsid w:val="00FB4288"/>
    <w:rsid w:val="00FB456E"/>
    <w:rsid w:val="00FB517F"/>
    <w:rsid w:val="00FB53D6"/>
    <w:rsid w:val="00FB55B1"/>
    <w:rsid w:val="00FB5C53"/>
    <w:rsid w:val="00FB5D6F"/>
    <w:rsid w:val="00FB5FA4"/>
    <w:rsid w:val="00FB6D6B"/>
    <w:rsid w:val="00FB71C3"/>
    <w:rsid w:val="00FB75C8"/>
    <w:rsid w:val="00FB77E7"/>
    <w:rsid w:val="00FB7879"/>
    <w:rsid w:val="00FC0579"/>
    <w:rsid w:val="00FC07BA"/>
    <w:rsid w:val="00FC0B72"/>
    <w:rsid w:val="00FC0FDC"/>
    <w:rsid w:val="00FC118F"/>
    <w:rsid w:val="00FC1202"/>
    <w:rsid w:val="00FC1833"/>
    <w:rsid w:val="00FC184C"/>
    <w:rsid w:val="00FC1C21"/>
    <w:rsid w:val="00FC2609"/>
    <w:rsid w:val="00FC35F7"/>
    <w:rsid w:val="00FC423E"/>
    <w:rsid w:val="00FC4AF1"/>
    <w:rsid w:val="00FC4D8C"/>
    <w:rsid w:val="00FC4FDD"/>
    <w:rsid w:val="00FC62C6"/>
    <w:rsid w:val="00FC6467"/>
    <w:rsid w:val="00FC64DF"/>
    <w:rsid w:val="00FC6982"/>
    <w:rsid w:val="00FC6A25"/>
    <w:rsid w:val="00FC6DF6"/>
    <w:rsid w:val="00FC6E4F"/>
    <w:rsid w:val="00FC7095"/>
    <w:rsid w:val="00FC7250"/>
    <w:rsid w:val="00FC7884"/>
    <w:rsid w:val="00FC7B60"/>
    <w:rsid w:val="00FD0037"/>
    <w:rsid w:val="00FD0103"/>
    <w:rsid w:val="00FD0862"/>
    <w:rsid w:val="00FD091C"/>
    <w:rsid w:val="00FD1F02"/>
    <w:rsid w:val="00FD2619"/>
    <w:rsid w:val="00FD2731"/>
    <w:rsid w:val="00FD2A96"/>
    <w:rsid w:val="00FD2C68"/>
    <w:rsid w:val="00FD2F99"/>
    <w:rsid w:val="00FD30D6"/>
    <w:rsid w:val="00FD392C"/>
    <w:rsid w:val="00FD3CC3"/>
    <w:rsid w:val="00FD3CD4"/>
    <w:rsid w:val="00FD3F63"/>
    <w:rsid w:val="00FD43C0"/>
    <w:rsid w:val="00FD4966"/>
    <w:rsid w:val="00FD4DAE"/>
    <w:rsid w:val="00FD56B5"/>
    <w:rsid w:val="00FD583B"/>
    <w:rsid w:val="00FD584C"/>
    <w:rsid w:val="00FD58B6"/>
    <w:rsid w:val="00FD59D9"/>
    <w:rsid w:val="00FD5BBC"/>
    <w:rsid w:val="00FD60C9"/>
    <w:rsid w:val="00FD676B"/>
    <w:rsid w:val="00FD714E"/>
    <w:rsid w:val="00FD74F0"/>
    <w:rsid w:val="00FD7A3D"/>
    <w:rsid w:val="00FE051D"/>
    <w:rsid w:val="00FE0BCA"/>
    <w:rsid w:val="00FE21B2"/>
    <w:rsid w:val="00FE235A"/>
    <w:rsid w:val="00FE253A"/>
    <w:rsid w:val="00FE3024"/>
    <w:rsid w:val="00FE3115"/>
    <w:rsid w:val="00FE3AE2"/>
    <w:rsid w:val="00FE409F"/>
    <w:rsid w:val="00FE476B"/>
    <w:rsid w:val="00FE4BCC"/>
    <w:rsid w:val="00FE4C3C"/>
    <w:rsid w:val="00FE4D36"/>
    <w:rsid w:val="00FE531E"/>
    <w:rsid w:val="00FE56B4"/>
    <w:rsid w:val="00FE57FD"/>
    <w:rsid w:val="00FE5F59"/>
    <w:rsid w:val="00FE65F5"/>
    <w:rsid w:val="00FE6839"/>
    <w:rsid w:val="00FE68AF"/>
    <w:rsid w:val="00FE7CCA"/>
    <w:rsid w:val="00FE7F61"/>
    <w:rsid w:val="00FF0C31"/>
    <w:rsid w:val="00FF111E"/>
    <w:rsid w:val="00FF11AA"/>
    <w:rsid w:val="00FF1235"/>
    <w:rsid w:val="00FF15B6"/>
    <w:rsid w:val="00FF1DF4"/>
    <w:rsid w:val="00FF2722"/>
    <w:rsid w:val="00FF2BD9"/>
    <w:rsid w:val="00FF2C2E"/>
    <w:rsid w:val="00FF3AD1"/>
    <w:rsid w:val="00FF4783"/>
    <w:rsid w:val="00FF4BA3"/>
    <w:rsid w:val="00FF4CEC"/>
    <w:rsid w:val="00FF4D2E"/>
    <w:rsid w:val="00FF50B8"/>
    <w:rsid w:val="00FF62F9"/>
    <w:rsid w:val="00FF6BD9"/>
    <w:rsid w:val="00FF7132"/>
    <w:rsid w:val="00FF7188"/>
    <w:rsid w:val="00FF7523"/>
    <w:rsid w:val="00FF75FF"/>
    <w:rsid w:val="00FF7C30"/>
    <w:rsid w:val="00FF7F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1C48A"/>
  <w15:docId w15:val="{F05EFEF6-FA5E-4672-AFA1-841EE2E1E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Heading1"/>
    <w:rsid w:val="000C3156"/>
    <w:pPr>
      <w:widowControl w:val="0"/>
      <w:suppressAutoHyphens/>
      <w:spacing w:after="200" w:line="276" w:lineRule="auto"/>
      <w:textAlignment w:val="baseline"/>
    </w:pPr>
    <w:rPr>
      <w:rFonts w:ascii="Calibri" w:eastAsia="SimSun" w:hAnsi="Calibri" w:cs="Calibri"/>
      <w:kern w:val="1"/>
      <w:lang w:val="en-GB" w:eastAsia="ar-SA"/>
    </w:rPr>
  </w:style>
  <w:style w:type="paragraph" w:styleId="Heading1">
    <w:name w:val="heading 1"/>
    <w:basedOn w:val="Normal"/>
    <w:next w:val="BodyText"/>
    <w:link w:val="Heading1Char"/>
    <w:qFormat/>
    <w:rsid w:val="000C3156"/>
    <w:pPr>
      <w:keepNext/>
      <w:keepLines/>
      <w:tabs>
        <w:tab w:val="num" w:pos="0"/>
      </w:tabs>
      <w:spacing w:before="480" w:after="240"/>
      <w:outlineLvl w:val="0"/>
    </w:pPr>
    <w:rPr>
      <w:rFonts w:asciiTheme="minorHAnsi" w:hAnsiTheme="minorHAnsi"/>
      <w:b/>
      <w:bCs/>
      <w:color w:val="000000" w:themeColor="text1"/>
      <w:sz w:val="44"/>
      <w:szCs w:val="28"/>
    </w:rPr>
  </w:style>
  <w:style w:type="paragraph" w:styleId="Heading2">
    <w:name w:val="heading 2"/>
    <w:basedOn w:val="Normal"/>
    <w:next w:val="BodyText"/>
    <w:link w:val="Heading2Char"/>
    <w:qFormat/>
    <w:rsid w:val="000C3156"/>
    <w:pPr>
      <w:keepNext/>
      <w:keepLines/>
      <w:tabs>
        <w:tab w:val="num" w:pos="0"/>
      </w:tabs>
      <w:spacing w:before="360" w:after="180"/>
      <w:outlineLvl w:val="1"/>
    </w:pPr>
    <w:rPr>
      <w:rFonts w:asciiTheme="minorHAnsi" w:hAnsiTheme="minorHAnsi"/>
      <w:b/>
      <w:bCs/>
      <w:color w:val="000000" w:themeColor="text1"/>
      <w:sz w:val="36"/>
      <w:szCs w:val="26"/>
    </w:rPr>
  </w:style>
  <w:style w:type="paragraph" w:styleId="Heading3">
    <w:name w:val="heading 3"/>
    <w:basedOn w:val="Normal"/>
    <w:next w:val="BodyText"/>
    <w:link w:val="Heading3Char1"/>
    <w:qFormat/>
    <w:rsid w:val="003C636E"/>
    <w:pPr>
      <w:keepNext/>
      <w:keepLines/>
      <w:tabs>
        <w:tab w:val="num" w:pos="0"/>
      </w:tabs>
      <w:spacing w:before="240" w:after="120" w:line="360" w:lineRule="auto"/>
      <w:outlineLvl w:val="2"/>
    </w:pPr>
    <w:rPr>
      <w:b/>
      <w:bCs/>
      <w:color w:val="000000" w:themeColor="text1"/>
      <w:sz w:val="28"/>
    </w:rPr>
  </w:style>
  <w:style w:type="paragraph" w:styleId="Heading4">
    <w:name w:val="heading 4"/>
    <w:basedOn w:val="Normal"/>
    <w:next w:val="BodyText"/>
    <w:link w:val="Heading4Char"/>
    <w:qFormat/>
    <w:rsid w:val="000C3156"/>
    <w:pPr>
      <w:keepNext/>
      <w:keepLines/>
      <w:tabs>
        <w:tab w:val="num" w:pos="0"/>
      </w:tabs>
      <w:spacing w:before="120" w:after="60"/>
      <w:outlineLvl w:val="3"/>
    </w:pPr>
    <w:rPr>
      <w:rFonts w:ascii="Cambria" w:hAnsi="Cambria"/>
      <w:b/>
      <w:bCs/>
      <w:i/>
      <w:iCs/>
      <w:color w:val="000000" w:themeColor="text1"/>
      <w:sz w:val="24"/>
    </w:rPr>
  </w:style>
  <w:style w:type="paragraph" w:styleId="Heading5">
    <w:name w:val="heading 5"/>
    <w:basedOn w:val="Normal"/>
    <w:next w:val="Normal"/>
    <w:link w:val="Heading5Char"/>
    <w:uiPriority w:val="9"/>
    <w:unhideWhenUsed/>
    <w:qFormat/>
    <w:rsid w:val="000C315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1">
    <w:name w:val="Heading 3 Char1"/>
    <w:basedOn w:val="DefaultParagraphFont"/>
    <w:link w:val="Heading3"/>
    <w:rsid w:val="003C636E"/>
    <w:rPr>
      <w:rFonts w:eastAsia="SimSun" w:cs="Calibri"/>
      <w:b/>
      <w:bCs/>
      <w:color w:val="000000" w:themeColor="text1"/>
      <w:kern w:val="1"/>
      <w:sz w:val="28"/>
      <w:lang w:val="en-GB" w:eastAsia="ar-SA"/>
    </w:rPr>
  </w:style>
  <w:style w:type="paragraph" w:styleId="BodyText">
    <w:name w:val="Body Text"/>
    <w:basedOn w:val="Normal"/>
    <w:link w:val="BodyTextChar"/>
    <w:unhideWhenUsed/>
    <w:rsid w:val="003C636E"/>
    <w:pPr>
      <w:spacing w:after="120"/>
    </w:pPr>
  </w:style>
  <w:style w:type="character" w:customStyle="1" w:styleId="BodyTextChar">
    <w:name w:val="Body Text Char"/>
    <w:basedOn w:val="DefaultParagraphFont"/>
    <w:link w:val="BodyText"/>
    <w:rsid w:val="003C636E"/>
  </w:style>
  <w:style w:type="character" w:customStyle="1" w:styleId="Heading1Char">
    <w:name w:val="Heading 1 Char"/>
    <w:basedOn w:val="DefaultParagraphFont"/>
    <w:link w:val="Heading1"/>
    <w:rsid w:val="000C3156"/>
    <w:rPr>
      <w:rFonts w:eastAsia="SimSun" w:cs="Calibri"/>
      <w:b/>
      <w:bCs/>
      <w:color w:val="000000" w:themeColor="text1"/>
      <w:kern w:val="1"/>
      <w:sz w:val="44"/>
      <w:szCs w:val="28"/>
      <w:lang w:val="en-GB" w:eastAsia="ar-SA"/>
    </w:rPr>
  </w:style>
  <w:style w:type="character" w:customStyle="1" w:styleId="Heading2Char">
    <w:name w:val="Heading 2 Char"/>
    <w:basedOn w:val="DefaultParagraphFont"/>
    <w:link w:val="Heading2"/>
    <w:rsid w:val="000C3156"/>
    <w:rPr>
      <w:rFonts w:eastAsia="SimSun" w:cs="Calibri"/>
      <w:b/>
      <w:bCs/>
      <w:color w:val="000000" w:themeColor="text1"/>
      <w:kern w:val="1"/>
      <w:sz w:val="36"/>
      <w:szCs w:val="26"/>
      <w:lang w:val="en-GB" w:eastAsia="ar-SA"/>
    </w:rPr>
  </w:style>
  <w:style w:type="character" w:customStyle="1" w:styleId="Heading4Char">
    <w:name w:val="Heading 4 Char"/>
    <w:basedOn w:val="DefaultParagraphFont"/>
    <w:link w:val="Heading4"/>
    <w:rsid w:val="000C3156"/>
    <w:rPr>
      <w:rFonts w:ascii="Cambria" w:eastAsia="SimSun" w:hAnsi="Cambria" w:cs="Calibri"/>
      <w:b/>
      <w:bCs/>
      <w:i/>
      <w:iCs/>
      <w:color w:val="000000" w:themeColor="text1"/>
      <w:kern w:val="1"/>
      <w:sz w:val="24"/>
      <w:lang w:val="en-GB" w:eastAsia="ar-SA"/>
    </w:rPr>
  </w:style>
  <w:style w:type="character" w:customStyle="1" w:styleId="Heading5Char">
    <w:name w:val="Heading 5 Char"/>
    <w:basedOn w:val="DefaultParagraphFont"/>
    <w:link w:val="Heading5"/>
    <w:uiPriority w:val="9"/>
    <w:rsid w:val="000C3156"/>
    <w:rPr>
      <w:rFonts w:asciiTheme="majorHAnsi" w:eastAsiaTheme="majorEastAsia" w:hAnsiTheme="majorHAnsi" w:cstheme="majorBidi"/>
      <w:color w:val="2E74B5" w:themeColor="accent1" w:themeShade="BF"/>
      <w:kern w:val="1"/>
      <w:lang w:val="en-GB" w:eastAsia="ar-SA"/>
    </w:rPr>
  </w:style>
  <w:style w:type="paragraph" w:customStyle="1" w:styleId="Beschriftung1">
    <w:name w:val="Beschriftung1"/>
    <w:basedOn w:val="Normal"/>
    <w:rsid w:val="000C3156"/>
    <w:pPr>
      <w:suppressLineNumbers/>
      <w:spacing w:before="120" w:after="120"/>
    </w:pPr>
    <w:rPr>
      <w:i/>
      <w:iCs/>
    </w:rPr>
  </w:style>
  <w:style w:type="paragraph" w:styleId="ListParagraph">
    <w:name w:val="List Paragraph"/>
    <w:basedOn w:val="Normal"/>
    <w:qFormat/>
    <w:rsid w:val="000C3156"/>
    <w:pPr>
      <w:ind w:left="720"/>
    </w:pPr>
  </w:style>
  <w:style w:type="paragraph" w:styleId="NoSpacing">
    <w:name w:val="No Spacing"/>
    <w:uiPriority w:val="1"/>
    <w:qFormat/>
    <w:rsid w:val="000C3156"/>
    <w:pPr>
      <w:suppressAutoHyphens/>
      <w:spacing w:after="0" w:line="100" w:lineRule="atLeast"/>
      <w:textAlignment w:val="baseline"/>
    </w:pPr>
    <w:rPr>
      <w:rFonts w:ascii="Calibri" w:eastAsia="Calibri" w:hAnsi="Calibri" w:cs="Times New Roman"/>
      <w:kern w:val="1"/>
      <w:lang w:val="en-GB" w:eastAsia="ar-SA"/>
    </w:rPr>
  </w:style>
  <w:style w:type="paragraph" w:styleId="ListBullet">
    <w:name w:val="List Bullet"/>
    <w:basedOn w:val="Normal"/>
    <w:rsid w:val="000C3156"/>
    <w:pPr>
      <w:numPr>
        <w:numId w:val="16"/>
      </w:numPr>
      <w:tabs>
        <w:tab w:val="clear" w:pos="360"/>
      </w:tabs>
      <w:ind w:left="0" w:firstLine="0"/>
    </w:pPr>
  </w:style>
  <w:style w:type="paragraph" w:customStyle="1" w:styleId="Text">
    <w:name w:val="Text"/>
    <w:basedOn w:val="Beschriftung1"/>
    <w:rsid w:val="000C3156"/>
  </w:style>
  <w:style w:type="table" w:styleId="TableGrid">
    <w:name w:val="Table Grid"/>
    <w:basedOn w:val="TableNormal"/>
    <w:uiPriority w:val="59"/>
    <w:rsid w:val="000C3156"/>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C31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3156"/>
    <w:rPr>
      <w:rFonts w:ascii="Tahoma" w:eastAsia="SimSun" w:hAnsi="Tahoma" w:cs="Tahoma"/>
      <w:kern w:val="1"/>
      <w:sz w:val="16"/>
      <w:szCs w:val="16"/>
      <w:lang w:val="en-GB" w:eastAsia="ar-SA"/>
    </w:rPr>
  </w:style>
  <w:style w:type="character" w:styleId="CommentReference">
    <w:name w:val="annotation reference"/>
    <w:basedOn w:val="DefaultParagraphFont"/>
    <w:uiPriority w:val="99"/>
    <w:semiHidden/>
    <w:unhideWhenUsed/>
    <w:rsid w:val="000C3156"/>
    <w:rPr>
      <w:sz w:val="18"/>
      <w:szCs w:val="18"/>
    </w:rPr>
  </w:style>
  <w:style w:type="paragraph" w:styleId="CommentText">
    <w:name w:val="annotation text"/>
    <w:basedOn w:val="Normal"/>
    <w:link w:val="CommentTextChar"/>
    <w:uiPriority w:val="99"/>
    <w:unhideWhenUsed/>
    <w:rsid w:val="000C3156"/>
    <w:pPr>
      <w:spacing w:line="240" w:lineRule="auto"/>
    </w:pPr>
    <w:rPr>
      <w:sz w:val="24"/>
      <w:szCs w:val="24"/>
    </w:rPr>
  </w:style>
  <w:style w:type="character" w:customStyle="1" w:styleId="CommentTextChar">
    <w:name w:val="Comment Text Char"/>
    <w:basedOn w:val="DefaultParagraphFont"/>
    <w:link w:val="CommentText"/>
    <w:uiPriority w:val="99"/>
    <w:rsid w:val="000C3156"/>
    <w:rPr>
      <w:rFonts w:ascii="Calibri" w:eastAsia="SimSun" w:hAnsi="Calibri" w:cs="Calibri"/>
      <w:kern w:val="1"/>
      <w:sz w:val="24"/>
      <w:szCs w:val="24"/>
      <w:lang w:val="en-GB" w:eastAsia="ar-SA"/>
    </w:rPr>
  </w:style>
  <w:style w:type="paragraph" w:styleId="CommentSubject">
    <w:name w:val="annotation subject"/>
    <w:basedOn w:val="CommentText"/>
    <w:next w:val="CommentText"/>
    <w:link w:val="CommentSubjectChar"/>
    <w:uiPriority w:val="99"/>
    <w:semiHidden/>
    <w:unhideWhenUsed/>
    <w:rsid w:val="000C3156"/>
    <w:rPr>
      <w:b/>
      <w:bCs/>
      <w:sz w:val="20"/>
      <w:szCs w:val="20"/>
    </w:rPr>
  </w:style>
  <w:style w:type="character" w:customStyle="1" w:styleId="CommentSubjectChar">
    <w:name w:val="Comment Subject Char"/>
    <w:basedOn w:val="CommentTextChar"/>
    <w:link w:val="CommentSubject"/>
    <w:uiPriority w:val="99"/>
    <w:semiHidden/>
    <w:rsid w:val="000C3156"/>
    <w:rPr>
      <w:rFonts w:ascii="Calibri" w:eastAsia="SimSun" w:hAnsi="Calibri" w:cs="Calibri"/>
      <w:b/>
      <w:bCs/>
      <w:kern w:val="1"/>
      <w:sz w:val="20"/>
      <w:szCs w:val="20"/>
      <w:lang w:val="en-GB" w:eastAsia="ar-SA"/>
    </w:rPr>
  </w:style>
  <w:style w:type="paragraph" w:styleId="Footer">
    <w:name w:val="footer"/>
    <w:basedOn w:val="Normal"/>
    <w:link w:val="FooterChar"/>
    <w:uiPriority w:val="99"/>
    <w:unhideWhenUsed/>
    <w:rsid w:val="000C3156"/>
    <w:pPr>
      <w:tabs>
        <w:tab w:val="center" w:pos="4153"/>
        <w:tab w:val="right" w:pos="8306"/>
      </w:tabs>
      <w:spacing w:after="0" w:line="240" w:lineRule="auto"/>
    </w:pPr>
  </w:style>
  <w:style w:type="character" w:customStyle="1" w:styleId="FooterChar">
    <w:name w:val="Footer Char"/>
    <w:basedOn w:val="DefaultParagraphFont"/>
    <w:link w:val="Footer"/>
    <w:uiPriority w:val="99"/>
    <w:rsid w:val="000C3156"/>
    <w:rPr>
      <w:rFonts w:ascii="Calibri" w:eastAsia="SimSun" w:hAnsi="Calibri" w:cs="Calibri"/>
      <w:kern w:val="1"/>
      <w:lang w:val="en-GB" w:eastAsia="ar-SA"/>
    </w:rPr>
  </w:style>
  <w:style w:type="character" w:styleId="PageNumber">
    <w:name w:val="page number"/>
    <w:basedOn w:val="DefaultParagraphFont"/>
    <w:uiPriority w:val="99"/>
    <w:semiHidden/>
    <w:unhideWhenUsed/>
    <w:rsid w:val="000C3156"/>
  </w:style>
  <w:style w:type="paragraph" w:styleId="Title">
    <w:name w:val="Title"/>
    <w:basedOn w:val="Normal"/>
    <w:next w:val="Normal"/>
    <w:link w:val="TitleChar"/>
    <w:uiPriority w:val="10"/>
    <w:qFormat/>
    <w:rsid w:val="000C3156"/>
    <w:pPr>
      <w:spacing w:after="0" w:line="240" w:lineRule="auto"/>
      <w:contextualSpacing/>
    </w:pPr>
    <w:rPr>
      <w:rFonts w:asciiTheme="minorHAnsi" w:eastAsiaTheme="majorEastAsia" w:hAnsiTheme="minorHAnsi" w:cstheme="majorBidi"/>
      <w:b/>
      <w:spacing w:val="-10"/>
      <w:kern w:val="28"/>
      <w:sz w:val="56"/>
      <w:szCs w:val="56"/>
    </w:rPr>
  </w:style>
  <w:style w:type="character" w:customStyle="1" w:styleId="TitleChar">
    <w:name w:val="Title Char"/>
    <w:basedOn w:val="DefaultParagraphFont"/>
    <w:link w:val="Title"/>
    <w:uiPriority w:val="10"/>
    <w:rsid w:val="000C3156"/>
    <w:rPr>
      <w:rFonts w:eastAsiaTheme="majorEastAsia" w:cstheme="majorBidi"/>
      <w:b/>
      <w:spacing w:val="-10"/>
      <w:kern w:val="28"/>
      <w:sz w:val="56"/>
      <w:szCs w:val="56"/>
      <w:lang w:val="en-GB" w:eastAsia="ar-SA"/>
    </w:rPr>
  </w:style>
  <w:style w:type="character" w:customStyle="1" w:styleId="Heading3Char">
    <w:name w:val="Heading 3 Char"/>
    <w:rsid w:val="000C3156"/>
    <w:rPr>
      <w:rFonts w:ascii="Cambria" w:hAnsi="Cambria"/>
      <w:b/>
      <w:bCs/>
      <w:color w:val="4F81BD"/>
    </w:rPr>
  </w:style>
  <w:style w:type="paragraph" w:customStyle="1" w:styleId="EndNoteBibliographyTitle">
    <w:name w:val="EndNote Bibliography Title"/>
    <w:basedOn w:val="Normal"/>
    <w:link w:val="EndNoteBibliographyTitleZchn"/>
    <w:rsid w:val="000C3156"/>
    <w:pPr>
      <w:spacing w:after="0"/>
      <w:jc w:val="center"/>
    </w:pPr>
    <w:rPr>
      <w:noProof/>
    </w:rPr>
  </w:style>
  <w:style w:type="character" w:customStyle="1" w:styleId="EndNoteBibliographyTitleZchn">
    <w:name w:val="EndNote Bibliography Title Zchn"/>
    <w:basedOn w:val="BodyTextChar"/>
    <w:link w:val="EndNoteBibliographyTitle"/>
    <w:rsid w:val="000C3156"/>
    <w:rPr>
      <w:rFonts w:ascii="Calibri" w:eastAsia="SimSun" w:hAnsi="Calibri" w:cs="Calibri"/>
      <w:noProof/>
      <w:kern w:val="1"/>
      <w:lang w:val="en-GB" w:eastAsia="ar-SA"/>
    </w:rPr>
  </w:style>
  <w:style w:type="paragraph" w:customStyle="1" w:styleId="EndNoteBibliography">
    <w:name w:val="EndNote Bibliography"/>
    <w:basedOn w:val="Normal"/>
    <w:link w:val="EndNoteBibliographyZchn"/>
    <w:rsid w:val="000C3156"/>
    <w:pPr>
      <w:spacing w:line="240" w:lineRule="auto"/>
    </w:pPr>
    <w:rPr>
      <w:noProof/>
    </w:rPr>
  </w:style>
  <w:style w:type="character" w:customStyle="1" w:styleId="EndNoteBibliographyZchn">
    <w:name w:val="EndNote Bibliography Zchn"/>
    <w:basedOn w:val="BodyTextChar"/>
    <w:link w:val="EndNoteBibliography"/>
    <w:rsid w:val="000C3156"/>
    <w:rPr>
      <w:rFonts w:ascii="Calibri" w:eastAsia="SimSun" w:hAnsi="Calibri" w:cs="Calibri"/>
      <w:noProof/>
      <w:kern w:val="1"/>
      <w:lang w:val="en-GB" w:eastAsia="ar-SA"/>
    </w:rPr>
  </w:style>
  <w:style w:type="paragraph" w:styleId="NormalWeb">
    <w:name w:val="Normal (Web)"/>
    <w:basedOn w:val="Normal"/>
    <w:uiPriority w:val="99"/>
    <w:unhideWhenUsed/>
    <w:rsid w:val="000C3156"/>
    <w:pPr>
      <w:widowControl/>
      <w:suppressAutoHyphens w:val="0"/>
      <w:spacing w:before="100" w:beforeAutospacing="1" w:after="100" w:afterAutospacing="1" w:line="240" w:lineRule="auto"/>
      <w:textAlignment w:val="auto"/>
    </w:pPr>
    <w:rPr>
      <w:rFonts w:ascii="Times New Roman" w:eastAsia="Times New Roman" w:hAnsi="Times New Roman" w:cs="Times New Roman"/>
      <w:kern w:val="0"/>
      <w:sz w:val="24"/>
      <w:szCs w:val="24"/>
      <w:lang w:val="de-DE" w:eastAsia="de-DE"/>
    </w:rPr>
  </w:style>
  <w:style w:type="character" w:styleId="Hyperlink">
    <w:name w:val="Hyperlink"/>
    <w:basedOn w:val="DefaultParagraphFont"/>
    <w:uiPriority w:val="99"/>
    <w:unhideWhenUsed/>
    <w:rsid w:val="000C3156"/>
    <w:rPr>
      <w:color w:val="0563C1" w:themeColor="hyperlink"/>
      <w:u w:val="single"/>
    </w:rPr>
  </w:style>
  <w:style w:type="character" w:customStyle="1" w:styleId="NichtaufgelsteErwhnung1">
    <w:name w:val="Nicht aufgelöste Erwähnung1"/>
    <w:basedOn w:val="DefaultParagraphFont"/>
    <w:uiPriority w:val="99"/>
    <w:semiHidden/>
    <w:unhideWhenUsed/>
    <w:rsid w:val="000C3156"/>
    <w:rPr>
      <w:color w:val="808080"/>
      <w:shd w:val="clear" w:color="auto" w:fill="E6E6E6"/>
    </w:rPr>
  </w:style>
  <w:style w:type="paragraph" w:styleId="Header">
    <w:name w:val="header"/>
    <w:basedOn w:val="Normal"/>
    <w:link w:val="HeaderChar"/>
    <w:uiPriority w:val="99"/>
    <w:unhideWhenUsed/>
    <w:rsid w:val="000C3156"/>
    <w:pPr>
      <w:tabs>
        <w:tab w:val="center" w:pos="4536"/>
        <w:tab w:val="right" w:pos="9072"/>
      </w:tabs>
      <w:spacing w:after="0" w:line="240" w:lineRule="auto"/>
    </w:pPr>
  </w:style>
  <w:style w:type="character" w:customStyle="1" w:styleId="HeaderChar">
    <w:name w:val="Header Char"/>
    <w:basedOn w:val="DefaultParagraphFont"/>
    <w:link w:val="Header"/>
    <w:uiPriority w:val="99"/>
    <w:rsid w:val="000C3156"/>
    <w:rPr>
      <w:rFonts w:ascii="Calibri" w:eastAsia="SimSun" w:hAnsi="Calibri" w:cs="Calibri"/>
      <w:kern w:val="1"/>
      <w:lang w:val="en-GB" w:eastAsia="ar-SA"/>
    </w:rPr>
  </w:style>
  <w:style w:type="character" w:styleId="Emphasis">
    <w:name w:val="Emphasis"/>
    <w:basedOn w:val="DefaultParagraphFont"/>
    <w:uiPriority w:val="20"/>
    <w:qFormat/>
    <w:rsid w:val="000C3156"/>
    <w:rPr>
      <w:i/>
      <w:iCs/>
    </w:rPr>
  </w:style>
  <w:style w:type="character" w:styleId="PlaceholderText">
    <w:name w:val="Placeholder Text"/>
    <w:basedOn w:val="DefaultParagraphFont"/>
    <w:uiPriority w:val="99"/>
    <w:semiHidden/>
    <w:rsid w:val="000C315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4DC81-CD62-4BD4-BEB7-46502D8A2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305</Words>
  <Characters>33428</Characters>
  <Application>Microsoft Office Word</Application>
  <DocSecurity>0</DocSecurity>
  <Lines>278</Lines>
  <Paragraphs>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mpi</dc:creator>
  <cp:keywords/>
  <dc:description/>
  <cp:lastModifiedBy>Johannes Balkenhol</cp:lastModifiedBy>
  <cp:revision>248</cp:revision>
  <cp:lastPrinted>2019-10-28T16:00:00Z</cp:lastPrinted>
  <dcterms:created xsi:type="dcterms:W3CDTF">2019-10-28T10:25:00Z</dcterms:created>
  <dcterms:modified xsi:type="dcterms:W3CDTF">2023-11-13T08:27:00Z</dcterms:modified>
</cp:coreProperties>
</file>